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1A753" w14:textId="77777777" w:rsidR="00B03C6A" w:rsidRPr="00721DE5" w:rsidRDefault="00DB41D4" w:rsidP="008E49D1">
      <w:pPr>
        <w:pStyle w:val="Nzev"/>
        <w:rPr>
          <w:rFonts w:ascii="Times New Roman" w:hAnsi="Times New Roman" w:cs="Times New Roman"/>
          <w:sz w:val="28"/>
          <w:szCs w:val="28"/>
        </w:rPr>
      </w:pPr>
      <w:r w:rsidRPr="00721DE5">
        <w:rPr>
          <w:rFonts w:ascii="Times New Roman" w:hAnsi="Times New Roman" w:cs="Times New Roman"/>
          <w:sz w:val="28"/>
          <w:szCs w:val="28"/>
        </w:rPr>
        <w:t>DELTA – Střední škola informatiky a ekonomie, Základní škola a Mateřská škola</w:t>
      </w:r>
    </w:p>
    <w:p w14:paraId="65DB16BD" w14:textId="5E022065" w:rsidR="00B03C6A" w:rsidRPr="00721DE5" w:rsidRDefault="00DB41D4" w:rsidP="008E49D1">
      <w:pPr>
        <w:pStyle w:val="Nzev"/>
        <w:rPr>
          <w:rFonts w:ascii="Times New Roman" w:hAnsi="Times New Roman" w:cs="Times New Roman"/>
          <w:sz w:val="10"/>
          <w:szCs w:val="10"/>
        </w:rPr>
      </w:pPr>
      <w:r w:rsidRPr="00721DE5">
        <w:rPr>
          <w:rFonts w:ascii="Times New Roman" w:hAnsi="Times New Roman" w:cs="Times New Roman"/>
          <w:sz w:val="24"/>
          <w:szCs w:val="24"/>
        </w:rPr>
        <w:t>s.r.o.</w:t>
      </w:r>
    </w:p>
    <w:p w14:paraId="3B1DE7C5" w14:textId="76161E9E" w:rsidR="00A42BB8" w:rsidRPr="00721DE5" w:rsidRDefault="00DB41D4" w:rsidP="008E49D1">
      <w:pPr>
        <w:pStyle w:val="Nzev"/>
        <w:rPr>
          <w:rFonts w:ascii="Times New Roman" w:hAnsi="Times New Roman" w:cs="Times New Roman"/>
          <w:sz w:val="28"/>
          <w:szCs w:val="28"/>
        </w:rPr>
      </w:pPr>
      <w:r w:rsidRPr="00721DE5">
        <w:rPr>
          <w:rFonts w:ascii="Times New Roman" w:hAnsi="Times New Roman" w:cs="Times New Roman"/>
          <w:sz w:val="28"/>
          <w:szCs w:val="28"/>
        </w:rPr>
        <w:t>Ke Kamenci 151, PARDUBICE</w:t>
      </w:r>
    </w:p>
    <w:p w14:paraId="49A1952D" w14:textId="56E4A9E6" w:rsidR="00A42BB8" w:rsidRPr="00721DE5" w:rsidRDefault="00A42BB8" w:rsidP="008E49D1">
      <w:pPr>
        <w:rPr>
          <w:rFonts w:cs="Times New Roman"/>
        </w:rPr>
      </w:pPr>
    </w:p>
    <w:p w14:paraId="1D56D27F" w14:textId="26D601DE" w:rsidR="00A42BB8" w:rsidRPr="00721DE5" w:rsidRDefault="00A42BB8" w:rsidP="008E49D1">
      <w:pPr>
        <w:rPr>
          <w:rFonts w:cs="Times New Roman"/>
        </w:rPr>
      </w:pPr>
    </w:p>
    <w:p w14:paraId="7B12702C" w14:textId="0D662F9D" w:rsidR="00A42BB8" w:rsidRPr="00721DE5" w:rsidRDefault="00A42BB8" w:rsidP="008E49D1">
      <w:pPr>
        <w:rPr>
          <w:rFonts w:cs="Times New Roman"/>
        </w:rPr>
      </w:pPr>
    </w:p>
    <w:p w14:paraId="243D559B" w14:textId="6009DE4B" w:rsidR="00A42BB8" w:rsidRPr="00721DE5" w:rsidRDefault="00A42BB8" w:rsidP="008E49D1">
      <w:pPr>
        <w:rPr>
          <w:rFonts w:cs="Times New Roman"/>
        </w:rPr>
      </w:pPr>
    </w:p>
    <w:p w14:paraId="75A1CBEB" w14:textId="5B18ED0E" w:rsidR="00A42BB8" w:rsidRPr="00721DE5" w:rsidRDefault="00A42BB8" w:rsidP="008E49D1">
      <w:pPr>
        <w:rPr>
          <w:rFonts w:cs="Times New Roman"/>
        </w:rPr>
      </w:pPr>
    </w:p>
    <w:p w14:paraId="664B277F" w14:textId="6C37252D" w:rsidR="00A42BB8" w:rsidRPr="00721DE5" w:rsidRDefault="00A42BB8" w:rsidP="008E49D1">
      <w:pPr>
        <w:rPr>
          <w:rFonts w:cs="Times New Roman"/>
        </w:rPr>
      </w:pPr>
    </w:p>
    <w:p w14:paraId="38ED65A2" w14:textId="456F24A7" w:rsidR="00A42BB8" w:rsidRPr="00721DE5" w:rsidRDefault="00A42BB8" w:rsidP="008E49D1">
      <w:pPr>
        <w:rPr>
          <w:rFonts w:cs="Times New Roman"/>
        </w:rPr>
      </w:pPr>
    </w:p>
    <w:p w14:paraId="67762837" w14:textId="3AF1A823" w:rsidR="00C162D5" w:rsidRPr="00721DE5" w:rsidRDefault="00C162D5" w:rsidP="00E370C1">
      <w:pPr>
        <w:ind w:left="0"/>
        <w:rPr>
          <w:rFonts w:cs="Times New Roman"/>
        </w:rPr>
      </w:pPr>
    </w:p>
    <w:p w14:paraId="63CC1E9B" w14:textId="77777777" w:rsidR="00C162D5" w:rsidRPr="00721DE5" w:rsidRDefault="00C162D5" w:rsidP="008E49D1">
      <w:pPr>
        <w:rPr>
          <w:rFonts w:cs="Times New Roman"/>
          <w:sz w:val="72"/>
          <w:szCs w:val="72"/>
        </w:rPr>
      </w:pPr>
    </w:p>
    <w:p w14:paraId="4AA14D40" w14:textId="3F7023ED" w:rsidR="00A42BB8" w:rsidRPr="00721DE5" w:rsidRDefault="00A42BB8" w:rsidP="008E49D1">
      <w:pPr>
        <w:rPr>
          <w:rFonts w:cs="Times New Roman"/>
          <w:sz w:val="72"/>
          <w:szCs w:val="72"/>
        </w:rPr>
      </w:pPr>
      <w:r w:rsidRPr="00721DE5">
        <w:rPr>
          <w:rFonts w:cs="Times New Roman"/>
          <w:sz w:val="72"/>
          <w:szCs w:val="72"/>
        </w:rPr>
        <w:t>MATURITNÍ</w:t>
      </w:r>
      <w:r w:rsidR="00811E6A" w:rsidRPr="00721DE5">
        <w:rPr>
          <w:rFonts w:cs="Times New Roman"/>
          <w:sz w:val="72"/>
          <w:szCs w:val="72"/>
        </w:rPr>
        <w:t xml:space="preserve"> PROJEKT</w:t>
      </w:r>
    </w:p>
    <w:p w14:paraId="4C1F1D2E" w14:textId="28BEFC9F" w:rsidR="00811E6A" w:rsidRPr="00721DE5" w:rsidRDefault="00C162D5" w:rsidP="008E49D1">
      <w:pPr>
        <w:rPr>
          <w:rFonts w:cs="Times New Roman"/>
          <w:iCs/>
          <w:sz w:val="72"/>
          <w:szCs w:val="72"/>
        </w:rPr>
      </w:pPr>
      <w:r w:rsidRPr="00721DE5">
        <w:rPr>
          <w:rFonts w:cs="Times New Roman"/>
          <w:iCs/>
          <w:sz w:val="72"/>
          <w:szCs w:val="72"/>
        </w:rPr>
        <w:t>GLOBÁLNÍ HELPDESK</w:t>
      </w:r>
    </w:p>
    <w:p w14:paraId="41EE3135" w14:textId="69E2A919" w:rsidR="00C162D5" w:rsidRPr="00721DE5" w:rsidRDefault="00C162D5" w:rsidP="008E49D1">
      <w:pPr>
        <w:rPr>
          <w:rFonts w:cs="Times New Roman"/>
          <w:i/>
          <w:sz w:val="72"/>
          <w:szCs w:val="72"/>
        </w:rPr>
      </w:pPr>
    </w:p>
    <w:p w14:paraId="377E2509" w14:textId="7D5F94E5" w:rsidR="00C162D5" w:rsidRPr="00721DE5" w:rsidRDefault="00C162D5" w:rsidP="008E49D1">
      <w:pPr>
        <w:rPr>
          <w:rFonts w:cs="Times New Roman"/>
          <w:iCs/>
          <w:sz w:val="72"/>
          <w:szCs w:val="72"/>
        </w:rPr>
      </w:pPr>
    </w:p>
    <w:p w14:paraId="3F1F4CBE" w14:textId="77777777" w:rsidR="00150066" w:rsidRPr="00721DE5" w:rsidRDefault="00150066" w:rsidP="008E49D1">
      <w:pPr>
        <w:rPr>
          <w:rFonts w:cs="Times New Roman"/>
          <w:iCs/>
          <w:sz w:val="72"/>
          <w:szCs w:val="72"/>
        </w:rPr>
      </w:pPr>
    </w:p>
    <w:p w14:paraId="76D496DA" w14:textId="6A2AE0D6" w:rsidR="00C162D5" w:rsidRPr="00721DE5" w:rsidRDefault="0057229D" w:rsidP="008E49D1">
      <w:pPr>
        <w:spacing w:after="0" w:line="240" w:lineRule="auto"/>
        <w:rPr>
          <w:rFonts w:cs="Times New Roman"/>
          <w:iCs/>
          <w:szCs w:val="24"/>
        </w:rPr>
      </w:pPr>
      <w:r w:rsidRPr="00721DE5">
        <w:rPr>
          <w:rFonts w:cs="Times New Roman"/>
          <w:iCs/>
          <w:szCs w:val="24"/>
        </w:rPr>
        <w:t>Skořepa, Viktor</w:t>
      </w:r>
    </w:p>
    <w:p w14:paraId="0A0054CD" w14:textId="4D6270BA" w:rsidR="0057229D" w:rsidRPr="00721DE5" w:rsidRDefault="0057229D" w:rsidP="008E49D1">
      <w:pPr>
        <w:spacing w:after="0" w:line="240" w:lineRule="auto"/>
        <w:rPr>
          <w:rFonts w:cs="Times New Roman"/>
          <w:iCs/>
          <w:szCs w:val="24"/>
        </w:rPr>
      </w:pPr>
      <w:r w:rsidRPr="00721DE5">
        <w:rPr>
          <w:rFonts w:cs="Times New Roman"/>
          <w:iCs/>
          <w:szCs w:val="24"/>
        </w:rPr>
        <w:t>4.B</w:t>
      </w:r>
    </w:p>
    <w:p w14:paraId="548B7F70" w14:textId="7F46C7E2" w:rsidR="0057229D" w:rsidRPr="00721DE5" w:rsidRDefault="00B256AC" w:rsidP="008E49D1">
      <w:pPr>
        <w:spacing w:after="0" w:line="240" w:lineRule="auto"/>
        <w:rPr>
          <w:rStyle w:val="text"/>
          <w:rFonts w:cs="Times New Roman"/>
          <w:szCs w:val="24"/>
        </w:rPr>
      </w:pPr>
      <w:r w:rsidRPr="00721DE5">
        <w:rPr>
          <w:rStyle w:val="text"/>
          <w:rFonts w:cs="Times New Roman"/>
          <w:szCs w:val="24"/>
        </w:rPr>
        <w:t>Informační technologie 18-20-M/01</w:t>
      </w:r>
    </w:p>
    <w:p w14:paraId="596F3537" w14:textId="301FF245" w:rsidR="00B256AC" w:rsidRPr="00721DE5" w:rsidRDefault="00DA22F1" w:rsidP="008E49D1">
      <w:pPr>
        <w:spacing w:after="0" w:line="240" w:lineRule="auto"/>
        <w:rPr>
          <w:rFonts w:cs="Times New Roman"/>
          <w:iCs/>
          <w:sz w:val="28"/>
          <w:szCs w:val="28"/>
        </w:rPr>
      </w:pPr>
      <w:r w:rsidRPr="00721DE5">
        <w:rPr>
          <w:rFonts w:cs="Times New Roman"/>
          <w:iCs/>
          <w:sz w:val="28"/>
          <w:szCs w:val="28"/>
        </w:rPr>
        <w:t>2021/2022</w:t>
      </w:r>
    </w:p>
    <w:p w14:paraId="549E0C5E" w14:textId="51F3BA8D" w:rsidR="00BB4BFA" w:rsidRPr="00721DE5" w:rsidRDefault="00BB4BFA" w:rsidP="008E49D1">
      <w:pPr>
        <w:rPr>
          <w:rFonts w:cs="Times New Roman"/>
          <w:iCs/>
          <w:sz w:val="28"/>
          <w:szCs w:val="28"/>
        </w:rPr>
      </w:pPr>
      <w:r w:rsidRPr="00721DE5">
        <w:rPr>
          <w:rFonts w:cs="Times New Roman"/>
          <w:iCs/>
          <w:sz w:val="28"/>
          <w:szCs w:val="28"/>
        </w:rPr>
        <w:br w:type="page"/>
      </w:r>
    </w:p>
    <w:p w14:paraId="063392A2" w14:textId="60B9A2AC" w:rsidR="00795CFA" w:rsidRPr="00721DE5" w:rsidRDefault="00795CFA" w:rsidP="0029712F">
      <w:pPr>
        <w:pStyle w:val="Nadpis1"/>
        <w:jc w:val="left"/>
        <w:rPr>
          <w:rFonts w:cs="Times New Roman"/>
          <w:color w:val="auto"/>
        </w:rPr>
      </w:pPr>
      <w:bookmarkStart w:id="0" w:name="_Toc99018967"/>
      <w:r w:rsidRPr="00721DE5">
        <w:rPr>
          <w:rFonts w:cs="Times New Roman"/>
          <w:color w:val="auto"/>
        </w:rPr>
        <w:lastRenderedPageBreak/>
        <w:t>Zadání maturitního projektu z informatických předmětů</w:t>
      </w:r>
      <w:bookmarkEnd w:id="0"/>
    </w:p>
    <w:p w14:paraId="038D0CB9" w14:textId="77777777" w:rsidR="00795CFA" w:rsidRPr="00721DE5" w:rsidRDefault="00795CFA" w:rsidP="008E49D1">
      <w:pPr>
        <w:rPr>
          <w:rFonts w:cs="Times New Roman"/>
        </w:rPr>
      </w:pPr>
      <w:r w:rsidRPr="00721DE5">
        <w:rPr>
          <w:rFonts w:cs="Times New Roman"/>
        </w:rPr>
        <w:t>Jméno a příjmení:</w:t>
      </w:r>
      <w:r w:rsidRPr="00721DE5">
        <w:rPr>
          <w:rFonts w:cs="Times New Roman"/>
        </w:rPr>
        <w:tab/>
      </w:r>
      <w:r w:rsidRPr="00721DE5">
        <w:rPr>
          <w:rFonts w:cs="Times New Roman"/>
        </w:rPr>
        <w:tab/>
        <w:t>Viktor Skořepa</w:t>
      </w:r>
    </w:p>
    <w:p w14:paraId="552DCDB4" w14:textId="77777777" w:rsidR="00795CFA" w:rsidRPr="00721DE5" w:rsidRDefault="00795CFA" w:rsidP="008E49D1">
      <w:pPr>
        <w:rPr>
          <w:rFonts w:cs="Times New Roman"/>
        </w:rPr>
      </w:pPr>
      <w:r w:rsidRPr="00721DE5">
        <w:rPr>
          <w:rFonts w:cs="Times New Roman"/>
        </w:rPr>
        <w:t>Školní rok:</w:t>
      </w:r>
      <w:r w:rsidRPr="00721DE5">
        <w:rPr>
          <w:rFonts w:cs="Times New Roman"/>
        </w:rPr>
        <w:tab/>
      </w:r>
      <w:r w:rsidRPr="00721DE5">
        <w:rPr>
          <w:rFonts w:cs="Times New Roman"/>
        </w:rPr>
        <w:tab/>
      </w:r>
      <w:r w:rsidRPr="00721DE5">
        <w:rPr>
          <w:rFonts w:cs="Times New Roman"/>
        </w:rPr>
        <w:tab/>
        <w:t>2021/2022</w:t>
      </w:r>
    </w:p>
    <w:p w14:paraId="59394A94" w14:textId="77777777" w:rsidR="00795CFA" w:rsidRPr="00721DE5" w:rsidRDefault="00795CFA" w:rsidP="008E49D1">
      <w:pPr>
        <w:rPr>
          <w:rFonts w:cs="Times New Roman"/>
        </w:rPr>
      </w:pPr>
      <w:r w:rsidRPr="00721DE5">
        <w:rPr>
          <w:rFonts w:cs="Times New Roman"/>
        </w:rPr>
        <w:t>Třída:</w:t>
      </w:r>
      <w:r w:rsidRPr="00721DE5">
        <w:rPr>
          <w:rFonts w:cs="Times New Roman"/>
        </w:rPr>
        <w:tab/>
      </w:r>
      <w:r w:rsidRPr="00721DE5">
        <w:rPr>
          <w:rFonts w:cs="Times New Roman"/>
        </w:rPr>
        <w:tab/>
      </w:r>
      <w:r w:rsidRPr="00721DE5">
        <w:rPr>
          <w:rFonts w:cs="Times New Roman"/>
        </w:rPr>
        <w:tab/>
      </w:r>
      <w:r w:rsidRPr="00721DE5">
        <w:rPr>
          <w:rFonts w:cs="Times New Roman"/>
        </w:rPr>
        <w:tab/>
        <w:t>4. B</w:t>
      </w:r>
    </w:p>
    <w:p w14:paraId="05EF07F4" w14:textId="77777777" w:rsidR="00795CFA" w:rsidRPr="00721DE5" w:rsidRDefault="00795CFA" w:rsidP="008E49D1">
      <w:pPr>
        <w:rPr>
          <w:rFonts w:cs="Times New Roman"/>
        </w:rPr>
      </w:pPr>
      <w:r w:rsidRPr="00721DE5">
        <w:rPr>
          <w:rFonts w:cs="Times New Roman"/>
        </w:rPr>
        <w:t>Obor:</w:t>
      </w:r>
      <w:r w:rsidRPr="00721DE5">
        <w:rPr>
          <w:rFonts w:cs="Times New Roman"/>
        </w:rPr>
        <w:tab/>
      </w:r>
      <w:r w:rsidRPr="00721DE5">
        <w:rPr>
          <w:rFonts w:cs="Times New Roman"/>
        </w:rPr>
        <w:tab/>
      </w:r>
      <w:r w:rsidRPr="00721DE5">
        <w:rPr>
          <w:rFonts w:cs="Times New Roman"/>
        </w:rPr>
        <w:tab/>
      </w:r>
      <w:r w:rsidRPr="00721DE5">
        <w:rPr>
          <w:rFonts w:cs="Times New Roman"/>
        </w:rPr>
        <w:tab/>
        <w:t>Informační technologie 18-20-M/01</w:t>
      </w:r>
    </w:p>
    <w:p w14:paraId="3E10DC9B" w14:textId="77777777" w:rsidR="00795CFA" w:rsidRPr="00721DE5" w:rsidRDefault="00795CFA" w:rsidP="008E49D1">
      <w:pPr>
        <w:rPr>
          <w:rFonts w:cs="Times New Roman"/>
        </w:rPr>
      </w:pPr>
    </w:p>
    <w:p w14:paraId="27EBEC4B" w14:textId="77777777" w:rsidR="00795CFA" w:rsidRPr="00721DE5" w:rsidRDefault="00795CFA" w:rsidP="008E49D1">
      <w:pPr>
        <w:rPr>
          <w:rFonts w:cs="Times New Roman"/>
        </w:rPr>
      </w:pPr>
      <w:r w:rsidRPr="00721DE5">
        <w:rPr>
          <w:rFonts w:cs="Times New Roman"/>
        </w:rPr>
        <w:t>Téma práce:</w:t>
      </w:r>
      <w:r w:rsidRPr="00721DE5">
        <w:rPr>
          <w:rFonts w:cs="Times New Roman"/>
        </w:rPr>
        <w:tab/>
      </w:r>
      <w:r w:rsidRPr="00721DE5">
        <w:rPr>
          <w:rFonts w:cs="Times New Roman"/>
        </w:rPr>
        <w:tab/>
      </w:r>
      <w:r w:rsidRPr="00721DE5">
        <w:rPr>
          <w:rFonts w:cs="Times New Roman"/>
        </w:rPr>
        <w:tab/>
        <w:t xml:space="preserve">Globální helpdesk   </w:t>
      </w:r>
    </w:p>
    <w:p w14:paraId="20D4C5C0" w14:textId="63E26560" w:rsidR="00795CFA" w:rsidRPr="00721DE5" w:rsidRDefault="00795CFA" w:rsidP="008E49D1">
      <w:pPr>
        <w:rPr>
          <w:rFonts w:cs="Times New Roman"/>
        </w:rPr>
      </w:pPr>
      <w:r w:rsidRPr="00721DE5">
        <w:rPr>
          <w:rFonts w:cs="Times New Roman"/>
        </w:rPr>
        <w:t>Vedoucí práce:</w:t>
      </w:r>
      <w:r w:rsidRPr="00721DE5">
        <w:rPr>
          <w:rFonts w:cs="Times New Roman"/>
        </w:rPr>
        <w:tab/>
      </w:r>
      <w:r w:rsidRPr="00721DE5">
        <w:rPr>
          <w:rFonts w:cs="Times New Roman"/>
        </w:rPr>
        <w:tab/>
      </w:r>
      <w:r w:rsidR="0029712F">
        <w:rPr>
          <w:rFonts w:cs="Times New Roman"/>
        </w:rPr>
        <w:tab/>
      </w:r>
      <w:r w:rsidRPr="00721DE5">
        <w:rPr>
          <w:rFonts w:cs="Times New Roman"/>
        </w:rPr>
        <w:t>Vlaďka Janů</w:t>
      </w:r>
    </w:p>
    <w:p w14:paraId="1DB31BB0" w14:textId="77777777" w:rsidR="00795CFA" w:rsidRPr="00721DE5" w:rsidRDefault="00795CFA" w:rsidP="008E49D1">
      <w:pPr>
        <w:rPr>
          <w:rFonts w:cs="Times New Roman"/>
        </w:rPr>
      </w:pPr>
    </w:p>
    <w:p w14:paraId="7B39E69B" w14:textId="3A23CC23" w:rsidR="00795CFA" w:rsidRPr="00721DE5" w:rsidRDefault="00795CFA" w:rsidP="008E49D1">
      <w:pPr>
        <w:pStyle w:val="Odstavecseseznamem"/>
        <w:numPr>
          <w:ilvl w:val="0"/>
          <w:numId w:val="7"/>
        </w:numPr>
        <w:rPr>
          <w:rFonts w:cs="Times New Roman"/>
          <w:sz w:val="40"/>
          <w:szCs w:val="40"/>
        </w:rPr>
      </w:pPr>
      <w:r w:rsidRPr="00721DE5">
        <w:rPr>
          <w:rFonts w:cs="Times New Roman"/>
          <w:sz w:val="40"/>
          <w:szCs w:val="40"/>
        </w:rPr>
        <w:t>Způsob zpracování, cíle práce, pokyny k obsahu a</w:t>
      </w:r>
      <w:r w:rsidR="006C6AE9" w:rsidRPr="00721DE5">
        <w:rPr>
          <w:rFonts w:cs="Times New Roman"/>
          <w:sz w:val="40"/>
          <w:szCs w:val="40"/>
        </w:rPr>
        <w:t> </w:t>
      </w:r>
      <w:r w:rsidRPr="00721DE5">
        <w:rPr>
          <w:rFonts w:cs="Times New Roman"/>
          <w:sz w:val="40"/>
          <w:szCs w:val="40"/>
        </w:rPr>
        <w:t>rozsahu práce:</w:t>
      </w:r>
    </w:p>
    <w:p w14:paraId="7750C6EF" w14:textId="77777777" w:rsidR="00795CFA" w:rsidRPr="00721DE5" w:rsidRDefault="00795CFA" w:rsidP="008E49D1">
      <w:pPr>
        <w:rPr>
          <w:rFonts w:cs="Times New Roman"/>
        </w:rPr>
      </w:pPr>
    </w:p>
    <w:p w14:paraId="70ECBE20" w14:textId="77777777" w:rsidR="00795CFA" w:rsidRPr="00721DE5" w:rsidRDefault="00795CFA" w:rsidP="008E49D1">
      <w:pPr>
        <w:rPr>
          <w:rFonts w:cs="Times New Roman"/>
        </w:rPr>
      </w:pPr>
      <w:r w:rsidRPr="00721DE5">
        <w:rPr>
          <w:rFonts w:cs="Times New Roman"/>
        </w:rPr>
        <w:t>Cílem projektu je vytvořit internetovou platformu na pomoc při potížích, konkrétně na pomoc s počítači lidem, kteří tomu nerozumí a nemají čas si něco hledat a složitě se to učit. Inspirací je platforma Uber.</w:t>
      </w:r>
    </w:p>
    <w:p w14:paraId="4546C2D7" w14:textId="13FC7D97" w:rsidR="00795CFA" w:rsidRPr="00721DE5" w:rsidRDefault="00795CFA" w:rsidP="008E49D1">
      <w:pPr>
        <w:rPr>
          <w:rFonts w:cs="Times New Roman"/>
        </w:rPr>
      </w:pPr>
      <w:r w:rsidRPr="00721DE5">
        <w:rPr>
          <w:rFonts w:cs="Times New Roman"/>
        </w:rPr>
        <w:t>Aplikace by měla fungovat tak, že lidé, co rozumí počítačům a chtějí si přivydělat se zde zaregistrují jako operátoři, účet operátora musí schválit admin / vlastník aplikace na základě jeho žádosti o přijmutí. Operátor by měl v žádosti důkladně popsat v čem je dobrý</w:t>
      </w:r>
      <w:r w:rsidR="528BD837" w:rsidRPr="00721DE5">
        <w:rPr>
          <w:rFonts w:cs="Times New Roman"/>
        </w:rPr>
        <w:t>,</w:t>
      </w:r>
      <w:r w:rsidRPr="00721DE5">
        <w:rPr>
          <w:rFonts w:cs="Times New Roman"/>
        </w:rPr>
        <w:t xml:space="preserve"> s čím má zkušenosti a podle toho mu bude přiřazen obor problémů</w:t>
      </w:r>
      <w:r w:rsidR="528BD837" w:rsidRPr="00721DE5">
        <w:rPr>
          <w:rFonts w:cs="Times New Roman"/>
        </w:rPr>
        <w:t>,</w:t>
      </w:r>
      <w:r w:rsidRPr="00721DE5">
        <w:rPr>
          <w:rFonts w:cs="Times New Roman"/>
        </w:rPr>
        <w:t xml:space="preserve"> které se mu budou zobrazovat. Např.: Operátor je grafik s dlouhou zkušeností s programy od Adobe, budou se mu zobrazovat problémy s programy Adobe, ale třeba i </w:t>
      </w:r>
      <w:r w:rsidR="528BD837" w:rsidRPr="00721DE5">
        <w:rPr>
          <w:rFonts w:cs="Times New Roman"/>
        </w:rPr>
        <w:t>pomoc</w:t>
      </w:r>
      <w:r w:rsidRPr="00721DE5">
        <w:rPr>
          <w:rFonts w:cs="Times New Roman"/>
        </w:rPr>
        <w:t xml:space="preserve"> obnovy hesla u Adobe apod.</w:t>
      </w:r>
    </w:p>
    <w:p w14:paraId="46AD9DA1" w14:textId="626F6463" w:rsidR="00795CFA" w:rsidRPr="00721DE5" w:rsidRDefault="00795CFA" w:rsidP="008E49D1">
      <w:pPr>
        <w:rPr>
          <w:rFonts w:cs="Times New Roman"/>
        </w:rPr>
      </w:pPr>
      <w:r w:rsidRPr="00721DE5">
        <w:rPr>
          <w:rFonts w:cs="Times New Roman"/>
        </w:rPr>
        <w:t xml:space="preserve">Druhá část aplikace je právě pro lidi, co počítačům nerozumí a potřebují s něčím poradit. Ty se zde zaregistrují </w:t>
      </w:r>
      <w:r w:rsidR="528BD837" w:rsidRPr="00721DE5">
        <w:rPr>
          <w:rFonts w:cs="Times New Roman"/>
        </w:rPr>
        <w:t xml:space="preserve">a </w:t>
      </w:r>
      <w:r w:rsidRPr="00721DE5">
        <w:rPr>
          <w:rFonts w:cs="Times New Roman"/>
        </w:rPr>
        <w:t>po ověření e-mailu už mohou zakládat svůj problém</w:t>
      </w:r>
      <w:r w:rsidR="528BD837" w:rsidRPr="00721DE5">
        <w:rPr>
          <w:rFonts w:cs="Times New Roman"/>
        </w:rPr>
        <w:t>. Poté</w:t>
      </w:r>
      <w:r w:rsidRPr="00721DE5">
        <w:rPr>
          <w:rFonts w:cs="Times New Roman"/>
        </w:rPr>
        <w:t xml:space="preserve"> jim </w:t>
      </w:r>
      <w:r w:rsidR="528BD837" w:rsidRPr="00721DE5">
        <w:rPr>
          <w:rFonts w:cs="Times New Roman"/>
        </w:rPr>
        <w:t>bude přidělen</w:t>
      </w:r>
      <w:r w:rsidRPr="00721DE5">
        <w:rPr>
          <w:rFonts w:cs="Times New Roman"/>
        </w:rPr>
        <w:t xml:space="preserve"> operátor, který má specializaci pro dané kategorie, které si zákazník vybral. Ten se pokusí problém vyřešit. Pokud toho nebude schopen</w:t>
      </w:r>
      <w:r w:rsidR="528BD837" w:rsidRPr="00721DE5">
        <w:rPr>
          <w:rFonts w:cs="Times New Roman"/>
        </w:rPr>
        <w:t>,</w:t>
      </w:r>
      <w:r w:rsidRPr="00721DE5">
        <w:rPr>
          <w:rFonts w:cs="Times New Roman"/>
        </w:rPr>
        <w:t xml:space="preserve"> může z problému odstoupit</w:t>
      </w:r>
      <w:r w:rsidR="528BD837" w:rsidRPr="00721DE5">
        <w:rPr>
          <w:rFonts w:cs="Times New Roman"/>
        </w:rPr>
        <w:t>,</w:t>
      </w:r>
      <w:r w:rsidRPr="00721DE5">
        <w:rPr>
          <w:rFonts w:cs="Times New Roman"/>
        </w:rPr>
        <w:t xml:space="preserve"> ticket se znovu otevře a může si ho přiřadit jiný operátor, který už řešení třeba bude vědět. </w:t>
      </w:r>
    </w:p>
    <w:p w14:paraId="0D84F612" w14:textId="77777777" w:rsidR="00795CFA" w:rsidRPr="00721DE5" w:rsidRDefault="00795CFA" w:rsidP="008E49D1">
      <w:pPr>
        <w:rPr>
          <w:rFonts w:cs="Times New Roman"/>
        </w:rPr>
      </w:pPr>
      <w:r w:rsidRPr="00721DE5">
        <w:rPr>
          <w:rFonts w:cs="Times New Roman"/>
        </w:rPr>
        <w:t>Aplikace negarantuje vyřešení problému!! Všechno záleží na komunitě.</w:t>
      </w:r>
    </w:p>
    <w:p w14:paraId="40E0B614" w14:textId="1548691D" w:rsidR="00795CFA" w:rsidRPr="00721DE5" w:rsidRDefault="00795CFA" w:rsidP="008E49D1">
      <w:pPr>
        <w:pStyle w:val="Odstavecseseznamem"/>
        <w:numPr>
          <w:ilvl w:val="0"/>
          <w:numId w:val="5"/>
        </w:numPr>
        <w:rPr>
          <w:rFonts w:cs="Times New Roman"/>
        </w:rPr>
      </w:pPr>
      <w:r w:rsidRPr="00721DE5">
        <w:rPr>
          <w:rFonts w:cs="Times New Roman"/>
        </w:rPr>
        <w:lastRenderedPageBreak/>
        <w:t xml:space="preserve">Část vidí zákazník, tedy člověk, který má nějaký problém na počítači a přišel ho sem řešit. Část by měla obsahovat hlavně možnost vytvoření nějakého ticketu, poté profil uživatele, změnu hesla, možnost zobrazit si svoje předchozí tickety. </w:t>
      </w:r>
    </w:p>
    <w:p w14:paraId="07B5F72F" w14:textId="77777777" w:rsidR="00795CFA" w:rsidRPr="00721DE5" w:rsidRDefault="00795CFA" w:rsidP="008E49D1">
      <w:pPr>
        <w:pStyle w:val="Odstavecseseznamem"/>
        <w:numPr>
          <w:ilvl w:val="0"/>
          <w:numId w:val="5"/>
        </w:numPr>
        <w:rPr>
          <w:rFonts w:cs="Times New Roman"/>
        </w:rPr>
      </w:pPr>
      <w:r w:rsidRPr="00721DE5">
        <w:rPr>
          <w:rFonts w:cs="Times New Roman"/>
        </w:rPr>
        <w:t xml:space="preserve">Část vidí operátor stránky, který se zákazníky </w:t>
      </w:r>
      <w:proofErr w:type="gramStart"/>
      <w:r w:rsidRPr="00721DE5">
        <w:rPr>
          <w:rFonts w:cs="Times New Roman"/>
        </w:rPr>
        <w:t>řeší</w:t>
      </w:r>
      <w:proofErr w:type="gramEnd"/>
      <w:r w:rsidRPr="00721DE5">
        <w:rPr>
          <w:rFonts w:cs="Times New Roman"/>
        </w:rPr>
        <w:t xml:space="preserve"> jejich problémy. Vidí všechny nevyřízené tickety, ať už pouze v jemu přidělených kategoriích nebo všechny. Tickety může zavírat jako vyřešené, může ale z ticketu i odstoupit a znovu ho otevřít např. z důvodu, že neumí takovýto problém řešit.</w:t>
      </w:r>
    </w:p>
    <w:p w14:paraId="6AD87859" w14:textId="77777777" w:rsidR="00795CFA" w:rsidRPr="00721DE5" w:rsidRDefault="00795CFA" w:rsidP="008E49D1">
      <w:pPr>
        <w:pStyle w:val="Odstavecseseznamem"/>
        <w:numPr>
          <w:ilvl w:val="0"/>
          <w:numId w:val="5"/>
        </w:numPr>
        <w:rPr>
          <w:rFonts w:cs="Times New Roman"/>
        </w:rPr>
      </w:pPr>
      <w:r w:rsidRPr="00721DE5">
        <w:rPr>
          <w:rFonts w:cs="Times New Roman"/>
        </w:rPr>
        <w:t xml:space="preserve">Část vidí admin stránky, který vidí historii všech ticketů, může je úplně smazat nebo znovu otevřít. Hlavní funkcí je správa operátorů. Může přijímat jejich žádosti, ale také blokovat operátory, kteří se prokázali jako velmi neúspěšní a nejsou schopni řešit žádné problémy. </w:t>
      </w:r>
    </w:p>
    <w:p w14:paraId="0D8DE9F8" w14:textId="307C0AF6" w:rsidR="00795CFA" w:rsidRPr="00721DE5" w:rsidRDefault="00795CFA" w:rsidP="008E49D1">
      <w:pPr>
        <w:rPr>
          <w:rFonts w:cs="Times New Roman"/>
        </w:rPr>
      </w:pPr>
      <w:r w:rsidRPr="00721DE5">
        <w:rPr>
          <w:rFonts w:cs="Times New Roman"/>
        </w:rPr>
        <w:t xml:space="preserve">Tickety by </w:t>
      </w:r>
      <w:r w:rsidR="528BD837" w:rsidRPr="00721DE5">
        <w:rPr>
          <w:rFonts w:cs="Times New Roman"/>
        </w:rPr>
        <w:t>měly</w:t>
      </w:r>
      <w:r w:rsidRPr="00721DE5">
        <w:rPr>
          <w:rFonts w:cs="Times New Roman"/>
        </w:rPr>
        <w:t xml:space="preserve"> být řešeny způsobem okamžité pomoci. Součástí založení ticketu je nějaký předmět, stručný popis problému, a hlavně výběr kategorií problému</w:t>
      </w:r>
      <w:r w:rsidR="528BD837" w:rsidRPr="00721DE5">
        <w:rPr>
          <w:rFonts w:cs="Times New Roman"/>
        </w:rPr>
        <w:t>. Kategorie</w:t>
      </w:r>
      <w:r w:rsidRPr="00721DE5">
        <w:rPr>
          <w:rFonts w:cs="Times New Roman"/>
        </w:rPr>
        <w:t xml:space="preserve"> jsou předpřipravené. Zákazník si také může zvolit závažnost problému, </w:t>
      </w:r>
      <w:r w:rsidR="528BD837" w:rsidRPr="00721DE5">
        <w:rPr>
          <w:rFonts w:cs="Times New Roman"/>
        </w:rPr>
        <w:t xml:space="preserve">přičemž </w:t>
      </w:r>
      <w:r w:rsidRPr="00721DE5">
        <w:rPr>
          <w:rFonts w:cs="Times New Roman"/>
        </w:rPr>
        <w:t>závažnějším problémům budou dávat operátoři přednost</w:t>
      </w:r>
      <w:r w:rsidR="528BD837" w:rsidRPr="00721DE5">
        <w:rPr>
          <w:rFonts w:cs="Times New Roman"/>
        </w:rPr>
        <w:t>, a to</w:t>
      </w:r>
      <w:r w:rsidRPr="00721DE5">
        <w:rPr>
          <w:rFonts w:cs="Times New Roman"/>
        </w:rPr>
        <w:t xml:space="preserve"> za větší minutovou sazbu. </w:t>
      </w:r>
      <w:r w:rsidR="528BD837" w:rsidRPr="00721DE5">
        <w:rPr>
          <w:rFonts w:cs="Times New Roman"/>
        </w:rPr>
        <w:t>Také</w:t>
      </w:r>
      <w:r w:rsidRPr="00721DE5">
        <w:rPr>
          <w:rFonts w:cs="Times New Roman"/>
        </w:rPr>
        <w:t xml:space="preserve"> musí mít čas jeho založení a ukončení, jméno operátora, který ticket řešil a po vyřešení také zhodnocení přístupu operátora.</w:t>
      </w:r>
    </w:p>
    <w:p w14:paraId="1855777C" w14:textId="0B14F5F2" w:rsidR="00795CFA" w:rsidRPr="00721DE5" w:rsidRDefault="00795CFA" w:rsidP="008E49D1">
      <w:pPr>
        <w:pStyle w:val="Odstavecseseznamem"/>
        <w:numPr>
          <w:ilvl w:val="0"/>
          <w:numId w:val="7"/>
        </w:numPr>
        <w:rPr>
          <w:rFonts w:cs="Times New Roman"/>
          <w:sz w:val="40"/>
          <w:szCs w:val="40"/>
        </w:rPr>
      </w:pPr>
      <w:r w:rsidRPr="00721DE5">
        <w:rPr>
          <w:rFonts w:cs="Times New Roman"/>
          <w:sz w:val="40"/>
          <w:szCs w:val="40"/>
        </w:rPr>
        <w:t>Stručný časový harmonogram (s daty a</w:t>
      </w:r>
      <w:r w:rsidR="006C6AE9" w:rsidRPr="00721DE5">
        <w:rPr>
          <w:rFonts w:cs="Times New Roman"/>
          <w:sz w:val="40"/>
          <w:szCs w:val="40"/>
        </w:rPr>
        <w:t> </w:t>
      </w:r>
      <w:r w:rsidRPr="00721DE5">
        <w:rPr>
          <w:rFonts w:cs="Times New Roman"/>
          <w:sz w:val="40"/>
          <w:szCs w:val="40"/>
        </w:rPr>
        <w:t>konkretizovanými úkoly):</w:t>
      </w:r>
    </w:p>
    <w:p w14:paraId="21D57FDA" w14:textId="3AAFC79B" w:rsidR="00795CFA" w:rsidRPr="00721DE5" w:rsidRDefault="00795CFA" w:rsidP="008E49D1">
      <w:pPr>
        <w:pStyle w:val="Odstavecseseznamem"/>
        <w:numPr>
          <w:ilvl w:val="0"/>
          <w:numId w:val="6"/>
        </w:numPr>
        <w:rPr>
          <w:rFonts w:cs="Times New Roman"/>
        </w:rPr>
      </w:pPr>
      <w:r w:rsidRPr="00721DE5">
        <w:rPr>
          <w:rFonts w:cs="Times New Roman"/>
        </w:rPr>
        <w:t xml:space="preserve">1.  - 7. září 2021: výběr technologií, které budou na projektu </w:t>
      </w:r>
      <w:r w:rsidR="528BD837" w:rsidRPr="00721DE5">
        <w:rPr>
          <w:rFonts w:cs="Times New Roman"/>
        </w:rPr>
        <w:t>použity</w:t>
      </w:r>
    </w:p>
    <w:p w14:paraId="1696A3B1" w14:textId="3AE2B657" w:rsidR="00795CFA" w:rsidRPr="00721DE5" w:rsidRDefault="00795CFA" w:rsidP="008E49D1">
      <w:pPr>
        <w:pStyle w:val="Odstavecseseznamem"/>
        <w:numPr>
          <w:ilvl w:val="0"/>
          <w:numId w:val="6"/>
        </w:numPr>
        <w:rPr>
          <w:rFonts w:cs="Times New Roman"/>
        </w:rPr>
      </w:pPr>
      <w:r w:rsidRPr="00721DE5">
        <w:rPr>
          <w:rFonts w:cs="Times New Roman"/>
        </w:rPr>
        <w:t xml:space="preserve">7.září.  - 30. září 2021: začátek projektu </w:t>
      </w:r>
      <w:r w:rsidR="00D13CDB" w:rsidRPr="00721DE5">
        <w:rPr>
          <w:rFonts w:cs="Times New Roman"/>
        </w:rPr>
        <w:t xml:space="preserve">– </w:t>
      </w:r>
      <w:r w:rsidRPr="00721DE5">
        <w:rPr>
          <w:rFonts w:cs="Times New Roman"/>
        </w:rPr>
        <w:t>návrh layoutu + začátek implementace vytváření ticketů</w:t>
      </w:r>
    </w:p>
    <w:p w14:paraId="2C127A72" w14:textId="18388835" w:rsidR="00795CFA" w:rsidRPr="00721DE5" w:rsidRDefault="00795CFA" w:rsidP="008E49D1">
      <w:pPr>
        <w:pStyle w:val="Odstavecseseznamem"/>
        <w:numPr>
          <w:ilvl w:val="0"/>
          <w:numId w:val="6"/>
        </w:numPr>
        <w:rPr>
          <w:rFonts w:cs="Times New Roman"/>
        </w:rPr>
      </w:pPr>
      <w:r w:rsidRPr="00721DE5">
        <w:rPr>
          <w:rFonts w:cs="Times New Roman"/>
        </w:rPr>
        <w:t>1.října – 30. října 2021: dodělání systému ticketů</w:t>
      </w:r>
      <w:r w:rsidR="528BD837" w:rsidRPr="00721DE5">
        <w:rPr>
          <w:rFonts w:cs="Times New Roman"/>
        </w:rPr>
        <w:t>,</w:t>
      </w:r>
      <w:r w:rsidRPr="00721DE5">
        <w:rPr>
          <w:rFonts w:cs="Times New Roman"/>
        </w:rPr>
        <w:t xml:space="preserve"> ticket by měl jít vytvořit, řešit a zavřít</w:t>
      </w:r>
    </w:p>
    <w:p w14:paraId="5BF02348" w14:textId="0E6E1123" w:rsidR="00795CFA" w:rsidRPr="00721DE5" w:rsidRDefault="00795CFA" w:rsidP="008E49D1">
      <w:pPr>
        <w:pStyle w:val="Odstavecseseznamem"/>
        <w:numPr>
          <w:ilvl w:val="0"/>
          <w:numId w:val="6"/>
        </w:numPr>
        <w:rPr>
          <w:rFonts w:cs="Times New Roman"/>
        </w:rPr>
      </w:pPr>
      <w:r w:rsidRPr="00721DE5">
        <w:rPr>
          <w:rFonts w:cs="Times New Roman"/>
        </w:rPr>
        <w:t xml:space="preserve">1. listopadu – 31. prosince 2021: implementace přihlašování </w:t>
      </w:r>
      <w:r w:rsidR="528BD837" w:rsidRPr="00721DE5">
        <w:rPr>
          <w:rFonts w:cs="Times New Roman"/>
        </w:rPr>
        <w:t>se</w:t>
      </w:r>
      <w:r w:rsidRPr="00721DE5">
        <w:rPr>
          <w:rFonts w:cs="Times New Roman"/>
        </w:rPr>
        <w:t> 3 různými právy, registrace zákazníku a registrace operátorů</w:t>
      </w:r>
    </w:p>
    <w:p w14:paraId="26866004" w14:textId="2AC0D63A" w:rsidR="00795CFA" w:rsidRPr="00721DE5" w:rsidRDefault="00795CFA" w:rsidP="008E49D1">
      <w:pPr>
        <w:pStyle w:val="Odstavecseseznamem"/>
        <w:numPr>
          <w:ilvl w:val="0"/>
          <w:numId w:val="6"/>
        </w:numPr>
        <w:rPr>
          <w:rFonts w:cs="Times New Roman"/>
        </w:rPr>
      </w:pPr>
      <w:r w:rsidRPr="00721DE5">
        <w:rPr>
          <w:rFonts w:cs="Times New Roman"/>
        </w:rPr>
        <w:t xml:space="preserve">1. – 30. leden 2022: </w:t>
      </w:r>
      <w:r w:rsidR="528BD837" w:rsidRPr="00721DE5">
        <w:rPr>
          <w:rFonts w:cs="Times New Roman"/>
        </w:rPr>
        <w:t>dodělávky</w:t>
      </w:r>
      <w:r w:rsidRPr="00721DE5">
        <w:rPr>
          <w:rFonts w:cs="Times New Roman"/>
        </w:rPr>
        <w:t xml:space="preserve"> detailů</w:t>
      </w:r>
      <w:r w:rsidR="528BD837" w:rsidRPr="00721DE5">
        <w:rPr>
          <w:rFonts w:cs="Times New Roman"/>
        </w:rPr>
        <w:t>,</w:t>
      </w:r>
      <w:r w:rsidRPr="00721DE5">
        <w:rPr>
          <w:rFonts w:cs="Times New Roman"/>
        </w:rPr>
        <w:t xml:space="preserve"> jako je třeba hodnocení operátorů, psaní dokumentace</w:t>
      </w:r>
    </w:p>
    <w:p w14:paraId="0C1E51A6" w14:textId="77777777" w:rsidR="00795CFA" w:rsidRPr="00721DE5" w:rsidRDefault="00795CFA" w:rsidP="008E49D1">
      <w:pPr>
        <w:pStyle w:val="Odstavecseseznamem"/>
        <w:numPr>
          <w:ilvl w:val="0"/>
          <w:numId w:val="6"/>
        </w:numPr>
        <w:rPr>
          <w:rFonts w:cs="Times New Roman"/>
        </w:rPr>
      </w:pPr>
      <w:r w:rsidRPr="00721DE5">
        <w:rPr>
          <w:rFonts w:cs="Times New Roman"/>
        </w:rPr>
        <w:t>1. února – 31. března 2022: ladění funkčností, testování, spuštění produkční verze</w:t>
      </w:r>
    </w:p>
    <w:p w14:paraId="0E48966F" w14:textId="11BFCBC9" w:rsidR="00150066" w:rsidRPr="00721DE5" w:rsidRDefault="00150066" w:rsidP="008E49D1">
      <w:pPr>
        <w:spacing w:after="0" w:line="240" w:lineRule="auto"/>
        <w:rPr>
          <w:rFonts w:cs="Times New Roman"/>
          <w:iCs/>
          <w:sz w:val="28"/>
          <w:szCs w:val="28"/>
        </w:rPr>
      </w:pPr>
    </w:p>
    <w:p w14:paraId="05F99EFC" w14:textId="5454EF87" w:rsidR="00BB4BFA" w:rsidRPr="00721DE5" w:rsidRDefault="00BB4BFA" w:rsidP="008E49D1">
      <w:pPr>
        <w:rPr>
          <w:rFonts w:cs="Times New Roman"/>
          <w:iCs/>
          <w:sz w:val="28"/>
          <w:szCs w:val="28"/>
        </w:rPr>
      </w:pPr>
      <w:r w:rsidRPr="00721DE5">
        <w:rPr>
          <w:rFonts w:cs="Times New Roman"/>
          <w:iCs/>
          <w:sz w:val="28"/>
          <w:szCs w:val="28"/>
        </w:rPr>
        <w:br w:type="page"/>
      </w:r>
    </w:p>
    <w:p w14:paraId="597600E8" w14:textId="77777777" w:rsidR="00BB4BFA" w:rsidRPr="00721DE5" w:rsidRDefault="00BB4BFA" w:rsidP="008E49D1">
      <w:pPr>
        <w:spacing w:after="0" w:line="240" w:lineRule="auto"/>
        <w:rPr>
          <w:rFonts w:cs="Times New Roman"/>
          <w:iCs/>
          <w:sz w:val="28"/>
          <w:szCs w:val="28"/>
        </w:rPr>
      </w:pPr>
    </w:p>
    <w:p w14:paraId="424BE194" w14:textId="7419CF64" w:rsidR="00AE79ED" w:rsidRPr="00721DE5" w:rsidRDefault="00AE79ED" w:rsidP="008E49D1">
      <w:pPr>
        <w:spacing w:after="11520" w:line="240" w:lineRule="auto"/>
        <w:rPr>
          <w:rFonts w:cs="Times New Roman"/>
          <w:iCs/>
          <w:sz w:val="28"/>
          <w:szCs w:val="28"/>
        </w:rPr>
      </w:pPr>
    </w:p>
    <w:p w14:paraId="685EC0DE" w14:textId="1619E71B" w:rsidR="00AE79ED" w:rsidRPr="00721DE5" w:rsidRDefault="00AE79ED" w:rsidP="008E49D1">
      <w:pPr>
        <w:spacing w:after="0" w:line="240" w:lineRule="auto"/>
        <w:rPr>
          <w:rFonts w:cs="Times New Roman"/>
          <w:iCs/>
          <w:sz w:val="28"/>
          <w:szCs w:val="28"/>
        </w:rPr>
      </w:pPr>
    </w:p>
    <w:p w14:paraId="1D8EDD4F" w14:textId="77777777" w:rsidR="00AE79ED" w:rsidRPr="00721DE5" w:rsidRDefault="00AE79ED" w:rsidP="008E49D1">
      <w:pPr>
        <w:spacing w:after="360" w:line="240" w:lineRule="auto"/>
        <w:rPr>
          <w:rFonts w:cs="Times New Roman"/>
        </w:rPr>
      </w:pPr>
      <w:r w:rsidRPr="00721DE5">
        <w:rPr>
          <w:rFonts w:cs="Times New Roman"/>
        </w:rPr>
        <w:t>Prohlašuji, že jsem maturitní projekt vypracoval(a) samostatně, výhradně s použitím uvedené literatury.</w:t>
      </w:r>
    </w:p>
    <w:p w14:paraId="11C53217" w14:textId="564A8E81" w:rsidR="008D528D" w:rsidRPr="00721DE5" w:rsidRDefault="00AE79ED" w:rsidP="00EE6C2C">
      <w:pPr>
        <w:spacing w:after="0" w:line="240" w:lineRule="auto"/>
        <w:rPr>
          <w:rFonts w:cs="Times New Roman"/>
        </w:rPr>
      </w:pPr>
      <w:r w:rsidRPr="00721DE5">
        <w:rPr>
          <w:rFonts w:cs="Times New Roman"/>
        </w:rPr>
        <w:t>V Pardubicích 31.3.2</w:t>
      </w:r>
      <w:r w:rsidR="00EE6C2C" w:rsidRPr="00721DE5">
        <w:rPr>
          <w:rFonts w:cs="Times New Roman"/>
        </w:rPr>
        <w:t>022</w:t>
      </w:r>
    </w:p>
    <w:p w14:paraId="0549DF88" w14:textId="7E1110C3" w:rsidR="001F03F1" w:rsidRPr="00721DE5" w:rsidRDefault="001F03F1" w:rsidP="00C80F78">
      <w:pPr>
        <w:spacing w:after="0" w:line="240" w:lineRule="auto"/>
        <w:rPr>
          <w:rFonts w:cs="Times New Roman"/>
        </w:rPr>
      </w:pPr>
    </w:p>
    <w:p w14:paraId="6FBCF70F" w14:textId="354E1F82" w:rsidR="001F03F1" w:rsidRPr="00721DE5" w:rsidRDefault="001F03F1" w:rsidP="001F03F1">
      <w:pPr>
        <w:pStyle w:val="Nadpis1"/>
        <w:rPr>
          <w:rFonts w:cs="Times New Roman"/>
          <w:color w:val="auto"/>
        </w:rPr>
      </w:pPr>
      <w:bookmarkStart w:id="1" w:name="_Toc99018968"/>
      <w:r w:rsidRPr="00721DE5">
        <w:rPr>
          <w:rFonts w:cs="Times New Roman"/>
          <w:color w:val="auto"/>
        </w:rPr>
        <w:lastRenderedPageBreak/>
        <w:t>Anotace</w:t>
      </w:r>
      <w:bookmarkEnd w:id="1"/>
    </w:p>
    <w:p w14:paraId="111B8423" w14:textId="77DE8DE1" w:rsidR="001F03F1" w:rsidRPr="00721DE5" w:rsidRDefault="009F54BA" w:rsidP="001F03F1">
      <w:r w:rsidRPr="00721DE5">
        <w:t xml:space="preserve">Práce dokumentuje postup vývoje webové aplikace </w:t>
      </w:r>
      <w:r w:rsidR="00425413" w:rsidRPr="00721DE5">
        <w:t xml:space="preserve">na pomoc uživatelů nezkušených s IT </w:t>
      </w:r>
      <w:r w:rsidR="008470D1" w:rsidRPr="00721DE5">
        <w:t>s jejich základními problémy s</w:t>
      </w:r>
      <w:r w:rsidR="006D041C" w:rsidRPr="00721DE5">
        <w:t xml:space="preserve"> počítačem pomocí chatu. Aplikace </w:t>
      </w:r>
      <w:r w:rsidR="003C4E54" w:rsidRPr="00721DE5">
        <w:t xml:space="preserve">po spuštění bude schopna žít </w:t>
      </w:r>
      <w:r w:rsidR="0013409B" w:rsidRPr="00721DE5">
        <w:t xml:space="preserve">si vlastním životem bez nutnosti správy. </w:t>
      </w:r>
      <w:r w:rsidR="00323C50" w:rsidRPr="00721DE5">
        <w:t xml:space="preserve">Je napsána ve frameworku Next JS s použitím </w:t>
      </w:r>
      <w:r w:rsidR="00084F0E" w:rsidRPr="00721DE5">
        <w:t xml:space="preserve">open source </w:t>
      </w:r>
      <w:r w:rsidR="00983628" w:rsidRPr="00721DE5">
        <w:t>B</w:t>
      </w:r>
      <w:r w:rsidR="00084F0E" w:rsidRPr="00721DE5">
        <w:t>aa</w:t>
      </w:r>
      <w:r w:rsidR="00983628" w:rsidRPr="00721DE5">
        <w:t>S</w:t>
      </w:r>
      <w:r w:rsidR="00084F0E" w:rsidRPr="00721DE5">
        <w:t xml:space="preserve"> Supabase. </w:t>
      </w:r>
    </w:p>
    <w:p w14:paraId="42FF7172" w14:textId="77777777" w:rsidR="00502150" w:rsidRPr="00B16C98" w:rsidRDefault="00502150" w:rsidP="00386A41">
      <w:pPr>
        <w:keepNext/>
        <w:keepLines/>
        <w:spacing w:before="240" w:after="0"/>
        <w:outlineLvl w:val="0"/>
        <w:rPr>
          <w:rFonts w:eastAsiaTheme="majorEastAsia" w:cs="Times New Roman"/>
          <w:sz w:val="52"/>
          <w:szCs w:val="32"/>
        </w:rPr>
      </w:pPr>
      <w:proofErr w:type="spellStart"/>
      <w:r>
        <w:rPr>
          <w:rFonts w:eastAsiaTheme="majorEastAsia" w:cs="Times New Roman"/>
          <w:sz w:val="52"/>
          <w:szCs w:val="32"/>
        </w:rPr>
        <w:t>Anotation</w:t>
      </w:r>
      <w:proofErr w:type="spellEnd"/>
    </w:p>
    <w:p w14:paraId="5CAFEE9D" w14:textId="4EA9FC1B" w:rsidR="00BB32E6" w:rsidRDefault="00502150" w:rsidP="00386A41">
      <w:r>
        <w:rPr>
          <w:lang w:val="en-GB"/>
        </w:rPr>
        <w:t xml:space="preserve">This document documents the development process of a web application with the goal of helping inexperienced computer </w:t>
      </w:r>
      <w:proofErr w:type="spellStart"/>
      <w:r>
        <w:t>users</w:t>
      </w:r>
      <w:proofErr w:type="spellEnd"/>
      <w:r>
        <w:t xml:space="preserve"> </w:t>
      </w:r>
      <w:proofErr w:type="spellStart"/>
      <w:r>
        <w:t>with</w:t>
      </w:r>
      <w:proofErr w:type="spellEnd"/>
      <w:r>
        <w:t xml:space="preserve"> </w:t>
      </w:r>
      <w:proofErr w:type="spellStart"/>
      <w:r>
        <w:t>their</w:t>
      </w:r>
      <w:proofErr w:type="spellEnd"/>
      <w:r>
        <w:t xml:space="preserve"> </w:t>
      </w:r>
      <w:proofErr w:type="spellStart"/>
      <w:r>
        <w:t>struggles</w:t>
      </w:r>
      <w:proofErr w:type="spellEnd"/>
      <w:r>
        <w:t xml:space="preserve"> </w:t>
      </w:r>
      <w:proofErr w:type="spellStart"/>
      <w:r>
        <w:t>with</w:t>
      </w:r>
      <w:proofErr w:type="spellEnd"/>
      <w:r>
        <w:t xml:space="preserve"> </w:t>
      </w:r>
      <w:proofErr w:type="spellStart"/>
      <w:r>
        <w:t>computers</w:t>
      </w:r>
      <w:proofErr w:type="spellEnd"/>
      <w:r>
        <w:t xml:space="preserve"> and technology </w:t>
      </w:r>
      <w:proofErr w:type="spellStart"/>
      <w:r>
        <w:t>through</w:t>
      </w:r>
      <w:proofErr w:type="spellEnd"/>
      <w:r>
        <w:t xml:space="preserve"> a real time chat </w:t>
      </w:r>
      <w:proofErr w:type="spellStart"/>
      <w:r>
        <w:t>with</w:t>
      </w:r>
      <w:proofErr w:type="spellEnd"/>
      <w:r>
        <w:t xml:space="preserve"> </w:t>
      </w:r>
      <w:proofErr w:type="spellStart"/>
      <w:r>
        <w:t>an</w:t>
      </w:r>
      <w:proofErr w:type="spellEnd"/>
      <w:r>
        <w:t xml:space="preserve"> </w:t>
      </w:r>
      <w:proofErr w:type="spellStart"/>
      <w:r>
        <w:t>operator</w:t>
      </w:r>
      <w:proofErr w:type="spellEnd"/>
      <w:r>
        <w:t xml:space="preserve">. </w:t>
      </w:r>
      <w:proofErr w:type="spellStart"/>
      <w:r>
        <w:t>Application</w:t>
      </w:r>
      <w:proofErr w:type="spellEnd"/>
      <w:r>
        <w:t xml:space="preserve"> </w:t>
      </w:r>
      <w:proofErr w:type="spellStart"/>
      <w:r>
        <w:t>should</w:t>
      </w:r>
      <w:proofErr w:type="spellEnd"/>
      <w:r>
        <w:t xml:space="preserve"> </w:t>
      </w:r>
      <w:proofErr w:type="spellStart"/>
      <w:r>
        <w:t>be</w:t>
      </w:r>
      <w:proofErr w:type="spellEnd"/>
      <w:r>
        <w:t xml:space="preserve"> </w:t>
      </w:r>
      <w:proofErr w:type="spellStart"/>
      <w:r>
        <w:t>able</w:t>
      </w:r>
      <w:proofErr w:type="spellEnd"/>
      <w:r>
        <w:t xml:space="preserve"> to </w:t>
      </w:r>
      <w:proofErr w:type="spellStart"/>
      <w:r>
        <w:t>function</w:t>
      </w:r>
      <w:proofErr w:type="spellEnd"/>
      <w:r>
        <w:t xml:space="preserve"> on </w:t>
      </w:r>
      <w:proofErr w:type="spellStart"/>
      <w:r>
        <w:t>its</w:t>
      </w:r>
      <w:proofErr w:type="spellEnd"/>
      <w:r>
        <w:t xml:space="preserve"> </w:t>
      </w:r>
      <w:proofErr w:type="spellStart"/>
      <w:r>
        <w:t>own</w:t>
      </w:r>
      <w:proofErr w:type="spellEnd"/>
      <w:r>
        <w:t xml:space="preserve">, </w:t>
      </w:r>
      <w:proofErr w:type="spellStart"/>
      <w:r>
        <w:t>without</w:t>
      </w:r>
      <w:proofErr w:type="spellEnd"/>
      <w:r>
        <w:t xml:space="preserve"> </w:t>
      </w:r>
      <w:proofErr w:type="spellStart"/>
      <w:r>
        <w:t>the</w:t>
      </w:r>
      <w:proofErr w:type="spellEnd"/>
      <w:r>
        <w:t xml:space="preserve"> </w:t>
      </w:r>
      <w:proofErr w:type="spellStart"/>
      <w:r>
        <w:t>need</w:t>
      </w:r>
      <w:proofErr w:type="spellEnd"/>
      <w:r>
        <w:t xml:space="preserve"> </w:t>
      </w:r>
      <w:proofErr w:type="spellStart"/>
      <w:r>
        <w:t>of</w:t>
      </w:r>
      <w:proofErr w:type="spellEnd"/>
      <w:r>
        <w:t xml:space="preserve"> any </w:t>
      </w:r>
      <w:proofErr w:type="spellStart"/>
      <w:r>
        <w:t>outside</w:t>
      </w:r>
      <w:proofErr w:type="spellEnd"/>
      <w:r>
        <w:t xml:space="preserve"> </w:t>
      </w:r>
      <w:proofErr w:type="spellStart"/>
      <w:r>
        <w:t>maintenance</w:t>
      </w:r>
      <w:proofErr w:type="spellEnd"/>
      <w:r>
        <w:t xml:space="preserve">. It </w:t>
      </w:r>
      <w:proofErr w:type="spellStart"/>
      <w:r>
        <w:t>is</w:t>
      </w:r>
      <w:proofErr w:type="spellEnd"/>
      <w:r>
        <w:t xml:space="preserve"> </w:t>
      </w:r>
      <w:proofErr w:type="spellStart"/>
      <w:r>
        <w:t>written</w:t>
      </w:r>
      <w:proofErr w:type="spellEnd"/>
      <w:r>
        <w:t xml:space="preserve"> in </w:t>
      </w:r>
      <w:proofErr w:type="spellStart"/>
      <w:r>
        <w:t>the</w:t>
      </w:r>
      <w:proofErr w:type="spellEnd"/>
      <w:r>
        <w:t xml:space="preserve"> Next JS framework and </w:t>
      </w:r>
      <w:proofErr w:type="spellStart"/>
      <w:r>
        <w:t>an</w:t>
      </w:r>
      <w:proofErr w:type="spellEnd"/>
      <w:r>
        <w:t xml:space="preserve"> open source BaaS Supabase.</w:t>
      </w:r>
    </w:p>
    <w:p w14:paraId="6A397A56" w14:textId="77777777" w:rsidR="00BB32E6" w:rsidRDefault="00BB32E6">
      <w:pPr>
        <w:spacing w:line="259" w:lineRule="auto"/>
        <w:ind w:left="0"/>
        <w:jc w:val="left"/>
      </w:pPr>
      <w:r>
        <w:br w:type="page"/>
      </w:r>
    </w:p>
    <w:sdt>
      <w:sdtPr>
        <w:rPr>
          <w:rFonts w:asciiTheme="minorHAnsi" w:eastAsiaTheme="minorHAnsi" w:hAnsiTheme="minorHAnsi" w:cs="Times New Roman"/>
          <w:color w:val="auto"/>
          <w:sz w:val="22"/>
          <w:szCs w:val="22"/>
          <w:lang w:eastAsia="en-US"/>
        </w:rPr>
        <w:id w:val="146863059"/>
        <w:docPartObj>
          <w:docPartGallery w:val="Table of Contents"/>
          <w:docPartUnique/>
        </w:docPartObj>
      </w:sdtPr>
      <w:sdtEndPr>
        <w:rPr>
          <w:rFonts w:ascii="Times New Roman" w:hAnsi="Times New Roman"/>
          <w:sz w:val="24"/>
        </w:rPr>
      </w:sdtEndPr>
      <w:sdtContent>
        <w:p w14:paraId="3E2C9878" w14:textId="4F6C88B4" w:rsidR="00D032DB" w:rsidRPr="00721DE5" w:rsidRDefault="00D032DB" w:rsidP="008E49D1">
          <w:pPr>
            <w:pStyle w:val="Nadpisobsahu"/>
            <w:rPr>
              <w:rFonts w:cs="Times New Roman"/>
              <w:color w:val="auto"/>
            </w:rPr>
          </w:pPr>
          <w:r w:rsidRPr="00721DE5">
            <w:rPr>
              <w:rFonts w:cs="Times New Roman"/>
              <w:color w:val="auto"/>
            </w:rPr>
            <w:t>Obsah</w:t>
          </w:r>
        </w:p>
        <w:p w14:paraId="695D32DD" w14:textId="1C4F4990" w:rsidR="007219D8" w:rsidRDefault="00D032DB">
          <w:pPr>
            <w:pStyle w:val="Obsah1"/>
            <w:tabs>
              <w:tab w:val="right" w:leader="dot" w:pos="9062"/>
            </w:tabs>
            <w:rPr>
              <w:rFonts w:eastAsiaTheme="minorEastAsia"/>
              <w:noProof/>
              <w:sz w:val="22"/>
              <w:lang w:val="en-GB" w:eastAsia="en-GB"/>
            </w:rPr>
          </w:pPr>
          <w:r w:rsidRPr="00721DE5">
            <w:rPr>
              <w:rFonts w:cs="Times New Roman"/>
            </w:rPr>
            <w:fldChar w:fldCharType="begin"/>
          </w:r>
          <w:r w:rsidRPr="00721DE5">
            <w:rPr>
              <w:rFonts w:cs="Times New Roman"/>
            </w:rPr>
            <w:instrText xml:space="preserve"> TOC \o "1-3" \h \z \u </w:instrText>
          </w:r>
          <w:r w:rsidRPr="00721DE5">
            <w:rPr>
              <w:rFonts w:cs="Times New Roman"/>
            </w:rPr>
            <w:fldChar w:fldCharType="separate"/>
          </w:r>
          <w:hyperlink w:anchor="_Toc99018967" w:history="1">
            <w:r w:rsidR="007219D8" w:rsidRPr="001F2DA2">
              <w:rPr>
                <w:rStyle w:val="Hypertextovodkaz"/>
                <w:rFonts w:cs="Times New Roman"/>
                <w:noProof/>
              </w:rPr>
              <w:t>Zadání maturitního projektu z informatických předmětů</w:t>
            </w:r>
            <w:r w:rsidR="007219D8">
              <w:rPr>
                <w:noProof/>
                <w:webHidden/>
              </w:rPr>
              <w:tab/>
            </w:r>
            <w:r w:rsidR="007219D8">
              <w:rPr>
                <w:noProof/>
                <w:webHidden/>
              </w:rPr>
              <w:fldChar w:fldCharType="begin"/>
            </w:r>
            <w:r w:rsidR="007219D8">
              <w:rPr>
                <w:noProof/>
                <w:webHidden/>
              </w:rPr>
              <w:instrText xml:space="preserve"> PAGEREF _Toc99018967 \h </w:instrText>
            </w:r>
            <w:r w:rsidR="007219D8">
              <w:rPr>
                <w:noProof/>
                <w:webHidden/>
              </w:rPr>
            </w:r>
            <w:r w:rsidR="007219D8">
              <w:rPr>
                <w:noProof/>
                <w:webHidden/>
              </w:rPr>
              <w:fldChar w:fldCharType="separate"/>
            </w:r>
            <w:r w:rsidR="00DF4855">
              <w:rPr>
                <w:noProof/>
                <w:webHidden/>
              </w:rPr>
              <w:t>2</w:t>
            </w:r>
            <w:r w:rsidR="007219D8">
              <w:rPr>
                <w:noProof/>
                <w:webHidden/>
              </w:rPr>
              <w:fldChar w:fldCharType="end"/>
            </w:r>
          </w:hyperlink>
        </w:p>
        <w:p w14:paraId="37753E86" w14:textId="755FC122" w:rsidR="007219D8" w:rsidRDefault="000313D4">
          <w:pPr>
            <w:pStyle w:val="Obsah1"/>
            <w:tabs>
              <w:tab w:val="right" w:leader="dot" w:pos="9062"/>
            </w:tabs>
            <w:rPr>
              <w:rFonts w:eastAsiaTheme="minorEastAsia"/>
              <w:noProof/>
              <w:sz w:val="22"/>
              <w:lang w:val="en-GB" w:eastAsia="en-GB"/>
            </w:rPr>
          </w:pPr>
          <w:hyperlink w:anchor="_Toc99018968" w:history="1">
            <w:r w:rsidR="007219D8" w:rsidRPr="001F2DA2">
              <w:rPr>
                <w:rStyle w:val="Hypertextovodkaz"/>
                <w:rFonts w:cs="Times New Roman"/>
                <w:noProof/>
              </w:rPr>
              <w:t>Anotace</w:t>
            </w:r>
            <w:r w:rsidR="007219D8">
              <w:rPr>
                <w:noProof/>
                <w:webHidden/>
              </w:rPr>
              <w:tab/>
            </w:r>
            <w:r w:rsidR="007219D8">
              <w:rPr>
                <w:noProof/>
                <w:webHidden/>
              </w:rPr>
              <w:fldChar w:fldCharType="begin"/>
            </w:r>
            <w:r w:rsidR="007219D8">
              <w:rPr>
                <w:noProof/>
                <w:webHidden/>
              </w:rPr>
              <w:instrText xml:space="preserve"> PAGEREF _Toc99018968 \h </w:instrText>
            </w:r>
            <w:r w:rsidR="007219D8">
              <w:rPr>
                <w:noProof/>
                <w:webHidden/>
              </w:rPr>
            </w:r>
            <w:r w:rsidR="007219D8">
              <w:rPr>
                <w:noProof/>
                <w:webHidden/>
              </w:rPr>
              <w:fldChar w:fldCharType="separate"/>
            </w:r>
            <w:r w:rsidR="00DF4855">
              <w:rPr>
                <w:noProof/>
                <w:webHidden/>
              </w:rPr>
              <w:t>5</w:t>
            </w:r>
            <w:r w:rsidR="007219D8">
              <w:rPr>
                <w:noProof/>
                <w:webHidden/>
              </w:rPr>
              <w:fldChar w:fldCharType="end"/>
            </w:r>
          </w:hyperlink>
        </w:p>
        <w:p w14:paraId="27EC6649" w14:textId="76A034F9" w:rsidR="007219D8" w:rsidRDefault="000313D4">
          <w:pPr>
            <w:pStyle w:val="Obsah1"/>
            <w:tabs>
              <w:tab w:val="right" w:leader="dot" w:pos="9062"/>
            </w:tabs>
            <w:rPr>
              <w:rFonts w:eastAsiaTheme="minorEastAsia"/>
              <w:noProof/>
              <w:sz w:val="22"/>
              <w:lang w:val="en-GB" w:eastAsia="en-GB"/>
            </w:rPr>
          </w:pPr>
          <w:hyperlink w:anchor="_Toc99018969" w:history="1">
            <w:r w:rsidR="007219D8" w:rsidRPr="001F2DA2">
              <w:rPr>
                <w:rStyle w:val="Hypertextovodkaz"/>
                <w:rFonts w:cs="Times New Roman"/>
                <w:noProof/>
              </w:rPr>
              <w:t>Úvod</w:t>
            </w:r>
            <w:r w:rsidR="007219D8">
              <w:rPr>
                <w:noProof/>
                <w:webHidden/>
              </w:rPr>
              <w:tab/>
            </w:r>
            <w:r w:rsidR="007219D8">
              <w:rPr>
                <w:noProof/>
                <w:webHidden/>
              </w:rPr>
              <w:fldChar w:fldCharType="begin"/>
            </w:r>
            <w:r w:rsidR="007219D8">
              <w:rPr>
                <w:noProof/>
                <w:webHidden/>
              </w:rPr>
              <w:instrText xml:space="preserve"> PAGEREF _Toc99018969 \h </w:instrText>
            </w:r>
            <w:r w:rsidR="007219D8">
              <w:rPr>
                <w:noProof/>
                <w:webHidden/>
              </w:rPr>
            </w:r>
            <w:r w:rsidR="007219D8">
              <w:rPr>
                <w:noProof/>
                <w:webHidden/>
              </w:rPr>
              <w:fldChar w:fldCharType="separate"/>
            </w:r>
            <w:r w:rsidR="00DF4855">
              <w:rPr>
                <w:noProof/>
                <w:webHidden/>
              </w:rPr>
              <w:t>8</w:t>
            </w:r>
            <w:r w:rsidR="007219D8">
              <w:rPr>
                <w:noProof/>
                <w:webHidden/>
              </w:rPr>
              <w:fldChar w:fldCharType="end"/>
            </w:r>
          </w:hyperlink>
        </w:p>
        <w:p w14:paraId="331CBC90" w14:textId="2674F771" w:rsidR="007219D8" w:rsidRDefault="000313D4">
          <w:pPr>
            <w:pStyle w:val="Obsah2"/>
            <w:tabs>
              <w:tab w:val="left" w:pos="660"/>
              <w:tab w:val="right" w:leader="dot" w:pos="9062"/>
            </w:tabs>
            <w:rPr>
              <w:rFonts w:eastAsiaTheme="minorEastAsia"/>
              <w:noProof/>
              <w:sz w:val="22"/>
              <w:lang w:val="en-GB" w:eastAsia="en-GB"/>
            </w:rPr>
          </w:pPr>
          <w:hyperlink w:anchor="_Toc99018970" w:history="1">
            <w:r w:rsidR="007219D8" w:rsidRPr="001F2DA2">
              <w:rPr>
                <w:rStyle w:val="Hypertextovodkaz"/>
                <w:rFonts w:cs="Times New Roman"/>
                <w:noProof/>
              </w:rPr>
              <w:t>1.</w:t>
            </w:r>
            <w:r w:rsidR="007219D8">
              <w:rPr>
                <w:rFonts w:eastAsiaTheme="minorEastAsia"/>
                <w:noProof/>
                <w:sz w:val="22"/>
                <w:lang w:val="en-GB" w:eastAsia="en-GB"/>
              </w:rPr>
              <w:tab/>
            </w:r>
            <w:r w:rsidR="007219D8" w:rsidRPr="001F2DA2">
              <w:rPr>
                <w:rStyle w:val="Hypertextovodkaz"/>
                <w:rFonts w:cs="Times New Roman"/>
                <w:noProof/>
              </w:rPr>
              <w:t>Teoretická část</w:t>
            </w:r>
            <w:r w:rsidR="007219D8">
              <w:rPr>
                <w:noProof/>
                <w:webHidden/>
              </w:rPr>
              <w:tab/>
            </w:r>
            <w:r w:rsidR="007219D8">
              <w:rPr>
                <w:noProof/>
                <w:webHidden/>
              </w:rPr>
              <w:fldChar w:fldCharType="begin"/>
            </w:r>
            <w:r w:rsidR="007219D8">
              <w:rPr>
                <w:noProof/>
                <w:webHidden/>
              </w:rPr>
              <w:instrText xml:space="preserve"> PAGEREF _Toc99018970 \h </w:instrText>
            </w:r>
            <w:r w:rsidR="007219D8">
              <w:rPr>
                <w:noProof/>
                <w:webHidden/>
              </w:rPr>
            </w:r>
            <w:r w:rsidR="007219D8">
              <w:rPr>
                <w:noProof/>
                <w:webHidden/>
              </w:rPr>
              <w:fldChar w:fldCharType="separate"/>
            </w:r>
            <w:r w:rsidR="00DF4855">
              <w:rPr>
                <w:noProof/>
                <w:webHidden/>
              </w:rPr>
              <w:t>9</w:t>
            </w:r>
            <w:r w:rsidR="007219D8">
              <w:rPr>
                <w:noProof/>
                <w:webHidden/>
              </w:rPr>
              <w:fldChar w:fldCharType="end"/>
            </w:r>
          </w:hyperlink>
        </w:p>
        <w:p w14:paraId="707AA312" w14:textId="33BF6C13" w:rsidR="007219D8" w:rsidRDefault="000313D4">
          <w:pPr>
            <w:pStyle w:val="Obsah2"/>
            <w:tabs>
              <w:tab w:val="left" w:pos="880"/>
              <w:tab w:val="right" w:leader="dot" w:pos="9062"/>
            </w:tabs>
            <w:rPr>
              <w:rFonts w:eastAsiaTheme="minorEastAsia"/>
              <w:noProof/>
              <w:sz w:val="22"/>
              <w:lang w:val="en-GB" w:eastAsia="en-GB"/>
            </w:rPr>
          </w:pPr>
          <w:hyperlink w:anchor="_Toc99018971" w:history="1">
            <w:r w:rsidR="007219D8" w:rsidRPr="001F2DA2">
              <w:rPr>
                <w:rStyle w:val="Hypertextovodkaz"/>
                <w:rFonts w:cs="Times New Roman"/>
                <w:noProof/>
              </w:rPr>
              <w:t>1.1.</w:t>
            </w:r>
            <w:r w:rsidR="007219D8">
              <w:rPr>
                <w:rFonts w:eastAsiaTheme="minorEastAsia"/>
                <w:noProof/>
                <w:sz w:val="22"/>
                <w:lang w:val="en-GB" w:eastAsia="en-GB"/>
              </w:rPr>
              <w:tab/>
            </w:r>
            <w:r w:rsidR="007219D8" w:rsidRPr="001F2DA2">
              <w:rPr>
                <w:rStyle w:val="Hypertextovodkaz"/>
                <w:rFonts w:cs="Times New Roman"/>
                <w:noProof/>
              </w:rPr>
              <w:t>Výběr technologií</w:t>
            </w:r>
            <w:r w:rsidR="007219D8">
              <w:rPr>
                <w:noProof/>
                <w:webHidden/>
              </w:rPr>
              <w:tab/>
            </w:r>
            <w:r w:rsidR="007219D8">
              <w:rPr>
                <w:noProof/>
                <w:webHidden/>
              </w:rPr>
              <w:fldChar w:fldCharType="begin"/>
            </w:r>
            <w:r w:rsidR="007219D8">
              <w:rPr>
                <w:noProof/>
                <w:webHidden/>
              </w:rPr>
              <w:instrText xml:space="preserve"> PAGEREF _Toc99018971 \h </w:instrText>
            </w:r>
            <w:r w:rsidR="007219D8">
              <w:rPr>
                <w:noProof/>
                <w:webHidden/>
              </w:rPr>
            </w:r>
            <w:r w:rsidR="007219D8">
              <w:rPr>
                <w:noProof/>
                <w:webHidden/>
              </w:rPr>
              <w:fldChar w:fldCharType="separate"/>
            </w:r>
            <w:r w:rsidR="00DF4855">
              <w:rPr>
                <w:noProof/>
                <w:webHidden/>
              </w:rPr>
              <w:t>9</w:t>
            </w:r>
            <w:r w:rsidR="007219D8">
              <w:rPr>
                <w:noProof/>
                <w:webHidden/>
              </w:rPr>
              <w:fldChar w:fldCharType="end"/>
            </w:r>
          </w:hyperlink>
        </w:p>
        <w:p w14:paraId="2BCEE3AC" w14:textId="48DB6887" w:rsidR="007219D8" w:rsidRDefault="000313D4">
          <w:pPr>
            <w:pStyle w:val="Obsah2"/>
            <w:tabs>
              <w:tab w:val="left" w:pos="1100"/>
              <w:tab w:val="right" w:leader="dot" w:pos="9062"/>
            </w:tabs>
            <w:rPr>
              <w:rFonts w:eastAsiaTheme="minorEastAsia"/>
              <w:noProof/>
              <w:sz w:val="22"/>
              <w:lang w:val="en-GB" w:eastAsia="en-GB"/>
            </w:rPr>
          </w:pPr>
          <w:hyperlink w:anchor="_Toc99018972" w:history="1">
            <w:r w:rsidR="007219D8" w:rsidRPr="001F2DA2">
              <w:rPr>
                <w:rStyle w:val="Hypertextovodkaz"/>
                <w:rFonts w:cs="Times New Roman"/>
                <w:noProof/>
              </w:rPr>
              <w:t>1.1.1.</w:t>
            </w:r>
            <w:r w:rsidR="007219D8">
              <w:rPr>
                <w:rFonts w:eastAsiaTheme="minorEastAsia"/>
                <w:noProof/>
                <w:sz w:val="22"/>
                <w:lang w:val="en-GB" w:eastAsia="en-GB"/>
              </w:rPr>
              <w:tab/>
            </w:r>
            <w:r w:rsidR="007219D8" w:rsidRPr="001F2DA2">
              <w:rPr>
                <w:rStyle w:val="Hypertextovodkaz"/>
                <w:rFonts w:cs="Times New Roman"/>
                <w:noProof/>
              </w:rPr>
              <w:t>Next.js</w:t>
            </w:r>
            <w:r w:rsidR="007219D8">
              <w:rPr>
                <w:noProof/>
                <w:webHidden/>
              </w:rPr>
              <w:tab/>
            </w:r>
            <w:r w:rsidR="007219D8">
              <w:rPr>
                <w:noProof/>
                <w:webHidden/>
              </w:rPr>
              <w:fldChar w:fldCharType="begin"/>
            </w:r>
            <w:r w:rsidR="007219D8">
              <w:rPr>
                <w:noProof/>
                <w:webHidden/>
              </w:rPr>
              <w:instrText xml:space="preserve"> PAGEREF _Toc99018972 \h </w:instrText>
            </w:r>
            <w:r w:rsidR="007219D8">
              <w:rPr>
                <w:noProof/>
                <w:webHidden/>
              </w:rPr>
            </w:r>
            <w:r w:rsidR="007219D8">
              <w:rPr>
                <w:noProof/>
                <w:webHidden/>
              </w:rPr>
              <w:fldChar w:fldCharType="separate"/>
            </w:r>
            <w:r w:rsidR="00DF4855">
              <w:rPr>
                <w:noProof/>
                <w:webHidden/>
              </w:rPr>
              <w:t>9</w:t>
            </w:r>
            <w:r w:rsidR="007219D8">
              <w:rPr>
                <w:noProof/>
                <w:webHidden/>
              </w:rPr>
              <w:fldChar w:fldCharType="end"/>
            </w:r>
          </w:hyperlink>
        </w:p>
        <w:p w14:paraId="3B011A52" w14:textId="27A4D6DC" w:rsidR="007219D8" w:rsidRDefault="000313D4">
          <w:pPr>
            <w:pStyle w:val="Obsah2"/>
            <w:tabs>
              <w:tab w:val="left" w:pos="1100"/>
              <w:tab w:val="right" w:leader="dot" w:pos="9062"/>
            </w:tabs>
            <w:rPr>
              <w:rFonts w:eastAsiaTheme="minorEastAsia"/>
              <w:noProof/>
              <w:sz w:val="22"/>
              <w:lang w:val="en-GB" w:eastAsia="en-GB"/>
            </w:rPr>
          </w:pPr>
          <w:hyperlink w:anchor="_Toc99018973" w:history="1">
            <w:r w:rsidR="007219D8" w:rsidRPr="001F2DA2">
              <w:rPr>
                <w:rStyle w:val="Hypertextovodkaz"/>
                <w:rFonts w:cs="Times New Roman"/>
                <w:noProof/>
              </w:rPr>
              <w:t>1.1.2.</w:t>
            </w:r>
            <w:r w:rsidR="007219D8">
              <w:rPr>
                <w:rFonts w:eastAsiaTheme="minorEastAsia"/>
                <w:noProof/>
                <w:sz w:val="22"/>
                <w:lang w:val="en-GB" w:eastAsia="en-GB"/>
              </w:rPr>
              <w:tab/>
            </w:r>
            <w:r w:rsidR="007219D8" w:rsidRPr="001F2DA2">
              <w:rPr>
                <w:rStyle w:val="Hypertextovodkaz"/>
                <w:rFonts w:cs="Times New Roman"/>
                <w:noProof/>
              </w:rPr>
              <w:t>React</w:t>
            </w:r>
            <w:r w:rsidR="007219D8">
              <w:rPr>
                <w:noProof/>
                <w:webHidden/>
              </w:rPr>
              <w:tab/>
            </w:r>
            <w:r w:rsidR="007219D8">
              <w:rPr>
                <w:noProof/>
                <w:webHidden/>
              </w:rPr>
              <w:fldChar w:fldCharType="begin"/>
            </w:r>
            <w:r w:rsidR="007219D8">
              <w:rPr>
                <w:noProof/>
                <w:webHidden/>
              </w:rPr>
              <w:instrText xml:space="preserve"> PAGEREF _Toc99018973 \h </w:instrText>
            </w:r>
            <w:r w:rsidR="007219D8">
              <w:rPr>
                <w:noProof/>
                <w:webHidden/>
              </w:rPr>
            </w:r>
            <w:r w:rsidR="007219D8">
              <w:rPr>
                <w:noProof/>
                <w:webHidden/>
              </w:rPr>
              <w:fldChar w:fldCharType="separate"/>
            </w:r>
            <w:r w:rsidR="00DF4855">
              <w:rPr>
                <w:noProof/>
                <w:webHidden/>
              </w:rPr>
              <w:t>9</w:t>
            </w:r>
            <w:r w:rsidR="007219D8">
              <w:rPr>
                <w:noProof/>
                <w:webHidden/>
              </w:rPr>
              <w:fldChar w:fldCharType="end"/>
            </w:r>
          </w:hyperlink>
        </w:p>
        <w:p w14:paraId="345B97A7" w14:textId="43B503B8" w:rsidR="007219D8" w:rsidRDefault="000313D4">
          <w:pPr>
            <w:pStyle w:val="Obsah2"/>
            <w:tabs>
              <w:tab w:val="left" w:pos="1320"/>
              <w:tab w:val="right" w:leader="dot" w:pos="9062"/>
            </w:tabs>
            <w:rPr>
              <w:rFonts w:eastAsiaTheme="minorEastAsia"/>
              <w:noProof/>
              <w:sz w:val="22"/>
              <w:lang w:val="en-GB" w:eastAsia="en-GB"/>
            </w:rPr>
          </w:pPr>
          <w:hyperlink w:anchor="_Toc99018974" w:history="1">
            <w:r w:rsidR="007219D8" w:rsidRPr="001F2DA2">
              <w:rPr>
                <w:rStyle w:val="Hypertextovodkaz"/>
                <w:rFonts w:cs="Times New Roman"/>
                <w:noProof/>
              </w:rPr>
              <w:t>1.1.2.1.</w:t>
            </w:r>
            <w:r w:rsidR="007219D8">
              <w:rPr>
                <w:rFonts w:eastAsiaTheme="minorEastAsia"/>
                <w:noProof/>
                <w:sz w:val="22"/>
                <w:lang w:val="en-GB" w:eastAsia="en-GB"/>
              </w:rPr>
              <w:tab/>
            </w:r>
            <w:r w:rsidR="007219D8" w:rsidRPr="001F2DA2">
              <w:rPr>
                <w:rStyle w:val="Hypertextovodkaz"/>
                <w:rFonts w:cs="Times New Roman"/>
                <w:noProof/>
              </w:rPr>
              <w:t>JSX</w:t>
            </w:r>
            <w:r w:rsidR="007219D8">
              <w:rPr>
                <w:noProof/>
                <w:webHidden/>
              </w:rPr>
              <w:tab/>
            </w:r>
            <w:r w:rsidR="007219D8">
              <w:rPr>
                <w:noProof/>
                <w:webHidden/>
              </w:rPr>
              <w:fldChar w:fldCharType="begin"/>
            </w:r>
            <w:r w:rsidR="007219D8">
              <w:rPr>
                <w:noProof/>
                <w:webHidden/>
              </w:rPr>
              <w:instrText xml:space="preserve"> PAGEREF _Toc99018974 \h </w:instrText>
            </w:r>
            <w:r w:rsidR="007219D8">
              <w:rPr>
                <w:noProof/>
                <w:webHidden/>
              </w:rPr>
            </w:r>
            <w:r w:rsidR="007219D8">
              <w:rPr>
                <w:noProof/>
                <w:webHidden/>
              </w:rPr>
              <w:fldChar w:fldCharType="separate"/>
            </w:r>
            <w:r w:rsidR="00DF4855">
              <w:rPr>
                <w:noProof/>
                <w:webHidden/>
              </w:rPr>
              <w:t>9</w:t>
            </w:r>
            <w:r w:rsidR="007219D8">
              <w:rPr>
                <w:noProof/>
                <w:webHidden/>
              </w:rPr>
              <w:fldChar w:fldCharType="end"/>
            </w:r>
          </w:hyperlink>
        </w:p>
        <w:p w14:paraId="38D5AFAB" w14:textId="030F186C" w:rsidR="007219D8" w:rsidRDefault="000313D4">
          <w:pPr>
            <w:pStyle w:val="Obsah2"/>
            <w:tabs>
              <w:tab w:val="left" w:pos="1320"/>
              <w:tab w:val="right" w:leader="dot" w:pos="9062"/>
            </w:tabs>
            <w:rPr>
              <w:rFonts w:eastAsiaTheme="minorEastAsia"/>
              <w:noProof/>
              <w:sz w:val="22"/>
              <w:lang w:val="en-GB" w:eastAsia="en-GB"/>
            </w:rPr>
          </w:pPr>
          <w:hyperlink w:anchor="_Toc99018975" w:history="1">
            <w:r w:rsidR="007219D8" w:rsidRPr="001F2DA2">
              <w:rPr>
                <w:rStyle w:val="Hypertextovodkaz"/>
                <w:rFonts w:cs="Times New Roman"/>
                <w:noProof/>
              </w:rPr>
              <w:t>1.1.2.2.</w:t>
            </w:r>
            <w:r w:rsidR="007219D8">
              <w:rPr>
                <w:rFonts w:eastAsiaTheme="minorEastAsia"/>
                <w:noProof/>
                <w:sz w:val="22"/>
                <w:lang w:val="en-GB" w:eastAsia="en-GB"/>
              </w:rPr>
              <w:tab/>
            </w:r>
            <w:r w:rsidR="007219D8" w:rsidRPr="001F2DA2">
              <w:rPr>
                <w:rStyle w:val="Hypertextovodkaz"/>
                <w:rFonts w:cs="Times New Roman"/>
                <w:noProof/>
              </w:rPr>
              <w:t>Babel</w:t>
            </w:r>
            <w:r w:rsidR="007219D8">
              <w:rPr>
                <w:noProof/>
                <w:webHidden/>
              </w:rPr>
              <w:tab/>
            </w:r>
            <w:r w:rsidR="007219D8">
              <w:rPr>
                <w:noProof/>
                <w:webHidden/>
              </w:rPr>
              <w:fldChar w:fldCharType="begin"/>
            </w:r>
            <w:r w:rsidR="007219D8">
              <w:rPr>
                <w:noProof/>
                <w:webHidden/>
              </w:rPr>
              <w:instrText xml:space="preserve"> PAGEREF _Toc99018975 \h </w:instrText>
            </w:r>
            <w:r w:rsidR="007219D8">
              <w:rPr>
                <w:noProof/>
                <w:webHidden/>
              </w:rPr>
            </w:r>
            <w:r w:rsidR="007219D8">
              <w:rPr>
                <w:noProof/>
                <w:webHidden/>
              </w:rPr>
              <w:fldChar w:fldCharType="separate"/>
            </w:r>
            <w:r w:rsidR="00DF4855">
              <w:rPr>
                <w:noProof/>
                <w:webHidden/>
              </w:rPr>
              <w:t>10</w:t>
            </w:r>
            <w:r w:rsidR="007219D8">
              <w:rPr>
                <w:noProof/>
                <w:webHidden/>
              </w:rPr>
              <w:fldChar w:fldCharType="end"/>
            </w:r>
          </w:hyperlink>
        </w:p>
        <w:p w14:paraId="78C11054" w14:textId="30C1556F" w:rsidR="007219D8" w:rsidRDefault="000313D4">
          <w:pPr>
            <w:pStyle w:val="Obsah2"/>
            <w:tabs>
              <w:tab w:val="left" w:pos="1320"/>
              <w:tab w:val="right" w:leader="dot" w:pos="9062"/>
            </w:tabs>
            <w:rPr>
              <w:rFonts w:eastAsiaTheme="minorEastAsia"/>
              <w:noProof/>
              <w:sz w:val="22"/>
              <w:lang w:val="en-GB" w:eastAsia="en-GB"/>
            </w:rPr>
          </w:pPr>
          <w:hyperlink w:anchor="_Toc99018976" w:history="1">
            <w:r w:rsidR="007219D8" w:rsidRPr="001F2DA2">
              <w:rPr>
                <w:rStyle w:val="Hypertextovodkaz"/>
                <w:rFonts w:cs="Times New Roman"/>
                <w:noProof/>
              </w:rPr>
              <w:t>1.1.2.3.</w:t>
            </w:r>
            <w:r w:rsidR="007219D8">
              <w:rPr>
                <w:rFonts w:eastAsiaTheme="minorEastAsia"/>
                <w:noProof/>
                <w:sz w:val="22"/>
                <w:lang w:val="en-GB" w:eastAsia="en-GB"/>
              </w:rPr>
              <w:tab/>
            </w:r>
            <w:r w:rsidR="007219D8" w:rsidRPr="001F2DA2">
              <w:rPr>
                <w:rStyle w:val="Hypertextovodkaz"/>
                <w:rFonts w:cs="Times New Roman"/>
                <w:noProof/>
              </w:rPr>
              <w:t>Supabase</w:t>
            </w:r>
            <w:r w:rsidR="007219D8">
              <w:rPr>
                <w:noProof/>
                <w:webHidden/>
              </w:rPr>
              <w:tab/>
            </w:r>
            <w:r w:rsidR="007219D8">
              <w:rPr>
                <w:noProof/>
                <w:webHidden/>
              </w:rPr>
              <w:fldChar w:fldCharType="begin"/>
            </w:r>
            <w:r w:rsidR="007219D8">
              <w:rPr>
                <w:noProof/>
                <w:webHidden/>
              </w:rPr>
              <w:instrText xml:space="preserve"> PAGEREF _Toc99018976 \h </w:instrText>
            </w:r>
            <w:r w:rsidR="007219D8">
              <w:rPr>
                <w:noProof/>
                <w:webHidden/>
              </w:rPr>
            </w:r>
            <w:r w:rsidR="007219D8">
              <w:rPr>
                <w:noProof/>
                <w:webHidden/>
              </w:rPr>
              <w:fldChar w:fldCharType="separate"/>
            </w:r>
            <w:r w:rsidR="00DF4855">
              <w:rPr>
                <w:noProof/>
                <w:webHidden/>
              </w:rPr>
              <w:t>10</w:t>
            </w:r>
            <w:r w:rsidR="007219D8">
              <w:rPr>
                <w:noProof/>
                <w:webHidden/>
              </w:rPr>
              <w:fldChar w:fldCharType="end"/>
            </w:r>
          </w:hyperlink>
        </w:p>
        <w:p w14:paraId="219C6539" w14:textId="3F799713" w:rsidR="007219D8" w:rsidRDefault="000313D4">
          <w:pPr>
            <w:pStyle w:val="Obsah2"/>
            <w:tabs>
              <w:tab w:val="left" w:pos="1540"/>
              <w:tab w:val="right" w:leader="dot" w:pos="9062"/>
            </w:tabs>
            <w:rPr>
              <w:rFonts w:eastAsiaTheme="minorEastAsia"/>
              <w:noProof/>
              <w:sz w:val="22"/>
              <w:lang w:val="en-GB" w:eastAsia="en-GB"/>
            </w:rPr>
          </w:pPr>
          <w:hyperlink w:anchor="_Toc99018977" w:history="1">
            <w:r w:rsidR="007219D8" w:rsidRPr="001F2DA2">
              <w:rPr>
                <w:rStyle w:val="Hypertextovodkaz"/>
                <w:rFonts w:cs="Times New Roman"/>
                <w:noProof/>
              </w:rPr>
              <w:t>1.1.2.3.1.</w:t>
            </w:r>
            <w:r w:rsidR="007219D8">
              <w:rPr>
                <w:rFonts w:eastAsiaTheme="minorEastAsia"/>
                <w:noProof/>
                <w:sz w:val="22"/>
                <w:lang w:val="en-GB" w:eastAsia="en-GB"/>
              </w:rPr>
              <w:tab/>
            </w:r>
            <w:r w:rsidR="007219D8" w:rsidRPr="001F2DA2">
              <w:rPr>
                <w:rStyle w:val="Hypertextovodkaz"/>
                <w:rFonts w:cs="Times New Roman"/>
                <w:noProof/>
              </w:rPr>
              <w:t>BaaS</w:t>
            </w:r>
            <w:r w:rsidR="007219D8">
              <w:rPr>
                <w:noProof/>
                <w:webHidden/>
              </w:rPr>
              <w:tab/>
            </w:r>
            <w:r w:rsidR="007219D8">
              <w:rPr>
                <w:noProof/>
                <w:webHidden/>
              </w:rPr>
              <w:fldChar w:fldCharType="begin"/>
            </w:r>
            <w:r w:rsidR="007219D8">
              <w:rPr>
                <w:noProof/>
                <w:webHidden/>
              </w:rPr>
              <w:instrText xml:space="preserve"> PAGEREF _Toc99018977 \h </w:instrText>
            </w:r>
            <w:r w:rsidR="007219D8">
              <w:rPr>
                <w:noProof/>
                <w:webHidden/>
              </w:rPr>
            </w:r>
            <w:r w:rsidR="007219D8">
              <w:rPr>
                <w:noProof/>
                <w:webHidden/>
              </w:rPr>
              <w:fldChar w:fldCharType="separate"/>
            </w:r>
            <w:r w:rsidR="00DF4855">
              <w:rPr>
                <w:noProof/>
                <w:webHidden/>
              </w:rPr>
              <w:t>11</w:t>
            </w:r>
            <w:r w:rsidR="007219D8">
              <w:rPr>
                <w:noProof/>
                <w:webHidden/>
              </w:rPr>
              <w:fldChar w:fldCharType="end"/>
            </w:r>
          </w:hyperlink>
        </w:p>
        <w:p w14:paraId="07E3F52E" w14:textId="0721D05F" w:rsidR="007219D8" w:rsidRDefault="000313D4">
          <w:pPr>
            <w:pStyle w:val="Obsah2"/>
            <w:tabs>
              <w:tab w:val="left" w:pos="1320"/>
              <w:tab w:val="right" w:leader="dot" w:pos="9062"/>
            </w:tabs>
            <w:rPr>
              <w:rFonts w:eastAsiaTheme="minorEastAsia"/>
              <w:noProof/>
              <w:sz w:val="22"/>
              <w:lang w:val="en-GB" w:eastAsia="en-GB"/>
            </w:rPr>
          </w:pPr>
          <w:hyperlink w:anchor="_Toc99018978" w:history="1">
            <w:r w:rsidR="007219D8" w:rsidRPr="001F2DA2">
              <w:rPr>
                <w:rStyle w:val="Hypertextovodkaz"/>
                <w:rFonts w:cs="Times New Roman"/>
                <w:noProof/>
              </w:rPr>
              <w:t>1.1.2.4.</w:t>
            </w:r>
            <w:r w:rsidR="007219D8">
              <w:rPr>
                <w:rFonts w:eastAsiaTheme="minorEastAsia"/>
                <w:noProof/>
                <w:sz w:val="22"/>
                <w:lang w:val="en-GB" w:eastAsia="en-GB"/>
              </w:rPr>
              <w:tab/>
            </w:r>
            <w:r w:rsidR="007219D8" w:rsidRPr="001F2DA2">
              <w:rPr>
                <w:rStyle w:val="Hypertextovodkaz"/>
                <w:rFonts w:cs="Times New Roman"/>
                <w:noProof/>
              </w:rPr>
              <w:t>Tailwind</w:t>
            </w:r>
            <w:r w:rsidR="007219D8">
              <w:rPr>
                <w:noProof/>
                <w:webHidden/>
              </w:rPr>
              <w:tab/>
            </w:r>
            <w:r w:rsidR="007219D8">
              <w:rPr>
                <w:noProof/>
                <w:webHidden/>
              </w:rPr>
              <w:fldChar w:fldCharType="begin"/>
            </w:r>
            <w:r w:rsidR="007219D8">
              <w:rPr>
                <w:noProof/>
                <w:webHidden/>
              </w:rPr>
              <w:instrText xml:space="preserve"> PAGEREF _Toc99018978 \h </w:instrText>
            </w:r>
            <w:r w:rsidR="007219D8">
              <w:rPr>
                <w:noProof/>
                <w:webHidden/>
              </w:rPr>
            </w:r>
            <w:r w:rsidR="007219D8">
              <w:rPr>
                <w:noProof/>
                <w:webHidden/>
              </w:rPr>
              <w:fldChar w:fldCharType="separate"/>
            </w:r>
            <w:r w:rsidR="00DF4855">
              <w:rPr>
                <w:noProof/>
                <w:webHidden/>
              </w:rPr>
              <w:t>11</w:t>
            </w:r>
            <w:r w:rsidR="007219D8">
              <w:rPr>
                <w:noProof/>
                <w:webHidden/>
              </w:rPr>
              <w:fldChar w:fldCharType="end"/>
            </w:r>
          </w:hyperlink>
        </w:p>
        <w:p w14:paraId="4F41A566" w14:textId="3688BC71" w:rsidR="007219D8" w:rsidRDefault="000313D4">
          <w:pPr>
            <w:pStyle w:val="Obsah2"/>
            <w:tabs>
              <w:tab w:val="left" w:pos="880"/>
              <w:tab w:val="right" w:leader="dot" w:pos="9062"/>
            </w:tabs>
            <w:rPr>
              <w:rFonts w:eastAsiaTheme="minorEastAsia"/>
              <w:noProof/>
              <w:sz w:val="22"/>
              <w:lang w:val="en-GB" w:eastAsia="en-GB"/>
            </w:rPr>
          </w:pPr>
          <w:hyperlink w:anchor="_Toc99018979" w:history="1">
            <w:r w:rsidR="007219D8" w:rsidRPr="001F2DA2">
              <w:rPr>
                <w:rStyle w:val="Hypertextovodkaz"/>
                <w:rFonts w:cs="Times New Roman"/>
                <w:noProof/>
              </w:rPr>
              <w:t>1.2.</w:t>
            </w:r>
            <w:r w:rsidR="007219D8">
              <w:rPr>
                <w:rFonts w:eastAsiaTheme="minorEastAsia"/>
                <w:noProof/>
                <w:sz w:val="22"/>
                <w:lang w:val="en-GB" w:eastAsia="en-GB"/>
              </w:rPr>
              <w:tab/>
            </w:r>
            <w:r w:rsidR="007219D8" w:rsidRPr="001F2DA2">
              <w:rPr>
                <w:rStyle w:val="Hypertextovodkaz"/>
                <w:rFonts w:cs="Times New Roman"/>
                <w:noProof/>
              </w:rPr>
              <w:t>Výběr projektu</w:t>
            </w:r>
            <w:r w:rsidR="007219D8">
              <w:rPr>
                <w:noProof/>
                <w:webHidden/>
              </w:rPr>
              <w:tab/>
            </w:r>
            <w:r w:rsidR="007219D8">
              <w:rPr>
                <w:noProof/>
                <w:webHidden/>
              </w:rPr>
              <w:fldChar w:fldCharType="begin"/>
            </w:r>
            <w:r w:rsidR="007219D8">
              <w:rPr>
                <w:noProof/>
                <w:webHidden/>
              </w:rPr>
              <w:instrText xml:space="preserve"> PAGEREF _Toc99018979 \h </w:instrText>
            </w:r>
            <w:r w:rsidR="007219D8">
              <w:rPr>
                <w:noProof/>
                <w:webHidden/>
              </w:rPr>
            </w:r>
            <w:r w:rsidR="007219D8">
              <w:rPr>
                <w:noProof/>
                <w:webHidden/>
              </w:rPr>
              <w:fldChar w:fldCharType="separate"/>
            </w:r>
            <w:r w:rsidR="00DF4855">
              <w:rPr>
                <w:noProof/>
                <w:webHidden/>
              </w:rPr>
              <w:t>11</w:t>
            </w:r>
            <w:r w:rsidR="007219D8">
              <w:rPr>
                <w:noProof/>
                <w:webHidden/>
              </w:rPr>
              <w:fldChar w:fldCharType="end"/>
            </w:r>
          </w:hyperlink>
        </w:p>
        <w:p w14:paraId="24732308" w14:textId="66B61912" w:rsidR="007219D8" w:rsidRDefault="000313D4">
          <w:pPr>
            <w:pStyle w:val="Obsah2"/>
            <w:tabs>
              <w:tab w:val="left" w:pos="1100"/>
              <w:tab w:val="right" w:leader="dot" w:pos="9062"/>
            </w:tabs>
            <w:rPr>
              <w:rFonts w:eastAsiaTheme="minorEastAsia"/>
              <w:noProof/>
              <w:sz w:val="22"/>
              <w:lang w:val="en-GB" w:eastAsia="en-GB"/>
            </w:rPr>
          </w:pPr>
          <w:hyperlink w:anchor="_Toc99018980" w:history="1">
            <w:r w:rsidR="007219D8" w:rsidRPr="001F2DA2">
              <w:rPr>
                <w:rStyle w:val="Hypertextovodkaz"/>
                <w:rFonts w:cs="Times New Roman"/>
                <w:noProof/>
              </w:rPr>
              <w:t>1.2.1.</w:t>
            </w:r>
            <w:r w:rsidR="007219D8">
              <w:rPr>
                <w:rFonts w:eastAsiaTheme="minorEastAsia"/>
                <w:noProof/>
                <w:sz w:val="22"/>
                <w:lang w:val="en-GB" w:eastAsia="en-GB"/>
              </w:rPr>
              <w:tab/>
            </w:r>
            <w:r w:rsidR="007219D8" w:rsidRPr="001F2DA2">
              <w:rPr>
                <w:rStyle w:val="Hypertextovodkaz"/>
                <w:rFonts w:cs="Times New Roman"/>
                <w:noProof/>
              </w:rPr>
              <w:t>Inspirace</w:t>
            </w:r>
            <w:r w:rsidR="007219D8">
              <w:rPr>
                <w:noProof/>
                <w:webHidden/>
              </w:rPr>
              <w:tab/>
            </w:r>
            <w:r w:rsidR="007219D8">
              <w:rPr>
                <w:noProof/>
                <w:webHidden/>
              </w:rPr>
              <w:fldChar w:fldCharType="begin"/>
            </w:r>
            <w:r w:rsidR="007219D8">
              <w:rPr>
                <w:noProof/>
                <w:webHidden/>
              </w:rPr>
              <w:instrText xml:space="preserve"> PAGEREF _Toc99018980 \h </w:instrText>
            </w:r>
            <w:r w:rsidR="007219D8">
              <w:rPr>
                <w:noProof/>
                <w:webHidden/>
              </w:rPr>
            </w:r>
            <w:r w:rsidR="007219D8">
              <w:rPr>
                <w:noProof/>
                <w:webHidden/>
              </w:rPr>
              <w:fldChar w:fldCharType="separate"/>
            </w:r>
            <w:r w:rsidR="00DF4855">
              <w:rPr>
                <w:noProof/>
                <w:webHidden/>
              </w:rPr>
              <w:t>11</w:t>
            </w:r>
            <w:r w:rsidR="007219D8">
              <w:rPr>
                <w:noProof/>
                <w:webHidden/>
              </w:rPr>
              <w:fldChar w:fldCharType="end"/>
            </w:r>
          </w:hyperlink>
        </w:p>
        <w:p w14:paraId="7013AFBD" w14:textId="7D423D86" w:rsidR="007219D8" w:rsidRDefault="000313D4">
          <w:pPr>
            <w:pStyle w:val="Obsah2"/>
            <w:tabs>
              <w:tab w:val="left" w:pos="660"/>
              <w:tab w:val="right" w:leader="dot" w:pos="9062"/>
            </w:tabs>
            <w:rPr>
              <w:rFonts w:eastAsiaTheme="minorEastAsia"/>
              <w:noProof/>
              <w:sz w:val="22"/>
              <w:lang w:val="en-GB" w:eastAsia="en-GB"/>
            </w:rPr>
          </w:pPr>
          <w:hyperlink w:anchor="_Toc99018981" w:history="1">
            <w:r w:rsidR="007219D8" w:rsidRPr="001F2DA2">
              <w:rPr>
                <w:rStyle w:val="Hypertextovodkaz"/>
                <w:rFonts w:cs="Times New Roman"/>
                <w:noProof/>
              </w:rPr>
              <w:t>2.</w:t>
            </w:r>
            <w:r w:rsidR="007219D8">
              <w:rPr>
                <w:rFonts w:eastAsiaTheme="minorEastAsia"/>
                <w:noProof/>
                <w:sz w:val="22"/>
                <w:lang w:val="en-GB" w:eastAsia="en-GB"/>
              </w:rPr>
              <w:tab/>
            </w:r>
            <w:r w:rsidR="007219D8" w:rsidRPr="001F2DA2">
              <w:rPr>
                <w:rStyle w:val="Hypertextovodkaz"/>
                <w:rFonts w:cs="Times New Roman"/>
                <w:noProof/>
              </w:rPr>
              <w:t>Praktická část</w:t>
            </w:r>
            <w:r w:rsidR="007219D8">
              <w:rPr>
                <w:noProof/>
                <w:webHidden/>
              </w:rPr>
              <w:tab/>
            </w:r>
            <w:r w:rsidR="007219D8">
              <w:rPr>
                <w:noProof/>
                <w:webHidden/>
              </w:rPr>
              <w:fldChar w:fldCharType="begin"/>
            </w:r>
            <w:r w:rsidR="007219D8">
              <w:rPr>
                <w:noProof/>
                <w:webHidden/>
              </w:rPr>
              <w:instrText xml:space="preserve"> PAGEREF _Toc99018981 \h </w:instrText>
            </w:r>
            <w:r w:rsidR="007219D8">
              <w:rPr>
                <w:noProof/>
                <w:webHidden/>
              </w:rPr>
            </w:r>
            <w:r w:rsidR="007219D8">
              <w:rPr>
                <w:noProof/>
                <w:webHidden/>
              </w:rPr>
              <w:fldChar w:fldCharType="separate"/>
            </w:r>
            <w:r w:rsidR="00DF4855">
              <w:rPr>
                <w:noProof/>
                <w:webHidden/>
              </w:rPr>
              <w:t>11</w:t>
            </w:r>
            <w:r w:rsidR="007219D8">
              <w:rPr>
                <w:noProof/>
                <w:webHidden/>
              </w:rPr>
              <w:fldChar w:fldCharType="end"/>
            </w:r>
          </w:hyperlink>
        </w:p>
        <w:p w14:paraId="3E49CA97" w14:textId="22A8D3AD" w:rsidR="007219D8" w:rsidRDefault="000313D4">
          <w:pPr>
            <w:pStyle w:val="Obsah2"/>
            <w:tabs>
              <w:tab w:val="left" w:pos="880"/>
              <w:tab w:val="right" w:leader="dot" w:pos="9062"/>
            </w:tabs>
            <w:rPr>
              <w:rFonts w:eastAsiaTheme="minorEastAsia"/>
              <w:noProof/>
              <w:sz w:val="22"/>
              <w:lang w:val="en-GB" w:eastAsia="en-GB"/>
            </w:rPr>
          </w:pPr>
          <w:hyperlink w:anchor="_Toc99018982" w:history="1">
            <w:r w:rsidR="007219D8" w:rsidRPr="001F2DA2">
              <w:rPr>
                <w:rStyle w:val="Hypertextovodkaz"/>
                <w:rFonts w:cs="Times New Roman"/>
                <w:noProof/>
              </w:rPr>
              <w:t>2.1.</w:t>
            </w:r>
            <w:r w:rsidR="007219D8">
              <w:rPr>
                <w:rFonts w:eastAsiaTheme="minorEastAsia"/>
                <w:noProof/>
                <w:sz w:val="22"/>
                <w:lang w:val="en-GB" w:eastAsia="en-GB"/>
              </w:rPr>
              <w:tab/>
            </w:r>
            <w:r w:rsidR="007219D8" w:rsidRPr="001F2DA2">
              <w:rPr>
                <w:rStyle w:val="Hypertextovodkaz"/>
                <w:rFonts w:cs="Times New Roman"/>
                <w:noProof/>
              </w:rPr>
              <w:t>Schéma databáze</w:t>
            </w:r>
            <w:r w:rsidR="007219D8">
              <w:rPr>
                <w:noProof/>
                <w:webHidden/>
              </w:rPr>
              <w:tab/>
            </w:r>
            <w:r w:rsidR="007219D8">
              <w:rPr>
                <w:noProof/>
                <w:webHidden/>
              </w:rPr>
              <w:fldChar w:fldCharType="begin"/>
            </w:r>
            <w:r w:rsidR="007219D8">
              <w:rPr>
                <w:noProof/>
                <w:webHidden/>
              </w:rPr>
              <w:instrText xml:space="preserve"> PAGEREF _Toc99018982 \h </w:instrText>
            </w:r>
            <w:r w:rsidR="007219D8">
              <w:rPr>
                <w:noProof/>
                <w:webHidden/>
              </w:rPr>
            </w:r>
            <w:r w:rsidR="007219D8">
              <w:rPr>
                <w:noProof/>
                <w:webHidden/>
              </w:rPr>
              <w:fldChar w:fldCharType="separate"/>
            </w:r>
            <w:r w:rsidR="00DF4855">
              <w:rPr>
                <w:noProof/>
                <w:webHidden/>
              </w:rPr>
              <w:t>11</w:t>
            </w:r>
            <w:r w:rsidR="007219D8">
              <w:rPr>
                <w:noProof/>
                <w:webHidden/>
              </w:rPr>
              <w:fldChar w:fldCharType="end"/>
            </w:r>
          </w:hyperlink>
        </w:p>
        <w:p w14:paraId="2FEDD01C" w14:textId="003DD2E4" w:rsidR="007219D8" w:rsidRDefault="000313D4">
          <w:pPr>
            <w:pStyle w:val="Obsah2"/>
            <w:tabs>
              <w:tab w:val="left" w:pos="880"/>
              <w:tab w:val="right" w:leader="dot" w:pos="9062"/>
            </w:tabs>
            <w:rPr>
              <w:rFonts w:eastAsiaTheme="minorEastAsia"/>
              <w:noProof/>
              <w:sz w:val="22"/>
              <w:lang w:val="en-GB" w:eastAsia="en-GB"/>
            </w:rPr>
          </w:pPr>
          <w:hyperlink w:anchor="_Toc99018983" w:history="1">
            <w:r w:rsidR="007219D8" w:rsidRPr="001F2DA2">
              <w:rPr>
                <w:rStyle w:val="Hypertextovodkaz"/>
                <w:rFonts w:cs="Times New Roman"/>
                <w:noProof/>
              </w:rPr>
              <w:t>2.2.</w:t>
            </w:r>
            <w:r w:rsidR="007219D8">
              <w:rPr>
                <w:rFonts w:eastAsiaTheme="minorEastAsia"/>
                <w:noProof/>
                <w:sz w:val="22"/>
                <w:lang w:val="en-GB" w:eastAsia="en-GB"/>
              </w:rPr>
              <w:tab/>
            </w:r>
            <w:r w:rsidR="007219D8" w:rsidRPr="001F2DA2">
              <w:rPr>
                <w:rStyle w:val="Hypertextovodkaz"/>
                <w:rFonts w:cs="Times New Roman"/>
                <w:noProof/>
              </w:rPr>
              <w:t>Funkce na databázi</w:t>
            </w:r>
            <w:r w:rsidR="007219D8">
              <w:rPr>
                <w:noProof/>
                <w:webHidden/>
              </w:rPr>
              <w:tab/>
            </w:r>
            <w:r w:rsidR="007219D8">
              <w:rPr>
                <w:noProof/>
                <w:webHidden/>
              </w:rPr>
              <w:fldChar w:fldCharType="begin"/>
            </w:r>
            <w:r w:rsidR="007219D8">
              <w:rPr>
                <w:noProof/>
                <w:webHidden/>
              </w:rPr>
              <w:instrText xml:space="preserve"> PAGEREF _Toc99018983 \h </w:instrText>
            </w:r>
            <w:r w:rsidR="007219D8">
              <w:rPr>
                <w:noProof/>
                <w:webHidden/>
              </w:rPr>
            </w:r>
            <w:r w:rsidR="007219D8">
              <w:rPr>
                <w:noProof/>
                <w:webHidden/>
              </w:rPr>
              <w:fldChar w:fldCharType="separate"/>
            </w:r>
            <w:r w:rsidR="00DF4855">
              <w:rPr>
                <w:noProof/>
                <w:webHidden/>
              </w:rPr>
              <w:t>12</w:t>
            </w:r>
            <w:r w:rsidR="007219D8">
              <w:rPr>
                <w:noProof/>
                <w:webHidden/>
              </w:rPr>
              <w:fldChar w:fldCharType="end"/>
            </w:r>
          </w:hyperlink>
        </w:p>
        <w:p w14:paraId="51558010" w14:textId="71DDD30F" w:rsidR="007219D8" w:rsidRDefault="000313D4">
          <w:pPr>
            <w:pStyle w:val="Obsah2"/>
            <w:tabs>
              <w:tab w:val="left" w:pos="1100"/>
              <w:tab w:val="right" w:leader="dot" w:pos="9062"/>
            </w:tabs>
            <w:rPr>
              <w:rFonts w:eastAsiaTheme="minorEastAsia"/>
              <w:noProof/>
              <w:sz w:val="22"/>
              <w:lang w:val="en-GB" w:eastAsia="en-GB"/>
            </w:rPr>
          </w:pPr>
          <w:hyperlink w:anchor="_Toc99018984" w:history="1">
            <w:r w:rsidR="007219D8" w:rsidRPr="001F2DA2">
              <w:rPr>
                <w:rStyle w:val="Hypertextovodkaz"/>
                <w:rFonts w:cs="Times New Roman"/>
                <w:noProof/>
              </w:rPr>
              <w:t>2.2.1.</w:t>
            </w:r>
            <w:r w:rsidR="007219D8">
              <w:rPr>
                <w:rFonts w:eastAsiaTheme="minorEastAsia"/>
                <w:noProof/>
                <w:sz w:val="22"/>
                <w:lang w:val="en-GB" w:eastAsia="en-GB"/>
              </w:rPr>
              <w:tab/>
            </w:r>
            <w:r w:rsidR="007219D8" w:rsidRPr="001F2DA2">
              <w:rPr>
                <w:rStyle w:val="Hypertextovodkaz"/>
                <w:rFonts w:cs="Times New Roman"/>
                <w:noProof/>
              </w:rPr>
              <w:t>Funkce authorize</w:t>
            </w:r>
            <w:r w:rsidR="007219D8">
              <w:rPr>
                <w:noProof/>
                <w:webHidden/>
              </w:rPr>
              <w:tab/>
            </w:r>
            <w:r w:rsidR="007219D8">
              <w:rPr>
                <w:noProof/>
                <w:webHidden/>
              </w:rPr>
              <w:fldChar w:fldCharType="begin"/>
            </w:r>
            <w:r w:rsidR="007219D8">
              <w:rPr>
                <w:noProof/>
                <w:webHidden/>
              </w:rPr>
              <w:instrText xml:space="preserve"> PAGEREF _Toc99018984 \h </w:instrText>
            </w:r>
            <w:r w:rsidR="007219D8">
              <w:rPr>
                <w:noProof/>
                <w:webHidden/>
              </w:rPr>
            </w:r>
            <w:r w:rsidR="007219D8">
              <w:rPr>
                <w:noProof/>
                <w:webHidden/>
              </w:rPr>
              <w:fldChar w:fldCharType="separate"/>
            </w:r>
            <w:r w:rsidR="00DF4855">
              <w:rPr>
                <w:noProof/>
                <w:webHidden/>
              </w:rPr>
              <w:t>13</w:t>
            </w:r>
            <w:r w:rsidR="007219D8">
              <w:rPr>
                <w:noProof/>
                <w:webHidden/>
              </w:rPr>
              <w:fldChar w:fldCharType="end"/>
            </w:r>
          </w:hyperlink>
        </w:p>
        <w:p w14:paraId="581EC100" w14:textId="4B4EEE2D" w:rsidR="007219D8" w:rsidRDefault="000313D4">
          <w:pPr>
            <w:pStyle w:val="Obsah2"/>
            <w:tabs>
              <w:tab w:val="left" w:pos="1100"/>
              <w:tab w:val="right" w:leader="dot" w:pos="9062"/>
            </w:tabs>
            <w:rPr>
              <w:rFonts w:eastAsiaTheme="minorEastAsia"/>
              <w:noProof/>
              <w:sz w:val="22"/>
              <w:lang w:val="en-GB" w:eastAsia="en-GB"/>
            </w:rPr>
          </w:pPr>
          <w:hyperlink w:anchor="_Toc99018985" w:history="1">
            <w:r w:rsidR="007219D8" w:rsidRPr="001F2DA2">
              <w:rPr>
                <w:rStyle w:val="Hypertextovodkaz"/>
                <w:rFonts w:cs="Times New Roman"/>
                <w:noProof/>
              </w:rPr>
              <w:t>2.2.2.</w:t>
            </w:r>
            <w:r w:rsidR="007219D8">
              <w:rPr>
                <w:rFonts w:eastAsiaTheme="minorEastAsia"/>
                <w:noProof/>
                <w:sz w:val="22"/>
                <w:lang w:val="en-GB" w:eastAsia="en-GB"/>
              </w:rPr>
              <w:tab/>
            </w:r>
            <w:r w:rsidR="007219D8" w:rsidRPr="001F2DA2">
              <w:rPr>
                <w:rStyle w:val="Hypertextovodkaz"/>
                <w:rFonts w:cs="Times New Roman"/>
                <w:noProof/>
              </w:rPr>
              <w:t>Funkce isinmyticket</w:t>
            </w:r>
            <w:r w:rsidR="007219D8">
              <w:rPr>
                <w:noProof/>
                <w:webHidden/>
              </w:rPr>
              <w:tab/>
            </w:r>
            <w:r w:rsidR="007219D8">
              <w:rPr>
                <w:noProof/>
                <w:webHidden/>
              </w:rPr>
              <w:fldChar w:fldCharType="begin"/>
            </w:r>
            <w:r w:rsidR="007219D8">
              <w:rPr>
                <w:noProof/>
                <w:webHidden/>
              </w:rPr>
              <w:instrText xml:space="preserve"> PAGEREF _Toc99018985 \h </w:instrText>
            </w:r>
            <w:r w:rsidR="007219D8">
              <w:rPr>
                <w:noProof/>
                <w:webHidden/>
              </w:rPr>
            </w:r>
            <w:r w:rsidR="007219D8">
              <w:rPr>
                <w:noProof/>
                <w:webHidden/>
              </w:rPr>
              <w:fldChar w:fldCharType="separate"/>
            </w:r>
            <w:r w:rsidR="00DF4855">
              <w:rPr>
                <w:noProof/>
                <w:webHidden/>
              </w:rPr>
              <w:t>13</w:t>
            </w:r>
            <w:r w:rsidR="007219D8">
              <w:rPr>
                <w:noProof/>
                <w:webHidden/>
              </w:rPr>
              <w:fldChar w:fldCharType="end"/>
            </w:r>
          </w:hyperlink>
        </w:p>
        <w:p w14:paraId="2EDEF903" w14:textId="503AD296" w:rsidR="007219D8" w:rsidRDefault="000313D4">
          <w:pPr>
            <w:pStyle w:val="Obsah2"/>
            <w:tabs>
              <w:tab w:val="left" w:pos="1100"/>
              <w:tab w:val="right" w:leader="dot" w:pos="9062"/>
            </w:tabs>
            <w:rPr>
              <w:rFonts w:eastAsiaTheme="minorEastAsia"/>
              <w:noProof/>
              <w:sz w:val="22"/>
              <w:lang w:val="en-GB" w:eastAsia="en-GB"/>
            </w:rPr>
          </w:pPr>
          <w:hyperlink w:anchor="_Toc99018986" w:history="1">
            <w:r w:rsidR="007219D8" w:rsidRPr="001F2DA2">
              <w:rPr>
                <w:rStyle w:val="Hypertextovodkaz"/>
                <w:rFonts w:cs="Times New Roman"/>
                <w:noProof/>
              </w:rPr>
              <w:t>2.2.3.</w:t>
            </w:r>
            <w:r w:rsidR="007219D8">
              <w:rPr>
                <w:rFonts w:eastAsiaTheme="minorEastAsia"/>
                <w:noProof/>
                <w:sz w:val="22"/>
                <w:lang w:val="en-GB" w:eastAsia="en-GB"/>
              </w:rPr>
              <w:tab/>
            </w:r>
            <w:r w:rsidR="007219D8" w:rsidRPr="001F2DA2">
              <w:rPr>
                <w:rStyle w:val="Hypertextovodkaz"/>
                <w:rFonts w:cs="Times New Roman"/>
                <w:noProof/>
              </w:rPr>
              <w:t>Funkce handle_new_user</w:t>
            </w:r>
            <w:r w:rsidR="007219D8">
              <w:rPr>
                <w:noProof/>
                <w:webHidden/>
              </w:rPr>
              <w:tab/>
            </w:r>
            <w:r w:rsidR="007219D8">
              <w:rPr>
                <w:noProof/>
                <w:webHidden/>
              </w:rPr>
              <w:fldChar w:fldCharType="begin"/>
            </w:r>
            <w:r w:rsidR="007219D8">
              <w:rPr>
                <w:noProof/>
                <w:webHidden/>
              </w:rPr>
              <w:instrText xml:space="preserve"> PAGEREF _Toc99018986 \h </w:instrText>
            </w:r>
            <w:r w:rsidR="007219D8">
              <w:rPr>
                <w:noProof/>
                <w:webHidden/>
              </w:rPr>
            </w:r>
            <w:r w:rsidR="007219D8">
              <w:rPr>
                <w:noProof/>
                <w:webHidden/>
              </w:rPr>
              <w:fldChar w:fldCharType="separate"/>
            </w:r>
            <w:r w:rsidR="00DF4855">
              <w:rPr>
                <w:noProof/>
                <w:webHidden/>
              </w:rPr>
              <w:t>14</w:t>
            </w:r>
            <w:r w:rsidR="007219D8">
              <w:rPr>
                <w:noProof/>
                <w:webHidden/>
              </w:rPr>
              <w:fldChar w:fldCharType="end"/>
            </w:r>
          </w:hyperlink>
        </w:p>
        <w:p w14:paraId="3B03C407" w14:textId="4F7D4A98" w:rsidR="007219D8" w:rsidRDefault="000313D4">
          <w:pPr>
            <w:pStyle w:val="Obsah2"/>
            <w:tabs>
              <w:tab w:val="left" w:pos="1100"/>
              <w:tab w:val="right" w:leader="dot" w:pos="9062"/>
            </w:tabs>
            <w:rPr>
              <w:rFonts w:eastAsiaTheme="minorEastAsia"/>
              <w:noProof/>
              <w:sz w:val="22"/>
              <w:lang w:val="en-GB" w:eastAsia="en-GB"/>
            </w:rPr>
          </w:pPr>
          <w:hyperlink w:anchor="_Toc99018987" w:history="1">
            <w:r w:rsidR="007219D8" w:rsidRPr="001F2DA2">
              <w:rPr>
                <w:rStyle w:val="Hypertextovodkaz"/>
                <w:rFonts w:cs="Times New Roman"/>
                <w:noProof/>
              </w:rPr>
              <w:t>2.2.4.</w:t>
            </w:r>
            <w:r w:rsidR="007219D8">
              <w:rPr>
                <w:rFonts w:eastAsiaTheme="minorEastAsia"/>
                <w:noProof/>
                <w:sz w:val="22"/>
                <w:lang w:val="en-GB" w:eastAsia="en-GB"/>
              </w:rPr>
              <w:tab/>
            </w:r>
            <w:r w:rsidR="007219D8" w:rsidRPr="001F2DA2">
              <w:rPr>
                <w:rStyle w:val="Hypertextovodkaz"/>
                <w:rFonts w:cs="Times New Roman"/>
                <w:noProof/>
              </w:rPr>
              <w:t>Funkce NoWaitingTickets</w:t>
            </w:r>
            <w:r w:rsidR="007219D8">
              <w:rPr>
                <w:noProof/>
                <w:webHidden/>
              </w:rPr>
              <w:tab/>
            </w:r>
            <w:r w:rsidR="007219D8">
              <w:rPr>
                <w:noProof/>
                <w:webHidden/>
              </w:rPr>
              <w:fldChar w:fldCharType="begin"/>
            </w:r>
            <w:r w:rsidR="007219D8">
              <w:rPr>
                <w:noProof/>
                <w:webHidden/>
              </w:rPr>
              <w:instrText xml:space="preserve"> PAGEREF _Toc99018987 \h </w:instrText>
            </w:r>
            <w:r w:rsidR="007219D8">
              <w:rPr>
                <w:noProof/>
                <w:webHidden/>
              </w:rPr>
            </w:r>
            <w:r w:rsidR="007219D8">
              <w:rPr>
                <w:noProof/>
                <w:webHidden/>
              </w:rPr>
              <w:fldChar w:fldCharType="separate"/>
            </w:r>
            <w:r w:rsidR="00DF4855">
              <w:rPr>
                <w:noProof/>
                <w:webHidden/>
              </w:rPr>
              <w:t>14</w:t>
            </w:r>
            <w:r w:rsidR="007219D8">
              <w:rPr>
                <w:noProof/>
                <w:webHidden/>
              </w:rPr>
              <w:fldChar w:fldCharType="end"/>
            </w:r>
          </w:hyperlink>
        </w:p>
        <w:p w14:paraId="1A841584" w14:textId="5E49BABE" w:rsidR="007219D8" w:rsidRDefault="000313D4">
          <w:pPr>
            <w:pStyle w:val="Obsah2"/>
            <w:tabs>
              <w:tab w:val="left" w:pos="880"/>
              <w:tab w:val="right" w:leader="dot" w:pos="9062"/>
            </w:tabs>
            <w:rPr>
              <w:rFonts w:eastAsiaTheme="minorEastAsia"/>
              <w:noProof/>
              <w:sz w:val="22"/>
              <w:lang w:val="en-GB" w:eastAsia="en-GB"/>
            </w:rPr>
          </w:pPr>
          <w:hyperlink w:anchor="_Toc99018988" w:history="1">
            <w:r w:rsidR="007219D8" w:rsidRPr="001F2DA2">
              <w:rPr>
                <w:rStyle w:val="Hypertextovodkaz"/>
                <w:rFonts w:cs="Times New Roman"/>
                <w:noProof/>
              </w:rPr>
              <w:t>2.3.</w:t>
            </w:r>
            <w:r w:rsidR="007219D8">
              <w:rPr>
                <w:rFonts w:eastAsiaTheme="minorEastAsia"/>
                <w:noProof/>
                <w:sz w:val="22"/>
                <w:lang w:val="en-GB" w:eastAsia="en-GB"/>
              </w:rPr>
              <w:tab/>
            </w:r>
            <w:r w:rsidR="007219D8" w:rsidRPr="001F2DA2">
              <w:rPr>
                <w:rStyle w:val="Hypertextovodkaz"/>
                <w:rFonts w:cs="Times New Roman"/>
                <w:noProof/>
              </w:rPr>
              <w:t>Bezpečnost</w:t>
            </w:r>
            <w:r w:rsidR="007219D8">
              <w:rPr>
                <w:noProof/>
                <w:webHidden/>
              </w:rPr>
              <w:tab/>
            </w:r>
            <w:r w:rsidR="007219D8">
              <w:rPr>
                <w:noProof/>
                <w:webHidden/>
              </w:rPr>
              <w:fldChar w:fldCharType="begin"/>
            </w:r>
            <w:r w:rsidR="007219D8">
              <w:rPr>
                <w:noProof/>
                <w:webHidden/>
              </w:rPr>
              <w:instrText xml:space="preserve"> PAGEREF _Toc99018988 \h </w:instrText>
            </w:r>
            <w:r w:rsidR="007219D8">
              <w:rPr>
                <w:noProof/>
                <w:webHidden/>
              </w:rPr>
            </w:r>
            <w:r w:rsidR="007219D8">
              <w:rPr>
                <w:noProof/>
                <w:webHidden/>
              </w:rPr>
              <w:fldChar w:fldCharType="separate"/>
            </w:r>
            <w:r w:rsidR="00DF4855">
              <w:rPr>
                <w:noProof/>
                <w:webHidden/>
              </w:rPr>
              <w:t>15</w:t>
            </w:r>
            <w:r w:rsidR="007219D8">
              <w:rPr>
                <w:noProof/>
                <w:webHidden/>
              </w:rPr>
              <w:fldChar w:fldCharType="end"/>
            </w:r>
          </w:hyperlink>
        </w:p>
        <w:p w14:paraId="583A1BAE" w14:textId="5A3265B2" w:rsidR="007219D8" w:rsidRDefault="000313D4">
          <w:pPr>
            <w:pStyle w:val="Obsah2"/>
            <w:tabs>
              <w:tab w:val="left" w:pos="1100"/>
              <w:tab w:val="right" w:leader="dot" w:pos="9062"/>
            </w:tabs>
            <w:rPr>
              <w:rFonts w:eastAsiaTheme="minorEastAsia"/>
              <w:noProof/>
              <w:sz w:val="22"/>
              <w:lang w:val="en-GB" w:eastAsia="en-GB"/>
            </w:rPr>
          </w:pPr>
          <w:hyperlink w:anchor="_Toc99018989" w:history="1">
            <w:r w:rsidR="007219D8" w:rsidRPr="001F2DA2">
              <w:rPr>
                <w:rStyle w:val="Hypertextovodkaz"/>
                <w:rFonts w:cs="Times New Roman"/>
                <w:noProof/>
              </w:rPr>
              <w:t>2.3.1.</w:t>
            </w:r>
            <w:r w:rsidR="007219D8">
              <w:rPr>
                <w:rFonts w:eastAsiaTheme="minorEastAsia"/>
                <w:noProof/>
                <w:sz w:val="22"/>
                <w:lang w:val="en-GB" w:eastAsia="en-GB"/>
              </w:rPr>
              <w:tab/>
            </w:r>
            <w:r w:rsidR="007219D8" w:rsidRPr="001F2DA2">
              <w:rPr>
                <w:rStyle w:val="Hypertextovodkaz"/>
                <w:rFonts w:cs="Times New Roman"/>
                <w:noProof/>
              </w:rPr>
              <w:t>Autentizace</w:t>
            </w:r>
            <w:r w:rsidR="007219D8">
              <w:rPr>
                <w:noProof/>
                <w:webHidden/>
              </w:rPr>
              <w:tab/>
            </w:r>
            <w:r w:rsidR="007219D8">
              <w:rPr>
                <w:noProof/>
                <w:webHidden/>
              </w:rPr>
              <w:fldChar w:fldCharType="begin"/>
            </w:r>
            <w:r w:rsidR="007219D8">
              <w:rPr>
                <w:noProof/>
                <w:webHidden/>
              </w:rPr>
              <w:instrText xml:space="preserve"> PAGEREF _Toc99018989 \h </w:instrText>
            </w:r>
            <w:r w:rsidR="007219D8">
              <w:rPr>
                <w:noProof/>
                <w:webHidden/>
              </w:rPr>
            </w:r>
            <w:r w:rsidR="007219D8">
              <w:rPr>
                <w:noProof/>
                <w:webHidden/>
              </w:rPr>
              <w:fldChar w:fldCharType="separate"/>
            </w:r>
            <w:r w:rsidR="00DF4855">
              <w:rPr>
                <w:noProof/>
                <w:webHidden/>
              </w:rPr>
              <w:t>15</w:t>
            </w:r>
            <w:r w:rsidR="007219D8">
              <w:rPr>
                <w:noProof/>
                <w:webHidden/>
              </w:rPr>
              <w:fldChar w:fldCharType="end"/>
            </w:r>
          </w:hyperlink>
        </w:p>
        <w:p w14:paraId="4844BAED" w14:textId="36A7AB5D" w:rsidR="007219D8" w:rsidRDefault="000313D4">
          <w:pPr>
            <w:pStyle w:val="Obsah2"/>
            <w:tabs>
              <w:tab w:val="left" w:pos="1100"/>
              <w:tab w:val="right" w:leader="dot" w:pos="9062"/>
            </w:tabs>
            <w:rPr>
              <w:rFonts w:eastAsiaTheme="minorEastAsia"/>
              <w:noProof/>
              <w:sz w:val="22"/>
              <w:lang w:val="en-GB" w:eastAsia="en-GB"/>
            </w:rPr>
          </w:pPr>
          <w:hyperlink w:anchor="_Toc99018990" w:history="1">
            <w:r w:rsidR="007219D8" w:rsidRPr="001F2DA2">
              <w:rPr>
                <w:rStyle w:val="Hypertextovodkaz"/>
                <w:rFonts w:cs="Times New Roman"/>
                <w:noProof/>
              </w:rPr>
              <w:t>2.3.2.</w:t>
            </w:r>
            <w:r w:rsidR="007219D8">
              <w:rPr>
                <w:rFonts w:eastAsiaTheme="minorEastAsia"/>
                <w:noProof/>
                <w:sz w:val="22"/>
                <w:lang w:val="en-GB" w:eastAsia="en-GB"/>
              </w:rPr>
              <w:tab/>
            </w:r>
            <w:r w:rsidR="007219D8" w:rsidRPr="001F2DA2">
              <w:rPr>
                <w:rStyle w:val="Hypertextovodkaz"/>
                <w:rFonts w:cs="Times New Roman"/>
                <w:noProof/>
              </w:rPr>
              <w:t>Autorizace</w:t>
            </w:r>
            <w:r w:rsidR="007219D8">
              <w:rPr>
                <w:noProof/>
                <w:webHidden/>
              </w:rPr>
              <w:tab/>
            </w:r>
            <w:r w:rsidR="007219D8">
              <w:rPr>
                <w:noProof/>
                <w:webHidden/>
              </w:rPr>
              <w:fldChar w:fldCharType="begin"/>
            </w:r>
            <w:r w:rsidR="007219D8">
              <w:rPr>
                <w:noProof/>
                <w:webHidden/>
              </w:rPr>
              <w:instrText xml:space="preserve"> PAGEREF _Toc99018990 \h </w:instrText>
            </w:r>
            <w:r w:rsidR="007219D8">
              <w:rPr>
                <w:noProof/>
                <w:webHidden/>
              </w:rPr>
            </w:r>
            <w:r w:rsidR="007219D8">
              <w:rPr>
                <w:noProof/>
                <w:webHidden/>
              </w:rPr>
              <w:fldChar w:fldCharType="separate"/>
            </w:r>
            <w:r w:rsidR="00DF4855">
              <w:rPr>
                <w:noProof/>
                <w:webHidden/>
              </w:rPr>
              <w:t>15</w:t>
            </w:r>
            <w:r w:rsidR="007219D8">
              <w:rPr>
                <w:noProof/>
                <w:webHidden/>
              </w:rPr>
              <w:fldChar w:fldCharType="end"/>
            </w:r>
          </w:hyperlink>
        </w:p>
        <w:p w14:paraId="0FC3F256" w14:textId="367A49B6" w:rsidR="007219D8" w:rsidRDefault="000313D4">
          <w:pPr>
            <w:pStyle w:val="Obsah2"/>
            <w:tabs>
              <w:tab w:val="left" w:pos="1100"/>
              <w:tab w:val="right" w:leader="dot" w:pos="9062"/>
            </w:tabs>
            <w:rPr>
              <w:rFonts w:eastAsiaTheme="minorEastAsia"/>
              <w:noProof/>
              <w:sz w:val="22"/>
              <w:lang w:val="en-GB" w:eastAsia="en-GB"/>
            </w:rPr>
          </w:pPr>
          <w:hyperlink w:anchor="_Toc99018991" w:history="1">
            <w:r w:rsidR="007219D8" w:rsidRPr="001F2DA2">
              <w:rPr>
                <w:rStyle w:val="Hypertextovodkaz"/>
                <w:rFonts w:cs="Times New Roman"/>
                <w:noProof/>
              </w:rPr>
              <w:t>2.3.3.</w:t>
            </w:r>
            <w:r w:rsidR="007219D8">
              <w:rPr>
                <w:rFonts w:eastAsiaTheme="minorEastAsia"/>
                <w:noProof/>
                <w:sz w:val="22"/>
                <w:lang w:val="en-GB" w:eastAsia="en-GB"/>
              </w:rPr>
              <w:tab/>
            </w:r>
            <w:r w:rsidR="007219D8" w:rsidRPr="001F2DA2">
              <w:rPr>
                <w:rStyle w:val="Hypertextovodkaz"/>
                <w:rFonts w:cs="Times New Roman"/>
                <w:noProof/>
              </w:rPr>
              <w:t>Přístup k datům</w:t>
            </w:r>
            <w:r w:rsidR="007219D8">
              <w:rPr>
                <w:noProof/>
                <w:webHidden/>
              </w:rPr>
              <w:tab/>
            </w:r>
            <w:r w:rsidR="007219D8">
              <w:rPr>
                <w:noProof/>
                <w:webHidden/>
              </w:rPr>
              <w:fldChar w:fldCharType="begin"/>
            </w:r>
            <w:r w:rsidR="007219D8">
              <w:rPr>
                <w:noProof/>
                <w:webHidden/>
              </w:rPr>
              <w:instrText xml:space="preserve"> PAGEREF _Toc99018991 \h </w:instrText>
            </w:r>
            <w:r w:rsidR="007219D8">
              <w:rPr>
                <w:noProof/>
                <w:webHidden/>
              </w:rPr>
            </w:r>
            <w:r w:rsidR="007219D8">
              <w:rPr>
                <w:noProof/>
                <w:webHidden/>
              </w:rPr>
              <w:fldChar w:fldCharType="separate"/>
            </w:r>
            <w:r w:rsidR="00DF4855">
              <w:rPr>
                <w:noProof/>
                <w:webHidden/>
              </w:rPr>
              <w:t>16</w:t>
            </w:r>
            <w:r w:rsidR="007219D8">
              <w:rPr>
                <w:noProof/>
                <w:webHidden/>
              </w:rPr>
              <w:fldChar w:fldCharType="end"/>
            </w:r>
          </w:hyperlink>
        </w:p>
        <w:p w14:paraId="6B3497B8" w14:textId="7008368A" w:rsidR="007219D8" w:rsidRDefault="000313D4">
          <w:pPr>
            <w:pStyle w:val="Obsah2"/>
            <w:tabs>
              <w:tab w:val="left" w:pos="1320"/>
              <w:tab w:val="right" w:leader="dot" w:pos="9062"/>
            </w:tabs>
            <w:rPr>
              <w:rFonts w:eastAsiaTheme="minorEastAsia"/>
              <w:noProof/>
              <w:sz w:val="22"/>
              <w:lang w:val="en-GB" w:eastAsia="en-GB"/>
            </w:rPr>
          </w:pPr>
          <w:hyperlink w:anchor="_Toc99018992" w:history="1">
            <w:r w:rsidR="007219D8" w:rsidRPr="001F2DA2">
              <w:rPr>
                <w:rStyle w:val="Hypertextovodkaz"/>
                <w:rFonts w:cs="Times New Roman"/>
                <w:noProof/>
              </w:rPr>
              <w:t>2.3.3.1.</w:t>
            </w:r>
            <w:r w:rsidR="007219D8">
              <w:rPr>
                <w:rFonts w:eastAsiaTheme="minorEastAsia"/>
                <w:noProof/>
                <w:sz w:val="22"/>
                <w:lang w:val="en-GB" w:eastAsia="en-GB"/>
              </w:rPr>
              <w:tab/>
            </w:r>
            <w:r w:rsidR="007219D8" w:rsidRPr="001F2DA2">
              <w:rPr>
                <w:rStyle w:val="Hypertextovodkaz"/>
                <w:rFonts w:cs="Times New Roman"/>
                <w:noProof/>
              </w:rPr>
              <w:t>Tabulka ticketů</w:t>
            </w:r>
            <w:r w:rsidR="007219D8">
              <w:rPr>
                <w:noProof/>
                <w:webHidden/>
              </w:rPr>
              <w:tab/>
            </w:r>
            <w:r w:rsidR="007219D8">
              <w:rPr>
                <w:noProof/>
                <w:webHidden/>
              </w:rPr>
              <w:fldChar w:fldCharType="begin"/>
            </w:r>
            <w:r w:rsidR="007219D8">
              <w:rPr>
                <w:noProof/>
                <w:webHidden/>
              </w:rPr>
              <w:instrText xml:space="preserve"> PAGEREF _Toc99018992 \h </w:instrText>
            </w:r>
            <w:r w:rsidR="007219D8">
              <w:rPr>
                <w:noProof/>
                <w:webHidden/>
              </w:rPr>
            </w:r>
            <w:r w:rsidR="007219D8">
              <w:rPr>
                <w:noProof/>
                <w:webHidden/>
              </w:rPr>
              <w:fldChar w:fldCharType="separate"/>
            </w:r>
            <w:r w:rsidR="00DF4855">
              <w:rPr>
                <w:noProof/>
                <w:webHidden/>
              </w:rPr>
              <w:t>16</w:t>
            </w:r>
            <w:r w:rsidR="007219D8">
              <w:rPr>
                <w:noProof/>
                <w:webHidden/>
              </w:rPr>
              <w:fldChar w:fldCharType="end"/>
            </w:r>
          </w:hyperlink>
        </w:p>
        <w:p w14:paraId="5BAD5CD0" w14:textId="437233E8" w:rsidR="007219D8" w:rsidRDefault="000313D4">
          <w:pPr>
            <w:pStyle w:val="Obsah2"/>
            <w:tabs>
              <w:tab w:val="left" w:pos="1320"/>
              <w:tab w:val="right" w:leader="dot" w:pos="9062"/>
            </w:tabs>
            <w:rPr>
              <w:rFonts w:eastAsiaTheme="minorEastAsia"/>
              <w:noProof/>
              <w:sz w:val="22"/>
              <w:lang w:val="en-GB" w:eastAsia="en-GB"/>
            </w:rPr>
          </w:pPr>
          <w:hyperlink w:anchor="_Toc99018993" w:history="1">
            <w:r w:rsidR="007219D8" w:rsidRPr="001F2DA2">
              <w:rPr>
                <w:rStyle w:val="Hypertextovodkaz"/>
                <w:rFonts w:cs="Times New Roman"/>
                <w:noProof/>
              </w:rPr>
              <w:t>2.3.3.2.</w:t>
            </w:r>
            <w:r w:rsidR="007219D8">
              <w:rPr>
                <w:rFonts w:eastAsiaTheme="minorEastAsia"/>
                <w:noProof/>
                <w:sz w:val="22"/>
                <w:lang w:val="en-GB" w:eastAsia="en-GB"/>
              </w:rPr>
              <w:tab/>
            </w:r>
            <w:r w:rsidR="007219D8" w:rsidRPr="001F2DA2">
              <w:rPr>
                <w:rStyle w:val="Hypertextovodkaz"/>
                <w:rFonts w:cs="Times New Roman"/>
                <w:noProof/>
              </w:rPr>
              <w:t>Tabulka zpráv</w:t>
            </w:r>
            <w:r w:rsidR="007219D8">
              <w:rPr>
                <w:noProof/>
                <w:webHidden/>
              </w:rPr>
              <w:tab/>
            </w:r>
            <w:r w:rsidR="007219D8">
              <w:rPr>
                <w:noProof/>
                <w:webHidden/>
              </w:rPr>
              <w:fldChar w:fldCharType="begin"/>
            </w:r>
            <w:r w:rsidR="007219D8">
              <w:rPr>
                <w:noProof/>
                <w:webHidden/>
              </w:rPr>
              <w:instrText xml:space="preserve"> PAGEREF _Toc99018993 \h </w:instrText>
            </w:r>
            <w:r w:rsidR="007219D8">
              <w:rPr>
                <w:noProof/>
                <w:webHidden/>
              </w:rPr>
            </w:r>
            <w:r w:rsidR="007219D8">
              <w:rPr>
                <w:noProof/>
                <w:webHidden/>
              </w:rPr>
              <w:fldChar w:fldCharType="separate"/>
            </w:r>
            <w:r w:rsidR="00DF4855">
              <w:rPr>
                <w:noProof/>
                <w:webHidden/>
              </w:rPr>
              <w:t>16</w:t>
            </w:r>
            <w:r w:rsidR="007219D8">
              <w:rPr>
                <w:noProof/>
                <w:webHidden/>
              </w:rPr>
              <w:fldChar w:fldCharType="end"/>
            </w:r>
          </w:hyperlink>
        </w:p>
        <w:p w14:paraId="24CE71DA" w14:textId="5F22BC6C" w:rsidR="007219D8" w:rsidRDefault="000313D4">
          <w:pPr>
            <w:pStyle w:val="Obsah2"/>
            <w:tabs>
              <w:tab w:val="left" w:pos="880"/>
              <w:tab w:val="right" w:leader="dot" w:pos="9062"/>
            </w:tabs>
            <w:rPr>
              <w:rFonts w:eastAsiaTheme="minorEastAsia"/>
              <w:noProof/>
              <w:sz w:val="22"/>
              <w:lang w:val="en-GB" w:eastAsia="en-GB"/>
            </w:rPr>
          </w:pPr>
          <w:hyperlink w:anchor="_Toc99018994" w:history="1">
            <w:r w:rsidR="007219D8" w:rsidRPr="001F2DA2">
              <w:rPr>
                <w:rStyle w:val="Hypertextovodkaz"/>
                <w:rFonts w:cs="Times New Roman"/>
                <w:noProof/>
              </w:rPr>
              <w:t>2.4.</w:t>
            </w:r>
            <w:r w:rsidR="007219D8">
              <w:rPr>
                <w:rFonts w:eastAsiaTheme="minorEastAsia"/>
                <w:noProof/>
                <w:sz w:val="22"/>
                <w:lang w:val="en-GB" w:eastAsia="en-GB"/>
              </w:rPr>
              <w:tab/>
            </w:r>
            <w:r w:rsidR="007219D8" w:rsidRPr="001F2DA2">
              <w:rPr>
                <w:rStyle w:val="Hypertextovodkaz"/>
                <w:rFonts w:cs="Times New Roman"/>
                <w:noProof/>
              </w:rPr>
              <w:t>Funkce Aplikace</w:t>
            </w:r>
            <w:r w:rsidR="007219D8">
              <w:rPr>
                <w:noProof/>
                <w:webHidden/>
              </w:rPr>
              <w:tab/>
            </w:r>
            <w:r w:rsidR="007219D8">
              <w:rPr>
                <w:noProof/>
                <w:webHidden/>
              </w:rPr>
              <w:fldChar w:fldCharType="begin"/>
            </w:r>
            <w:r w:rsidR="007219D8">
              <w:rPr>
                <w:noProof/>
                <w:webHidden/>
              </w:rPr>
              <w:instrText xml:space="preserve"> PAGEREF _Toc99018994 \h </w:instrText>
            </w:r>
            <w:r w:rsidR="007219D8">
              <w:rPr>
                <w:noProof/>
                <w:webHidden/>
              </w:rPr>
            </w:r>
            <w:r w:rsidR="007219D8">
              <w:rPr>
                <w:noProof/>
                <w:webHidden/>
              </w:rPr>
              <w:fldChar w:fldCharType="separate"/>
            </w:r>
            <w:r w:rsidR="00DF4855">
              <w:rPr>
                <w:noProof/>
                <w:webHidden/>
              </w:rPr>
              <w:t>16</w:t>
            </w:r>
            <w:r w:rsidR="007219D8">
              <w:rPr>
                <w:noProof/>
                <w:webHidden/>
              </w:rPr>
              <w:fldChar w:fldCharType="end"/>
            </w:r>
          </w:hyperlink>
        </w:p>
        <w:p w14:paraId="1EF28D51" w14:textId="61790F40" w:rsidR="007219D8" w:rsidRDefault="000313D4">
          <w:pPr>
            <w:pStyle w:val="Obsah2"/>
            <w:tabs>
              <w:tab w:val="left" w:pos="1100"/>
              <w:tab w:val="right" w:leader="dot" w:pos="9062"/>
            </w:tabs>
            <w:rPr>
              <w:rFonts w:eastAsiaTheme="minorEastAsia"/>
              <w:noProof/>
              <w:sz w:val="22"/>
              <w:lang w:val="en-GB" w:eastAsia="en-GB"/>
            </w:rPr>
          </w:pPr>
          <w:hyperlink w:anchor="_Toc99018995" w:history="1">
            <w:r w:rsidR="007219D8" w:rsidRPr="001F2DA2">
              <w:rPr>
                <w:rStyle w:val="Hypertextovodkaz"/>
                <w:rFonts w:cs="Times New Roman"/>
                <w:noProof/>
              </w:rPr>
              <w:t>2.4.1.</w:t>
            </w:r>
            <w:r w:rsidR="007219D8">
              <w:rPr>
                <w:rFonts w:eastAsiaTheme="minorEastAsia"/>
                <w:noProof/>
                <w:sz w:val="22"/>
                <w:lang w:val="en-GB" w:eastAsia="en-GB"/>
              </w:rPr>
              <w:tab/>
            </w:r>
            <w:r w:rsidR="007219D8" w:rsidRPr="001F2DA2">
              <w:rPr>
                <w:rStyle w:val="Hypertextovodkaz"/>
                <w:rFonts w:cs="Times New Roman"/>
                <w:noProof/>
              </w:rPr>
              <w:t>Registrace</w:t>
            </w:r>
            <w:r w:rsidR="007219D8">
              <w:rPr>
                <w:noProof/>
                <w:webHidden/>
              </w:rPr>
              <w:tab/>
            </w:r>
            <w:r w:rsidR="007219D8">
              <w:rPr>
                <w:noProof/>
                <w:webHidden/>
              </w:rPr>
              <w:fldChar w:fldCharType="begin"/>
            </w:r>
            <w:r w:rsidR="007219D8">
              <w:rPr>
                <w:noProof/>
                <w:webHidden/>
              </w:rPr>
              <w:instrText xml:space="preserve"> PAGEREF _Toc99018995 \h </w:instrText>
            </w:r>
            <w:r w:rsidR="007219D8">
              <w:rPr>
                <w:noProof/>
                <w:webHidden/>
              </w:rPr>
            </w:r>
            <w:r w:rsidR="007219D8">
              <w:rPr>
                <w:noProof/>
                <w:webHidden/>
              </w:rPr>
              <w:fldChar w:fldCharType="separate"/>
            </w:r>
            <w:r w:rsidR="00DF4855">
              <w:rPr>
                <w:noProof/>
                <w:webHidden/>
              </w:rPr>
              <w:t>17</w:t>
            </w:r>
            <w:r w:rsidR="007219D8">
              <w:rPr>
                <w:noProof/>
                <w:webHidden/>
              </w:rPr>
              <w:fldChar w:fldCharType="end"/>
            </w:r>
          </w:hyperlink>
        </w:p>
        <w:p w14:paraId="5A241D16" w14:textId="62C65960" w:rsidR="007219D8" w:rsidRDefault="000313D4">
          <w:pPr>
            <w:pStyle w:val="Obsah2"/>
            <w:tabs>
              <w:tab w:val="left" w:pos="1100"/>
              <w:tab w:val="right" w:leader="dot" w:pos="9062"/>
            </w:tabs>
            <w:rPr>
              <w:rFonts w:eastAsiaTheme="minorEastAsia"/>
              <w:noProof/>
              <w:sz w:val="22"/>
              <w:lang w:val="en-GB" w:eastAsia="en-GB"/>
            </w:rPr>
          </w:pPr>
          <w:hyperlink w:anchor="_Toc99018996" w:history="1">
            <w:r w:rsidR="007219D8" w:rsidRPr="001F2DA2">
              <w:rPr>
                <w:rStyle w:val="Hypertextovodkaz"/>
                <w:rFonts w:cs="Times New Roman"/>
                <w:noProof/>
              </w:rPr>
              <w:t>2.4.2.</w:t>
            </w:r>
            <w:r w:rsidR="007219D8">
              <w:rPr>
                <w:rFonts w:eastAsiaTheme="minorEastAsia"/>
                <w:noProof/>
                <w:sz w:val="22"/>
                <w:lang w:val="en-GB" w:eastAsia="en-GB"/>
              </w:rPr>
              <w:tab/>
            </w:r>
            <w:r w:rsidR="007219D8" w:rsidRPr="001F2DA2">
              <w:rPr>
                <w:rStyle w:val="Hypertextovodkaz"/>
                <w:rFonts w:cs="Times New Roman"/>
                <w:noProof/>
              </w:rPr>
              <w:t>Přihlášení</w:t>
            </w:r>
            <w:r w:rsidR="007219D8">
              <w:rPr>
                <w:noProof/>
                <w:webHidden/>
              </w:rPr>
              <w:tab/>
            </w:r>
            <w:r w:rsidR="007219D8">
              <w:rPr>
                <w:noProof/>
                <w:webHidden/>
              </w:rPr>
              <w:fldChar w:fldCharType="begin"/>
            </w:r>
            <w:r w:rsidR="007219D8">
              <w:rPr>
                <w:noProof/>
                <w:webHidden/>
              </w:rPr>
              <w:instrText xml:space="preserve"> PAGEREF _Toc99018996 \h </w:instrText>
            </w:r>
            <w:r w:rsidR="007219D8">
              <w:rPr>
                <w:noProof/>
                <w:webHidden/>
              </w:rPr>
            </w:r>
            <w:r w:rsidR="007219D8">
              <w:rPr>
                <w:noProof/>
                <w:webHidden/>
              </w:rPr>
              <w:fldChar w:fldCharType="separate"/>
            </w:r>
            <w:r w:rsidR="00DF4855">
              <w:rPr>
                <w:noProof/>
                <w:webHidden/>
              </w:rPr>
              <w:t>17</w:t>
            </w:r>
            <w:r w:rsidR="007219D8">
              <w:rPr>
                <w:noProof/>
                <w:webHidden/>
              </w:rPr>
              <w:fldChar w:fldCharType="end"/>
            </w:r>
          </w:hyperlink>
        </w:p>
        <w:p w14:paraId="367CCBD4" w14:textId="6673C7F9" w:rsidR="007219D8" w:rsidRDefault="000313D4">
          <w:pPr>
            <w:pStyle w:val="Obsah2"/>
            <w:tabs>
              <w:tab w:val="left" w:pos="1100"/>
              <w:tab w:val="right" w:leader="dot" w:pos="9062"/>
            </w:tabs>
            <w:rPr>
              <w:rFonts w:eastAsiaTheme="minorEastAsia"/>
              <w:noProof/>
              <w:sz w:val="22"/>
              <w:lang w:val="en-GB" w:eastAsia="en-GB"/>
            </w:rPr>
          </w:pPr>
          <w:hyperlink w:anchor="_Toc99018997" w:history="1">
            <w:r w:rsidR="007219D8" w:rsidRPr="001F2DA2">
              <w:rPr>
                <w:rStyle w:val="Hypertextovodkaz"/>
                <w:rFonts w:cs="Times New Roman"/>
                <w:noProof/>
              </w:rPr>
              <w:t>2.4.3.</w:t>
            </w:r>
            <w:r w:rsidR="007219D8">
              <w:rPr>
                <w:rFonts w:eastAsiaTheme="minorEastAsia"/>
                <w:noProof/>
                <w:sz w:val="22"/>
                <w:lang w:val="en-GB" w:eastAsia="en-GB"/>
              </w:rPr>
              <w:tab/>
            </w:r>
            <w:r w:rsidR="007219D8" w:rsidRPr="001F2DA2">
              <w:rPr>
                <w:rStyle w:val="Hypertextovodkaz"/>
                <w:rFonts w:cs="Times New Roman"/>
                <w:noProof/>
              </w:rPr>
              <w:t>Protected routes</w:t>
            </w:r>
            <w:r w:rsidR="007219D8">
              <w:rPr>
                <w:noProof/>
                <w:webHidden/>
              </w:rPr>
              <w:tab/>
            </w:r>
            <w:r w:rsidR="007219D8">
              <w:rPr>
                <w:noProof/>
                <w:webHidden/>
              </w:rPr>
              <w:fldChar w:fldCharType="begin"/>
            </w:r>
            <w:r w:rsidR="007219D8">
              <w:rPr>
                <w:noProof/>
                <w:webHidden/>
              </w:rPr>
              <w:instrText xml:space="preserve"> PAGEREF _Toc99018997 \h </w:instrText>
            </w:r>
            <w:r w:rsidR="007219D8">
              <w:rPr>
                <w:noProof/>
                <w:webHidden/>
              </w:rPr>
            </w:r>
            <w:r w:rsidR="007219D8">
              <w:rPr>
                <w:noProof/>
                <w:webHidden/>
              </w:rPr>
              <w:fldChar w:fldCharType="separate"/>
            </w:r>
            <w:r w:rsidR="00DF4855">
              <w:rPr>
                <w:noProof/>
                <w:webHidden/>
              </w:rPr>
              <w:t>17</w:t>
            </w:r>
            <w:r w:rsidR="007219D8">
              <w:rPr>
                <w:noProof/>
                <w:webHidden/>
              </w:rPr>
              <w:fldChar w:fldCharType="end"/>
            </w:r>
          </w:hyperlink>
        </w:p>
        <w:p w14:paraId="6CA46100" w14:textId="56D20311" w:rsidR="007219D8" w:rsidRDefault="000313D4">
          <w:pPr>
            <w:pStyle w:val="Obsah2"/>
            <w:tabs>
              <w:tab w:val="left" w:pos="1320"/>
              <w:tab w:val="right" w:leader="dot" w:pos="9062"/>
            </w:tabs>
            <w:rPr>
              <w:rFonts w:eastAsiaTheme="minorEastAsia"/>
              <w:noProof/>
              <w:sz w:val="22"/>
              <w:lang w:val="en-GB" w:eastAsia="en-GB"/>
            </w:rPr>
          </w:pPr>
          <w:hyperlink w:anchor="_Toc99018998" w:history="1">
            <w:r w:rsidR="007219D8" w:rsidRPr="001F2DA2">
              <w:rPr>
                <w:rStyle w:val="Hypertextovodkaz"/>
                <w:rFonts w:cs="Times New Roman"/>
                <w:noProof/>
              </w:rPr>
              <w:t>2.4.3.1.</w:t>
            </w:r>
            <w:r w:rsidR="007219D8">
              <w:rPr>
                <w:rFonts w:eastAsiaTheme="minorEastAsia"/>
                <w:noProof/>
                <w:sz w:val="22"/>
                <w:lang w:val="en-GB" w:eastAsia="en-GB"/>
              </w:rPr>
              <w:tab/>
            </w:r>
            <w:r w:rsidR="007219D8" w:rsidRPr="001F2DA2">
              <w:rPr>
                <w:rStyle w:val="Hypertextovodkaz"/>
                <w:rFonts w:cs="Times New Roman"/>
                <w:noProof/>
              </w:rPr>
              <w:t>Přihlášený / nepřihlášený uživatel</w:t>
            </w:r>
            <w:r w:rsidR="007219D8">
              <w:rPr>
                <w:noProof/>
                <w:webHidden/>
              </w:rPr>
              <w:tab/>
            </w:r>
            <w:r w:rsidR="007219D8">
              <w:rPr>
                <w:noProof/>
                <w:webHidden/>
              </w:rPr>
              <w:fldChar w:fldCharType="begin"/>
            </w:r>
            <w:r w:rsidR="007219D8">
              <w:rPr>
                <w:noProof/>
                <w:webHidden/>
              </w:rPr>
              <w:instrText xml:space="preserve"> PAGEREF _Toc99018998 \h </w:instrText>
            </w:r>
            <w:r w:rsidR="007219D8">
              <w:rPr>
                <w:noProof/>
                <w:webHidden/>
              </w:rPr>
            </w:r>
            <w:r w:rsidR="007219D8">
              <w:rPr>
                <w:noProof/>
                <w:webHidden/>
              </w:rPr>
              <w:fldChar w:fldCharType="separate"/>
            </w:r>
            <w:r w:rsidR="00DF4855">
              <w:rPr>
                <w:noProof/>
                <w:webHidden/>
              </w:rPr>
              <w:t>17</w:t>
            </w:r>
            <w:r w:rsidR="007219D8">
              <w:rPr>
                <w:noProof/>
                <w:webHidden/>
              </w:rPr>
              <w:fldChar w:fldCharType="end"/>
            </w:r>
          </w:hyperlink>
        </w:p>
        <w:p w14:paraId="792A26CC" w14:textId="2F7A0D62" w:rsidR="007219D8" w:rsidRDefault="000313D4">
          <w:pPr>
            <w:pStyle w:val="Obsah2"/>
            <w:tabs>
              <w:tab w:val="left" w:pos="1320"/>
              <w:tab w:val="right" w:leader="dot" w:pos="9062"/>
            </w:tabs>
            <w:rPr>
              <w:rFonts w:eastAsiaTheme="minorEastAsia"/>
              <w:noProof/>
              <w:sz w:val="22"/>
              <w:lang w:val="en-GB" w:eastAsia="en-GB"/>
            </w:rPr>
          </w:pPr>
          <w:hyperlink w:anchor="_Toc99018999" w:history="1">
            <w:r w:rsidR="007219D8" w:rsidRPr="001F2DA2">
              <w:rPr>
                <w:rStyle w:val="Hypertextovodkaz"/>
                <w:rFonts w:cs="Times New Roman"/>
                <w:noProof/>
              </w:rPr>
              <w:t>2.4.3.2.</w:t>
            </w:r>
            <w:r w:rsidR="007219D8">
              <w:rPr>
                <w:rFonts w:eastAsiaTheme="minorEastAsia"/>
                <w:noProof/>
                <w:sz w:val="22"/>
                <w:lang w:val="en-GB" w:eastAsia="en-GB"/>
              </w:rPr>
              <w:tab/>
            </w:r>
            <w:r w:rsidR="007219D8" w:rsidRPr="001F2DA2">
              <w:rPr>
                <w:rStyle w:val="Hypertextovodkaz"/>
                <w:rFonts w:cs="Times New Roman"/>
                <w:noProof/>
              </w:rPr>
              <w:t>Neoprávněný uživatel</w:t>
            </w:r>
            <w:r w:rsidR="007219D8">
              <w:rPr>
                <w:noProof/>
                <w:webHidden/>
              </w:rPr>
              <w:tab/>
            </w:r>
            <w:r w:rsidR="007219D8">
              <w:rPr>
                <w:noProof/>
                <w:webHidden/>
              </w:rPr>
              <w:fldChar w:fldCharType="begin"/>
            </w:r>
            <w:r w:rsidR="007219D8">
              <w:rPr>
                <w:noProof/>
                <w:webHidden/>
              </w:rPr>
              <w:instrText xml:space="preserve"> PAGEREF _Toc99018999 \h </w:instrText>
            </w:r>
            <w:r w:rsidR="007219D8">
              <w:rPr>
                <w:noProof/>
                <w:webHidden/>
              </w:rPr>
            </w:r>
            <w:r w:rsidR="007219D8">
              <w:rPr>
                <w:noProof/>
                <w:webHidden/>
              </w:rPr>
              <w:fldChar w:fldCharType="separate"/>
            </w:r>
            <w:r w:rsidR="00DF4855">
              <w:rPr>
                <w:noProof/>
                <w:webHidden/>
              </w:rPr>
              <w:t>18</w:t>
            </w:r>
            <w:r w:rsidR="007219D8">
              <w:rPr>
                <w:noProof/>
                <w:webHidden/>
              </w:rPr>
              <w:fldChar w:fldCharType="end"/>
            </w:r>
          </w:hyperlink>
        </w:p>
        <w:p w14:paraId="611F4C3B" w14:textId="2023D7C0" w:rsidR="007219D8" w:rsidRDefault="000313D4">
          <w:pPr>
            <w:pStyle w:val="Obsah2"/>
            <w:tabs>
              <w:tab w:val="left" w:pos="1100"/>
              <w:tab w:val="right" w:leader="dot" w:pos="9062"/>
            </w:tabs>
            <w:rPr>
              <w:rFonts w:eastAsiaTheme="minorEastAsia"/>
              <w:noProof/>
              <w:sz w:val="22"/>
              <w:lang w:val="en-GB" w:eastAsia="en-GB"/>
            </w:rPr>
          </w:pPr>
          <w:hyperlink w:anchor="_Toc99019000" w:history="1">
            <w:r w:rsidR="007219D8" w:rsidRPr="001F2DA2">
              <w:rPr>
                <w:rStyle w:val="Hypertextovodkaz"/>
                <w:rFonts w:cs="Times New Roman"/>
                <w:noProof/>
              </w:rPr>
              <w:t>2.4.4.</w:t>
            </w:r>
            <w:r w:rsidR="007219D8">
              <w:rPr>
                <w:rFonts w:eastAsiaTheme="minorEastAsia"/>
                <w:noProof/>
                <w:sz w:val="22"/>
                <w:lang w:val="en-GB" w:eastAsia="en-GB"/>
              </w:rPr>
              <w:tab/>
            </w:r>
            <w:r w:rsidR="007219D8" w:rsidRPr="001F2DA2">
              <w:rPr>
                <w:rStyle w:val="Hypertextovodkaz"/>
                <w:rFonts w:cs="Times New Roman"/>
                <w:noProof/>
              </w:rPr>
              <w:t>Tickety</w:t>
            </w:r>
            <w:r w:rsidR="007219D8">
              <w:rPr>
                <w:noProof/>
                <w:webHidden/>
              </w:rPr>
              <w:tab/>
            </w:r>
            <w:r w:rsidR="007219D8">
              <w:rPr>
                <w:noProof/>
                <w:webHidden/>
              </w:rPr>
              <w:fldChar w:fldCharType="begin"/>
            </w:r>
            <w:r w:rsidR="007219D8">
              <w:rPr>
                <w:noProof/>
                <w:webHidden/>
              </w:rPr>
              <w:instrText xml:space="preserve"> PAGEREF _Toc99019000 \h </w:instrText>
            </w:r>
            <w:r w:rsidR="007219D8">
              <w:rPr>
                <w:noProof/>
                <w:webHidden/>
              </w:rPr>
            </w:r>
            <w:r w:rsidR="007219D8">
              <w:rPr>
                <w:noProof/>
                <w:webHidden/>
              </w:rPr>
              <w:fldChar w:fldCharType="separate"/>
            </w:r>
            <w:r w:rsidR="00DF4855">
              <w:rPr>
                <w:noProof/>
                <w:webHidden/>
              </w:rPr>
              <w:t>18</w:t>
            </w:r>
            <w:r w:rsidR="007219D8">
              <w:rPr>
                <w:noProof/>
                <w:webHidden/>
              </w:rPr>
              <w:fldChar w:fldCharType="end"/>
            </w:r>
          </w:hyperlink>
        </w:p>
        <w:p w14:paraId="08BC5179" w14:textId="3EF7E458" w:rsidR="007219D8" w:rsidRDefault="000313D4">
          <w:pPr>
            <w:pStyle w:val="Obsah2"/>
            <w:tabs>
              <w:tab w:val="left" w:pos="1320"/>
              <w:tab w:val="right" w:leader="dot" w:pos="9062"/>
            </w:tabs>
            <w:rPr>
              <w:rFonts w:eastAsiaTheme="minorEastAsia"/>
              <w:noProof/>
              <w:sz w:val="22"/>
              <w:lang w:val="en-GB" w:eastAsia="en-GB"/>
            </w:rPr>
          </w:pPr>
          <w:hyperlink w:anchor="_Toc99019001" w:history="1">
            <w:r w:rsidR="007219D8" w:rsidRPr="001F2DA2">
              <w:rPr>
                <w:rStyle w:val="Hypertextovodkaz"/>
                <w:rFonts w:cs="Times New Roman"/>
                <w:noProof/>
              </w:rPr>
              <w:t>2.4.4.1.</w:t>
            </w:r>
            <w:r w:rsidR="007219D8">
              <w:rPr>
                <w:rFonts w:eastAsiaTheme="minorEastAsia"/>
                <w:noProof/>
                <w:sz w:val="22"/>
                <w:lang w:val="en-GB" w:eastAsia="en-GB"/>
              </w:rPr>
              <w:tab/>
            </w:r>
            <w:r w:rsidR="007219D8" w:rsidRPr="001F2DA2">
              <w:rPr>
                <w:rStyle w:val="Hypertextovodkaz"/>
                <w:rFonts w:cs="Times New Roman"/>
                <w:noProof/>
              </w:rPr>
              <w:t>Tickety ze strany operátora</w:t>
            </w:r>
            <w:r w:rsidR="007219D8">
              <w:rPr>
                <w:noProof/>
                <w:webHidden/>
              </w:rPr>
              <w:tab/>
            </w:r>
            <w:r w:rsidR="007219D8">
              <w:rPr>
                <w:noProof/>
                <w:webHidden/>
              </w:rPr>
              <w:fldChar w:fldCharType="begin"/>
            </w:r>
            <w:r w:rsidR="007219D8">
              <w:rPr>
                <w:noProof/>
                <w:webHidden/>
              </w:rPr>
              <w:instrText xml:space="preserve"> PAGEREF _Toc99019001 \h </w:instrText>
            </w:r>
            <w:r w:rsidR="007219D8">
              <w:rPr>
                <w:noProof/>
                <w:webHidden/>
              </w:rPr>
            </w:r>
            <w:r w:rsidR="007219D8">
              <w:rPr>
                <w:noProof/>
                <w:webHidden/>
              </w:rPr>
              <w:fldChar w:fldCharType="separate"/>
            </w:r>
            <w:r w:rsidR="00DF4855">
              <w:rPr>
                <w:noProof/>
                <w:webHidden/>
              </w:rPr>
              <w:t>18</w:t>
            </w:r>
            <w:r w:rsidR="007219D8">
              <w:rPr>
                <w:noProof/>
                <w:webHidden/>
              </w:rPr>
              <w:fldChar w:fldCharType="end"/>
            </w:r>
          </w:hyperlink>
        </w:p>
        <w:p w14:paraId="3B8E40DC" w14:textId="5D8EC6AB" w:rsidR="007219D8" w:rsidRDefault="000313D4">
          <w:pPr>
            <w:pStyle w:val="Obsah2"/>
            <w:tabs>
              <w:tab w:val="left" w:pos="1540"/>
              <w:tab w:val="right" w:leader="dot" w:pos="9062"/>
            </w:tabs>
            <w:rPr>
              <w:rFonts w:eastAsiaTheme="minorEastAsia"/>
              <w:noProof/>
              <w:sz w:val="22"/>
              <w:lang w:val="en-GB" w:eastAsia="en-GB"/>
            </w:rPr>
          </w:pPr>
          <w:hyperlink w:anchor="_Toc99019002" w:history="1">
            <w:r w:rsidR="007219D8" w:rsidRPr="001F2DA2">
              <w:rPr>
                <w:rStyle w:val="Hypertextovodkaz"/>
                <w:rFonts w:cs="Times New Roman"/>
                <w:noProof/>
              </w:rPr>
              <w:t>2.4.4.1.1.</w:t>
            </w:r>
            <w:r w:rsidR="007219D8">
              <w:rPr>
                <w:rFonts w:eastAsiaTheme="minorEastAsia"/>
                <w:noProof/>
                <w:sz w:val="22"/>
                <w:lang w:val="en-GB" w:eastAsia="en-GB"/>
              </w:rPr>
              <w:tab/>
            </w:r>
            <w:r w:rsidR="007219D8" w:rsidRPr="001F2DA2">
              <w:rPr>
                <w:rStyle w:val="Hypertextovodkaz"/>
                <w:rFonts w:cs="Times New Roman"/>
                <w:noProof/>
              </w:rPr>
              <w:t>Operátor ticket list</w:t>
            </w:r>
            <w:r w:rsidR="007219D8">
              <w:rPr>
                <w:noProof/>
                <w:webHidden/>
              </w:rPr>
              <w:tab/>
            </w:r>
            <w:r w:rsidR="007219D8">
              <w:rPr>
                <w:noProof/>
                <w:webHidden/>
              </w:rPr>
              <w:fldChar w:fldCharType="begin"/>
            </w:r>
            <w:r w:rsidR="007219D8">
              <w:rPr>
                <w:noProof/>
                <w:webHidden/>
              </w:rPr>
              <w:instrText xml:space="preserve"> PAGEREF _Toc99019002 \h </w:instrText>
            </w:r>
            <w:r w:rsidR="007219D8">
              <w:rPr>
                <w:noProof/>
                <w:webHidden/>
              </w:rPr>
            </w:r>
            <w:r w:rsidR="007219D8">
              <w:rPr>
                <w:noProof/>
                <w:webHidden/>
              </w:rPr>
              <w:fldChar w:fldCharType="separate"/>
            </w:r>
            <w:r w:rsidR="00DF4855">
              <w:rPr>
                <w:noProof/>
                <w:webHidden/>
              </w:rPr>
              <w:t>19</w:t>
            </w:r>
            <w:r w:rsidR="007219D8">
              <w:rPr>
                <w:noProof/>
                <w:webHidden/>
              </w:rPr>
              <w:fldChar w:fldCharType="end"/>
            </w:r>
          </w:hyperlink>
        </w:p>
        <w:p w14:paraId="5B5B10B6" w14:textId="46A54BD0" w:rsidR="007219D8" w:rsidRDefault="000313D4">
          <w:pPr>
            <w:pStyle w:val="Obsah2"/>
            <w:tabs>
              <w:tab w:val="left" w:pos="1540"/>
              <w:tab w:val="right" w:leader="dot" w:pos="9062"/>
            </w:tabs>
            <w:rPr>
              <w:rFonts w:eastAsiaTheme="minorEastAsia"/>
              <w:noProof/>
              <w:sz w:val="22"/>
              <w:lang w:val="en-GB" w:eastAsia="en-GB"/>
            </w:rPr>
          </w:pPr>
          <w:hyperlink w:anchor="_Toc99019003" w:history="1">
            <w:r w:rsidR="007219D8" w:rsidRPr="001F2DA2">
              <w:rPr>
                <w:rStyle w:val="Hypertextovodkaz"/>
                <w:rFonts w:cs="Times New Roman"/>
                <w:noProof/>
              </w:rPr>
              <w:t>2.4.4.1.2.</w:t>
            </w:r>
            <w:r w:rsidR="007219D8">
              <w:rPr>
                <w:rFonts w:eastAsiaTheme="minorEastAsia"/>
                <w:noProof/>
                <w:sz w:val="22"/>
                <w:lang w:val="en-GB" w:eastAsia="en-GB"/>
              </w:rPr>
              <w:tab/>
            </w:r>
            <w:r w:rsidR="007219D8" w:rsidRPr="001F2DA2">
              <w:rPr>
                <w:rStyle w:val="Hypertextovodkaz"/>
                <w:rFonts w:cs="Times New Roman"/>
                <w:noProof/>
              </w:rPr>
              <w:t>Operátor ticket detail</w:t>
            </w:r>
            <w:r w:rsidR="007219D8">
              <w:rPr>
                <w:noProof/>
                <w:webHidden/>
              </w:rPr>
              <w:tab/>
            </w:r>
            <w:r w:rsidR="007219D8">
              <w:rPr>
                <w:noProof/>
                <w:webHidden/>
              </w:rPr>
              <w:fldChar w:fldCharType="begin"/>
            </w:r>
            <w:r w:rsidR="007219D8">
              <w:rPr>
                <w:noProof/>
                <w:webHidden/>
              </w:rPr>
              <w:instrText xml:space="preserve"> PAGEREF _Toc99019003 \h </w:instrText>
            </w:r>
            <w:r w:rsidR="007219D8">
              <w:rPr>
                <w:noProof/>
                <w:webHidden/>
              </w:rPr>
            </w:r>
            <w:r w:rsidR="007219D8">
              <w:rPr>
                <w:noProof/>
                <w:webHidden/>
              </w:rPr>
              <w:fldChar w:fldCharType="separate"/>
            </w:r>
            <w:r w:rsidR="00DF4855">
              <w:rPr>
                <w:noProof/>
                <w:webHidden/>
              </w:rPr>
              <w:t>19</w:t>
            </w:r>
            <w:r w:rsidR="007219D8">
              <w:rPr>
                <w:noProof/>
                <w:webHidden/>
              </w:rPr>
              <w:fldChar w:fldCharType="end"/>
            </w:r>
          </w:hyperlink>
        </w:p>
        <w:p w14:paraId="4F9CF952" w14:textId="78FBE9B5" w:rsidR="007219D8" w:rsidRDefault="000313D4">
          <w:pPr>
            <w:pStyle w:val="Obsah2"/>
            <w:tabs>
              <w:tab w:val="left" w:pos="1320"/>
              <w:tab w:val="right" w:leader="dot" w:pos="9062"/>
            </w:tabs>
            <w:rPr>
              <w:rFonts w:eastAsiaTheme="minorEastAsia"/>
              <w:noProof/>
              <w:sz w:val="22"/>
              <w:lang w:val="en-GB" w:eastAsia="en-GB"/>
            </w:rPr>
          </w:pPr>
          <w:hyperlink w:anchor="_Toc99019004" w:history="1">
            <w:r w:rsidR="007219D8" w:rsidRPr="001F2DA2">
              <w:rPr>
                <w:rStyle w:val="Hypertextovodkaz"/>
                <w:rFonts w:cs="Times New Roman"/>
                <w:noProof/>
              </w:rPr>
              <w:t>2.4.4.2.</w:t>
            </w:r>
            <w:r w:rsidR="007219D8">
              <w:rPr>
                <w:rFonts w:eastAsiaTheme="minorEastAsia"/>
                <w:noProof/>
                <w:sz w:val="22"/>
                <w:lang w:val="en-GB" w:eastAsia="en-GB"/>
              </w:rPr>
              <w:tab/>
            </w:r>
            <w:r w:rsidR="007219D8" w:rsidRPr="001F2DA2">
              <w:rPr>
                <w:rStyle w:val="Hypertextovodkaz"/>
                <w:rFonts w:cs="Times New Roman"/>
                <w:noProof/>
              </w:rPr>
              <w:t>Tickety ze strany uživatele</w:t>
            </w:r>
            <w:r w:rsidR="007219D8">
              <w:rPr>
                <w:noProof/>
                <w:webHidden/>
              </w:rPr>
              <w:tab/>
            </w:r>
            <w:r w:rsidR="007219D8">
              <w:rPr>
                <w:noProof/>
                <w:webHidden/>
              </w:rPr>
              <w:fldChar w:fldCharType="begin"/>
            </w:r>
            <w:r w:rsidR="007219D8">
              <w:rPr>
                <w:noProof/>
                <w:webHidden/>
              </w:rPr>
              <w:instrText xml:space="preserve"> PAGEREF _Toc99019004 \h </w:instrText>
            </w:r>
            <w:r w:rsidR="007219D8">
              <w:rPr>
                <w:noProof/>
                <w:webHidden/>
              </w:rPr>
            </w:r>
            <w:r w:rsidR="007219D8">
              <w:rPr>
                <w:noProof/>
                <w:webHidden/>
              </w:rPr>
              <w:fldChar w:fldCharType="separate"/>
            </w:r>
            <w:r w:rsidR="00DF4855">
              <w:rPr>
                <w:noProof/>
                <w:webHidden/>
              </w:rPr>
              <w:t>20</w:t>
            </w:r>
            <w:r w:rsidR="007219D8">
              <w:rPr>
                <w:noProof/>
                <w:webHidden/>
              </w:rPr>
              <w:fldChar w:fldCharType="end"/>
            </w:r>
          </w:hyperlink>
        </w:p>
        <w:p w14:paraId="5415AB82" w14:textId="3A819B88" w:rsidR="007219D8" w:rsidRDefault="000313D4">
          <w:pPr>
            <w:pStyle w:val="Obsah2"/>
            <w:tabs>
              <w:tab w:val="left" w:pos="1100"/>
              <w:tab w:val="right" w:leader="dot" w:pos="9062"/>
            </w:tabs>
            <w:rPr>
              <w:rFonts w:eastAsiaTheme="minorEastAsia"/>
              <w:noProof/>
              <w:sz w:val="22"/>
              <w:lang w:val="en-GB" w:eastAsia="en-GB"/>
            </w:rPr>
          </w:pPr>
          <w:hyperlink w:anchor="_Toc99019005" w:history="1">
            <w:r w:rsidR="007219D8" w:rsidRPr="001F2DA2">
              <w:rPr>
                <w:rStyle w:val="Hypertextovodkaz"/>
                <w:rFonts w:cs="Times New Roman"/>
                <w:noProof/>
              </w:rPr>
              <w:t>2.4.5.</w:t>
            </w:r>
            <w:r w:rsidR="007219D8">
              <w:rPr>
                <w:rFonts w:eastAsiaTheme="minorEastAsia"/>
                <w:noProof/>
                <w:sz w:val="22"/>
                <w:lang w:val="en-GB" w:eastAsia="en-GB"/>
              </w:rPr>
              <w:tab/>
            </w:r>
            <w:r w:rsidR="007219D8" w:rsidRPr="001F2DA2">
              <w:rPr>
                <w:rStyle w:val="Hypertextovodkaz"/>
                <w:rFonts w:cs="Times New Roman"/>
                <w:noProof/>
              </w:rPr>
              <w:t>Možnost povýšení na operátora</w:t>
            </w:r>
            <w:r w:rsidR="007219D8">
              <w:rPr>
                <w:noProof/>
                <w:webHidden/>
              </w:rPr>
              <w:tab/>
            </w:r>
            <w:r w:rsidR="007219D8">
              <w:rPr>
                <w:noProof/>
                <w:webHidden/>
              </w:rPr>
              <w:fldChar w:fldCharType="begin"/>
            </w:r>
            <w:r w:rsidR="007219D8">
              <w:rPr>
                <w:noProof/>
                <w:webHidden/>
              </w:rPr>
              <w:instrText xml:space="preserve"> PAGEREF _Toc99019005 \h </w:instrText>
            </w:r>
            <w:r w:rsidR="007219D8">
              <w:rPr>
                <w:noProof/>
                <w:webHidden/>
              </w:rPr>
            </w:r>
            <w:r w:rsidR="007219D8">
              <w:rPr>
                <w:noProof/>
                <w:webHidden/>
              </w:rPr>
              <w:fldChar w:fldCharType="separate"/>
            </w:r>
            <w:r w:rsidR="00DF4855">
              <w:rPr>
                <w:noProof/>
                <w:webHidden/>
              </w:rPr>
              <w:t>20</w:t>
            </w:r>
            <w:r w:rsidR="007219D8">
              <w:rPr>
                <w:noProof/>
                <w:webHidden/>
              </w:rPr>
              <w:fldChar w:fldCharType="end"/>
            </w:r>
          </w:hyperlink>
        </w:p>
        <w:p w14:paraId="5E618992" w14:textId="279B35E4" w:rsidR="007219D8" w:rsidRDefault="000313D4">
          <w:pPr>
            <w:pStyle w:val="Obsah2"/>
            <w:tabs>
              <w:tab w:val="left" w:pos="1320"/>
              <w:tab w:val="right" w:leader="dot" w:pos="9062"/>
            </w:tabs>
            <w:rPr>
              <w:rFonts w:eastAsiaTheme="minorEastAsia"/>
              <w:noProof/>
              <w:sz w:val="22"/>
              <w:lang w:val="en-GB" w:eastAsia="en-GB"/>
            </w:rPr>
          </w:pPr>
          <w:hyperlink w:anchor="_Toc99019006" w:history="1">
            <w:r w:rsidR="007219D8" w:rsidRPr="001F2DA2">
              <w:rPr>
                <w:rStyle w:val="Hypertextovodkaz"/>
                <w:rFonts w:cs="Times New Roman"/>
                <w:noProof/>
              </w:rPr>
              <w:t>2.4.5.1.</w:t>
            </w:r>
            <w:r w:rsidR="007219D8">
              <w:rPr>
                <w:rFonts w:eastAsiaTheme="minorEastAsia"/>
                <w:noProof/>
                <w:sz w:val="22"/>
                <w:lang w:val="en-GB" w:eastAsia="en-GB"/>
              </w:rPr>
              <w:tab/>
            </w:r>
            <w:r w:rsidR="007219D8" w:rsidRPr="001F2DA2">
              <w:rPr>
                <w:rStyle w:val="Hypertextovodkaz"/>
                <w:rFonts w:cs="Times New Roman"/>
                <w:noProof/>
              </w:rPr>
              <w:t>Formulář na odeslání žádosti o povýšení</w:t>
            </w:r>
            <w:r w:rsidR="007219D8">
              <w:rPr>
                <w:noProof/>
                <w:webHidden/>
              </w:rPr>
              <w:tab/>
            </w:r>
            <w:r w:rsidR="007219D8">
              <w:rPr>
                <w:noProof/>
                <w:webHidden/>
              </w:rPr>
              <w:fldChar w:fldCharType="begin"/>
            </w:r>
            <w:r w:rsidR="007219D8">
              <w:rPr>
                <w:noProof/>
                <w:webHidden/>
              </w:rPr>
              <w:instrText xml:space="preserve"> PAGEREF _Toc99019006 \h </w:instrText>
            </w:r>
            <w:r w:rsidR="007219D8">
              <w:rPr>
                <w:noProof/>
                <w:webHidden/>
              </w:rPr>
            </w:r>
            <w:r w:rsidR="007219D8">
              <w:rPr>
                <w:noProof/>
                <w:webHidden/>
              </w:rPr>
              <w:fldChar w:fldCharType="separate"/>
            </w:r>
            <w:r w:rsidR="00DF4855">
              <w:rPr>
                <w:noProof/>
                <w:webHidden/>
              </w:rPr>
              <w:t>21</w:t>
            </w:r>
            <w:r w:rsidR="007219D8">
              <w:rPr>
                <w:noProof/>
                <w:webHidden/>
              </w:rPr>
              <w:fldChar w:fldCharType="end"/>
            </w:r>
          </w:hyperlink>
        </w:p>
        <w:p w14:paraId="5EE77CBB" w14:textId="2C442BA9" w:rsidR="007219D8" w:rsidRDefault="000313D4">
          <w:pPr>
            <w:pStyle w:val="Obsah2"/>
            <w:tabs>
              <w:tab w:val="left" w:pos="1320"/>
              <w:tab w:val="right" w:leader="dot" w:pos="9062"/>
            </w:tabs>
            <w:rPr>
              <w:rFonts w:eastAsiaTheme="minorEastAsia"/>
              <w:noProof/>
              <w:sz w:val="22"/>
              <w:lang w:val="en-GB" w:eastAsia="en-GB"/>
            </w:rPr>
          </w:pPr>
          <w:hyperlink w:anchor="_Toc99019007" w:history="1">
            <w:r w:rsidR="007219D8" w:rsidRPr="001F2DA2">
              <w:rPr>
                <w:rStyle w:val="Hypertextovodkaz"/>
                <w:rFonts w:cs="Times New Roman"/>
                <w:noProof/>
              </w:rPr>
              <w:t>2.4.5.2.</w:t>
            </w:r>
            <w:r w:rsidR="007219D8">
              <w:rPr>
                <w:rFonts w:eastAsiaTheme="minorEastAsia"/>
                <w:noProof/>
                <w:sz w:val="22"/>
                <w:lang w:val="en-GB" w:eastAsia="en-GB"/>
              </w:rPr>
              <w:tab/>
            </w:r>
            <w:r w:rsidR="007219D8" w:rsidRPr="001F2DA2">
              <w:rPr>
                <w:rStyle w:val="Hypertextovodkaz"/>
                <w:rFonts w:cs="Times New Roman"/>
                <w:noProof/>
              </w:rPr>
              <w:t>Schválení / zamítnutí žádosti ze strany admina</w:t>
            </w:r>
            <w:r w:rsidR="007219D8">
              <w:rPr>
                <w:noProof/>
                <w:webHidden/>
              </w:rPr>
              <w:tab/>
            </w:r>
            <w:r w:rsidR="007219D8">
              <w:rPr>
                <w:noProof/>
                <w:webHidden/>
              </w:rPr>
              <w:fldChar w:fldCharType="begin"/>
            </w:r>
            <w:r w:rsidR="007219D8">
              <w:rPr>
                <w:noProof/>
                <w:webHidden/>
              </w:rPr>
              <w:instrText xml:space="preserve"> PAGEREF _Toc99019007 \h </w:instrText>
            </w:r>
            <w:r w:rsidR="007219D8">
              <w:rPr>
                <w:noProof/>
                <w:webHidden/>
              </w:rPr>
            </w:r>
            <w:r w:rsidR="007219D8">
              <w:rPr>
                <w:noProof/>
                <w:webHidden/>
              </w:rPr>
              <w:fldChar w:fldCharType="separate"/>
            </w:r>
            <w:r w:rsidR="00DF4855">
              <w:rPr>
                <w:noProof/>
                <w:webHidden/>
              </w:rPr>
              <w:t>21</w:t>
            </w:r>
            <w:r w:rsidR="007219D8">
              <w:rPr>
                <w:noProof/>
                <w:webHidden/>
              </w:rPr>
              <w:fldChar w:fldCharType="end"/>
            </w:r>
          </w:hyperlink>
        </w:p>
        <w:p w14:paraId="71A8F1D7" w14:textId="4C852FDE" w:rsidR="007219D8" w:rsidRDefault="000313D4">
          <w:pPr>
            <w:pStyle w:val="Obsah1"/>
            <w:tabs>
              <w:tab w:val="right" w:leader="dot" w:pos="9062"/>
            </w:tabs>
            <w:rPr>
              <w:rFonts w:eastAsiaTheme="minorEastAsia"/>
              <w:noProof/>
              <w:sz w:val="22"/>
              <w:lang w:val="en-GB" w:eastAsia="en-GB"/>
            </w:rPr>
          </w:pPr>
          <w:hyperlink w:anchor="_Toc99019008" w:history="1">
            <w:r w:rsidR="007219D8" w:rsidRPr="001F2DA2">
              <w:rPr>
                <w:rStyle w:val="Hypertextovodkaz"/>
                <w:rFonts w:cs="Times New Roman"/>
                <w:noProof/>
              </w:rPr>
              <w:t>Závěr</w:t>
            </w:r>
            <w:r w:rsidR="007219D8">
              <w:rPr>
                <w:noProof/>
                <w:webHidden/>
              </w:rPr>
              <w:tab/>
            </w:r>
            <w:r w:rsidR="007219D8">
              <w:rPr>
                <w:noProof/>
                <w:webHidden/>
              </w:rPr>
              <w:fldChar w:fldCharType="begin"/>
            </w:r>
            <w:r w:rsidR="007219D8">
              <w:rPr>
                <w:noProof/>
                <w:webHidden/>
              </w:rPr>
              <w:instrText xml:space="preserve"> PAGEREF _Toc99019008 \h </w:instrText>
            </w:r>
            <w:r w:rsidR="007219D8">
              <w:rPr>
                <w:noProof/>
                <w:webHidden/>
              </w:rPr>
            </w:r>
            <w:r w:rsidR="007219D8">
              <w:rPr>
                <w:noProof/>
                <w:webHidden/>
              </w:rPr>
              <w:fldChar w:fldCharType="separate"/>
            </w:r>
            <w:r w:rsidR="00DF4855">
              <w:rPr>
                <w:noProof/>
                <w:webHidden/>
              </w:rPr>
              <w:t>23</w:t>
            </w:r>
            <w:r w:rsidR="007219D8">
              <w:rPr>
                <w:noProof/>
                <w:webHidden/>
              </w:rPr>
              <w:fldChar w:fldCharType="end"/>
            </w:r>
          </w:hyperlink>
        </w:p>
        <w:p w14:paraId="7952B21F" w14:textId="4A8871E1" w:rsidR="007219D8" w:rsidRDefault="000313D4">
          <w:pPr>
            <w:pStyle w:val="Obsah1"/>
            <w:tabs>
              <w:tab w:val="right" w:leader="dot" w:pos="9062"/>
            </w:tabs>
            <w:rPr>
              <w:rFonts w:eastAsiaTheme="minorEastAsia"/>
              <w:noProof/>
              <w:sz w:val="22"/>
              <w:lang w:val="en-GB" w:eastAsia="en-GB"/>
            </w:rPr>
          </w:pPr>
          <w:hyperlink w:anchor="_Toc99019009" w:history="1">
            <w:r w:rsidR="007219D8" w:rsidRPr="001F2DA2">
              <w:rPr>
                <w:rStyle w:val="Hypertextovodkaz"/>
                <w:noProof/>
              </w:rPr>
              <w:t>Reference</w:t>
            </w:r>
            <w:r w:rsidR="007219D8">
              <w:rPr>
                <w:noProof/>
                <w:webHidden/>
              </w:rPr>
              <w:tab/>
            </w:r>
            <w:r w:rsidR="007219D8">
              <w:rPr>
                <w:noProof/>
                <w:webHidden/>
              </w:rPr>
              <w:fldChar w:fldCharType="begin"/>
            </w:r>
            <w:r w:rsidR="007219D8">
              <w:rPr>
                <w:noProof/>
                <w:webHidden/>
              </w:rPr>
              <w:instrText xml:space="preserve"> PAGEREF _Toc99019009 \h </w:instrText>
            </w:r>
            <w:r w:rsidR="007219D8">
              <w:rPr>
                <w:noProof/>
                <w:webHidden/>
              </w:rPr>
            </w:r>
            <w:r w:rsidR="007219D8">
              <w:rPr>
                <w:noProof/>
                <w:webHidden/>
              </w:rPr>
              <w:fldChar w:fldCharType="separate"/>
            </w:r>
            <w:r w:rsidR="00DF4855">
              <w:rPr>
                <w:noProof/>
                <w:webHidden/>
              </w:rPr>
              <w:t>24</w:t>
            </w:r>
            <w:r w:rsidR="007219D8">
              <w:rPr>
                <w:noProof/>
                <w:webHidden/>
              </w:rPr>
              <w:fldChar w:fldCharType="end"/>
            </w:r>
          </w:hyperlink>
        </w:p>
        <w:p w14:paraId="74885A8D" w14:textId="72B735BB" w:rsidR="007219D8" w:rsidRDefault="000313D4">
          <w:pPr>
            <w:pStyle w:val="Obsah1"/>
            <w:tabs>
              <w:tab w:val="right" w:leader="dot" w:pos="9062"/>
            </w:tabs>
            <w:rPr>
              <w:rFonts w:eastAsiaTheme="minorEastAsia"/>
              <w:noProof/>
              <w:sz w:val="22"/>
              <w:lang w:val="en-GB" w:eastAsia="en-GB"/>
            </w:rPr>
          </w:pPr>
          <w:hyperlink w:anchor="_Toc99019010" w:history="1">
            <w:r w:rsidR="007219D8" w:rsidRPr="001F2DA2">
              <w:rPr>
                <w:rStyle w:val="Hypertextovodkaz"/>
                <w:noProof/>
              </w:rPr>
              <w:t>Seznam obrázků</w:t>
            </w:r>
            <w:r w:rsidR="007219D8">
              <w:rPr>
                <w:noProof/>
                <w:webHidden/>
              </w:rPr>
              <w:tab/>
            </w:r>
            <w:r w:rsidR="007219D8">
              <w:rPr>
                <w:noProof/>
                <w:webHidden/>
              </w:rPr>
              <w:fldChar w:fldCharType="begin"/>
            </w:r>
            <w:r w:rsidR="007219D8">
              <w:rPr>
                <w:noProof/>
                <w:webHidden/>
              </w:rPr>
              <w:instrText xml:space="preserve"> PAGEREF _Toc99019010 \h </w:instrText>
            </w:r>
            <w:r w:rsidR="007219D8">
              <w:rPr>
                <w:noProof/>
                <w:webHidden/>
              </w:rPr>
            </w:r>
            <w:r w:rsidR="007219D8">
              <w:rPr>
                <w:noProof/>
                <w:webHidden/>
              </w:rPr>
              <w:fldChar w:fldCharType="separate"/>
            </w:r>
            <w:r w:rsidR="00DF4855">
              <w:rPr>
                <w:noProof/>
                <w:webHidden/>
              </w:rPr>
              <w:t>25</w:t>
            </w:r>
            <w:r w:rsidR="007219D8">
              <w:rPr>
                <w:noProof/>
                <w:webHidden/>
              </w:rPr>
              <w:fldChar w:fldCharType="end"/>
            </w:r>
          </w:hyperlink>
        </w:p>
        <w:p w14:paraId="55849082" w14:textId="77777777" w:rsidR="00865D7B" w:rsidRDefault="00D032DB" w:rsidP="008E49D1">
          <w:pPr>
            <w:rPr>
              <w:rFonts w:cs="Times New Roman"/>
            </w:rPr>
          </w:pPr>
          <w:r w:rsidRPr="00721DE5">
            <w:rPr>
              <w:rFonts w:cs="Times New Roman"/>
            </w:rPr>
            <w:fldChar w:fldCharType="end"/>
          </w:r>
        </w:p>
      </w:sdtContent>
    </w:sdt>
    <w:p w14:paraId="7F32BB91" w14:textId="77777777" w:rsidR="008A7AAF" w:rsidRDefault="00D032DB" w:rsidP="008E49D1">
      <w:pPr>
        <w:rPr>
          <w:rFonts w:cs="Times New Roman"/>
          <w:iCs/>
          <w:sz w:val="72"/>
          <w:szCs w:val="72"/>
        </w:rPr>
        <w:sectPr w:rsidR="008A7AAF" w:rsidSect="00D26075">
          <w:pgSz w:w="11906" w:h="16838"/>
          <w:pgMar w:top="1417" w:right="1417" w:bottom="1417" w:left="1417" w:header="708" w:footer="708" w:gutter="0"/>
          <w:pgNumType w:start="1"/>
          <w:cols w:space="708"/>
          <w:docGrid w:linePitch="360"/>
        </w:sectPr>
      </w:pPr>
      <w:r w:rsidRPr="00721DE5">
        <w:rPr>
          <w:rFonts w:cs="Times New Roman"/>
          <w:iCs/>
          <w:sz w:val="72"/>
          <w:szCs w:val="72"/>
        </w:rPr>
        <w:br w:type="page"/>
      </w:r>
    </w:p>
    <w:p w14:paraId="0C48162A" w14:textId="7950E1F5" w:rsidR="004A4CE1" w:rsidRPr="00721DE5" w:rsidRDefault="00741D54" w:rsidP="008E49D1">
      <w:pPr>
        <w:pStyle w:val="Nadpis1"/>
        <w:rPr>
          <w:rFonts w:cs="Times New Roman"/>
          <w:color w:val="auto"/>
        </w:rPr>
      </w:pPr>
      <w:bookmarkStart w:id="2" w:name="_Toc99018969"/>
      <w:r w:rsidRPr="00721DE5">
        <w:rPr>
          <w:rFonts w:cs="Times New Roman"/>
          <w:color w:val="auto"/>
        </w:rPr>
        <w:lastRenderedPageBreak/>
        <w:t>Úvod</w:t>
      </w:r>
      <w:bookmarkEnd w:id="2"/>
    </w:p>
    <w:p w14:paraId="376B5E3A" w14:textId="6E2E7F57" w:rsidR="00F8398E" w:rsidRDefault="005268F4" w:rsidP="008E49D1">
      <w:pPr>
        <w:rPr>
          <w:rFonts w:cs="Times New Roman"/>
        </w:rPr>
      </w:pPr>
      <w:r w:rsidRPr="71698AD8">
        <w:rPr>
          <w:rFonts w:cs="Times New Roman"/>
        </w:rPr>
        <w:t xml:space="preserve">Na začátek by bylo dobré </w:t>
      </w:r>
      <w:r w:rsidR="00347D4F" w:rsidRPr="71698AD8">
        <w:rPr>
          <w:rFonts w:cs="Times New Roman"/>
        </w:rPr>
        <w:t xml:space="preserve">ujasnit </w:t>
      </w:r>
      <w:r w:rsidR="00B133E2" w:rsidRPr="71698AD8">
        <w:rPr>
          <w:rFonts w:cs="Times New Roman"/>
        </w:rPr>
        <w:t>si,</w:t>
      </w:r>
      <w:r w:rsidR="00347D4F" w:rsidRPr="71698AD8">
        <w:rPr>
          <w:rFonts w:cs="Times New Roman"/>
        </w:rPr>
        <w:t xml:space="preserve"> jak nápad na projekt vznikl</w:t>
      </w:r>
      <w:r w:rsidR="00B133E2" w:rsidRPr="71698AD8">
        <w:rPr>
          <w:rFonts w:cs="Times New Roman"/>
        </w:rPr>
        <w:t xml:space="preserve"> a co mě k němu vedlo</w:t>
      </w:r>
      <w:r w:rsidR="00347D4F" w:rsidRPr="71698AD8">
        <w:rPr>
          <w:rFonts w:cs="Times New Roman"/>
        </w:rPr>
        <w:t>. V dnešní době se stávají decentralizované aplikace (firmy) stále populárnějšími</w:t>
      </w:r>
      <w:r w:rsidR="000F112B" w:rsidRPr="71698AD8">
        <w:rPr>
          <w:rFonts w:cs="Times New Roman"/>
        </w:rPr>
        <w:t xml:space="preserve">. Nejvíce to odstartovala společnost UBER, která </w:t>
      </w:r>
      <w:r w:rsidR="002C0463" w:rsidRPr="71698AD8">
        <w:rPr>
          <w:rFonts w:cs="Times New Roman"/>
        </w:rPr>
        <w:t>dnes funguje po celém světě a využívají jí statisíce</w:t>
      </w:r>
      <w:r w:rsidR="00A66F3A" w:rsidRPr="71698AD8">
        <w:rPr>
          <w:rFonts w:cs="Times New Roman"/>
        </w:rPr>
        <w:t xml:space="preserve"> zákazníků i řidičů. Filozofie za těmito aplikacemi je</w:t>
      </w:r>
      <w:r w:rsidR="005E7EC2" w:rsidRPr="71698AD8">
        <w:rPr>
          <w:rFonts w:cs="Times New Roman"/>
        </w:rPr>
        <w:t xml:space="preserve"> vzít něco</w:t>
      </w:r>
      <w:r w:rsidR="528BD837" w:rsidRPr="71698AD8">
        <w:rPr>
          <w:rFonts w:cs="Times New Roman"/>
        </w:rPr>
        <w:t>,</w:t>
      </w:r>
      <w:r w:rsidR="005E7EC2" w:rsidRPr="71698AD8">
        <w:rPr>
          <w:rFonts w:cs="Times New Roman"/>
        </w:rPr>
        <w:t xml:space="preserve"> co ve světě funguje dlouho a</w:t>
      </w:r>
      <w:r w:rsidR="001E4E30" w:rsidRPr="71698AD8">
        <w:rPr>
          <w:rFonts w:cs="Times New Roman"/>
        </w:rPr>
        <w:t xml:space="preserve"> je to využívané. A udělat </w:t>
      </w:r>
      <w:r w:rsidR="00B133E2" w:rsidRPr="71698AD8">
        <w:rPr>
          <w:rFonts w:cs="Times New Roman"/>
        </w:rPr>
        <w:t>to</w:t>
      </w:r>
      <w:r w:rsidR="528BD837" w:rsidRPr="71698AD8">
        <w:rPr>
          <w:rFonts w:cs="Times New Roman"/>
        </w:rPr>
        <w:t xml:space="preserve"> tak </w:t>
      </w:r>
      <w:r w:rsidR="001E4E30" w:rsidRPr="71698AD8">
        <w:rPr>
          <w:rFonts w:cs="Times New Roman"/>
        </w:rPr>
        <w:t>jednoduché</w:t>
      </w:r>
      <w:r w:rsidR="528BD837" w:rsidRPr="71698AD8">
        <w:rPr>
          <w:rFonts w:cs="Times New Roman"/>
        </w:rPr>
        <w:t xml:space="preserve">, jak </w:t>
      </w:r>
      <w:r w:rsidR="001E4E30" w:rsidRPr="71698AD8">
        <w:rPr>
          <w:rFonts w:cs="Times New Roman"/>
        </w:rPr>
        <w:t xml:space="preserve">jenom </w:t>
      </w:r>
      <w:r w:rsidR="528BD837" w:rsidRPr="71698AD8">
        <w:rPr>
          <w:rFonts w:cs="Times New Roman"/>
        </w:rPr>
        <w:t xml:space="preserve">to </w:t>
      </w:r>
      <w:r w:rsidR="001E4E30" w:rsidRPr="71698AD8">
        <w:rPr>
          <w:rFonts w:cs="Times New Roman"/>
        </w:rPr>
        <w:t xml:space="preserve">jde. </w:t>
      </w:r>
      <w:r w:rsidR="007F4353" w:rsidRPr="71698AD8">
        <w:rPr>
          <w:rFonts w:cs="Times New Roman"/>
        </w:rPr>
        <w:t>Často s využitím moderních technologií. Jakmile napíšete takovou aplikaci dokonale</w:t>
      </w:r>
      <w:r w:rsidR="528BD837" w:rsidRPr="71698AD8">
        <w:rPr>
          <w:rFonts w:cs="Times New Roman"/>
        </w:rPr>
        <w:t>, stačí</w:t>
      </w:r>
      <w:r w:rsidR="00BF4EF4" w:rsidRPr="71698AD8">
        <w:rPr>
          <w:rFonts w:cs="Times New Roman"/>
        </w:rPr>
        <w:t xml:space="preserve"> jen chvíli počkat a začnou se dít věci. </w:t>
      </w:r>
      <w:r w:rsidR="00070710" w:rsidRPr="71698AD8">
        <w:rPr>
          <w:rFonts w:cs="Times New Roman"/>
        </w:rPr>
        <w:t xml:space="preserve">Takovéto aplikace ale </w:t>
      </w:r>
      <w:proofErr w:type="gramStart"/>
      <w:r w:rsidR="00070710" w:rsidRPr="71698AD8">
        <w:rPr>
          <w:rFonts w:cs="Times New Roman"/>
        </w:rPr>
        <w:t>píší</w:t>
      </w:r>
      <w:proofErr w:type="gramEnd"/>
      <w:r w:rsidR="00070710" w:rsidRPr="71698AD8">
        <w:rPr>
          <w:rFonts w:cs="Times New Roman"/>
        </w:rPr>
        <w:t xml:space="preserve"> skupiny desítek programátorů </w:t>
      </w:r>
      <w:r w:rsidR="00C528A9" w:rsidRPr="71698AD8">
        <w:rPr>
          <w:rFonts w:cs="Times New Roman"/>
        </w:rPr>
        <w:t>několik měsíců</w:t>
      </w:r>
      <w:r w:rsidR="528BD837" w:rsidRPr="71698AD8">
        <w:rPr>
          <w:rFonts w:cs="Times New Roman"/>
        </w:rPr>
        <w:t>. Cílem</w:t>
      </w:r>
      <w:r w:rsidR="00C528A9" w:rsidRPr="71698AD8">
        <w:rPr>
          <w:rFonts w:cs="Times New Roman"/>
        </w:rPr>
        <w:t xml:space="preserve"> tedy není napsat již zmíněnou dokonalou aplikaci, </w:t>
      </w:r>
      <w:r w:rsidR="00327C61" w:rsidRPr="71698AD8">
        <w:rPr>
          <w:rFonts w:cs="Times New Roman"/>
        </w:rPr>
        <w:t xml:space="preserve">ale zkusit </w:t>
      </w:r>
      <w:r w:rsidR="00B133E2" w:rsidRPr="71698AD8">
        <w:rPr>
          <w:rFonts w:cs="Times New Roman"/>
        </w:rPr>
        <w:t>si,</w:t>
      </w:r>
      <w:r w:rsidR="00327C61" w:rsidRPr="71698AD8">
        <w:rPr>
          <w:rFonts w:cs="Times New Roman"/>
        </w:rPr>
        <w:t xml:space="preserve"> jak daleko se může maturant za půl roku dostat</w:t>
      </w:r>
      <w:r w:rsidR="00A70EE6" w:rsidRPr="71698AD8">
        <w:rPr>
          <w:rFonts w:cs="Times New Roman"/>
        </w:rPr>
        <w:t xml:space="preserve"> a tuto část případně využít v budoucnosti při přepisování </w:t>
      </w:r>
      <w:r w:rsidR="00B133E2" w:rsidRPr="71698AD8">
        <w:rPr>
          <w:rFonts w:cs="Times New Roman"/>
        </w:rPr>
        <w:t>nebo dodělávání aplikace.</w:t>
      </w:r>
      <w:r w:rsidR="001E6D20" w:rsidRPr="71698AD8">
        <w:rPr>
          <w:rFonts w:cs="Times New Roman"/>
        </w:rPr>
        <w:t xml:space="preserve"> Tyto aplikace již fungují na </w:t>
      </w:r>
      <w:r w:rsidR="003D1DB9" w:rsidRPr="71698AD8">
        <w:rPr>
          <w:rFonts w:cs="Times New Roman"/>
        </w:rPr>
        <w:t>dovoz jídla, dopravu, nákup potravin a doplňků</w:t>
      </w:r>
      <w:r w:rsidR="007256C4" w:rsidRPr="71698AD8">
        <w:rPr>
          <w:rFonts w:cs="Times New Roman"/>
        </w:rPr>
        <w:t>. Na internetový helpdesk se samozřejmě také můžete přihlásit pomocí aplikace</w:t>
      </w:r>
      <w:r w:rsidR="008518CA" w:rsidRPr="71698AD8">
        <w:rPr>
          <w:rFonts w:cs="Times New Roman"/>
        </w:rPr>
        <w:t xml:space="preserve">, </w:t>
      </w:r>
      <w:r w:rsidR="528BD837" w:rsidRPr="71698AD8">
        <w:rPr>
          <w:rFonts w:cs="Times New Roman"/>
        </w:rPr>
        <w:t>ale, abyste</w:t>
      </w:r>
      <w:r w:rsidR="008518CA" w:rsidRPr="71698AD8">
        <w:rPr>
          <w:rFonts w:cs="Times New Roman"/>
        </w:rPr>
        <w:t xml:space="preserve"> byli operátor</w:t>
      </w:r>
      <w:r w:rsidR="528BD837" w:rsidRPr="71698AD8">
        <w:rPr>
          <w:rFonts w:cs="Times New Roman"/>
        </w:rPr>
        <w:t>,</w:t>
      </w:r>
      <w:r w:rsidR="008518CA" w:rsidRPr="71698AD8">
        <w:rPr>
          <w:rFonts w:cs="Times New Roman"/>
        </w:rPr>
        <w:t xml:space="preserve"> musíte se </w:t>
      </w:r>
      <w:r w:rsidR="528BD837" w:rsidRPr="71698AD8">
        <w:rPr>
          <w:rFonts w:cs="Times New Roman"/>
        </w:rPr>
        <w:t>jimi</w:t>
      </w:r>
      <w:r w:rsidR="008518CA" w:rsidRPr="71698AD8">
        <w:rPr>
          <w:rFonts w:cs="Times New Roman"/>
        </w:rPr>
        <w:t xml:space="preserve"> nechat zaměstnat</w:t>
      </w:r>
      <w:r w:rsidR="528BD837" w:rsidRPr="71698AD8">
        <w:rPr>
          <w:rFonts w:cs="Times New Roman"/>
        </w:rPr>
        <w:t>,</w:t>
      </w:r>
      <w:r w:rsidR="008518CA" w:rsidRPr="71698AD8">
        <w:rPr>
          <w:rFonts w:cs="Times New Roman"/>
        </w:rPr>
        <w:t xml:space="preserve"> a to je proces, kte</w:t>
      </w:r>
      <w:r w:rsidR="00A22A9E" w:rsidRPr="71698AD8">
        <w:rPr>
          <w:rFonts w:cs="Times New Roman"/>
        </w:rPr>
        <w:t>rý jen tak nějaký student vysoké školy podstoupit nechce.</w:t>
      </w:r>
      <w:r w:rsidR="00F040F6" w:rsidRPr="71698AD8">
        <w:rPr>
          <w:rFonts w:cs="Times New Roman"/>
        </w:rPr>
        <w:t xml:space="preserve"> Úplný cíl, tedy ne tohoto projektu, je napsat aplikaci tak, aby se během </w:t>
      </w:r>
      <w:r w:rsidR="00C166C2" w:rsidRPr="71698AD8">
        <w:rPr>
          <w:rFonts w:cs="Times New Roman"/>
        </w:rPr>
        <w:t xml:space="preserve">několika minut povedlo uživateli vyřešit jeho problém, ale aby se i operátorovi povedlo vydělat </w:t>
      </w:r>
      <w:r w:rsidR="005D1432" w:rsidRPr="71698AD8">
        <w:rPr>
          <w:rFonts w:cs="Times New Roman"/>
        </w:rPr>
        <w:t>10</w:t>
      </w:r>
      <w:r w:rsidR="00694B88" w:rsidRPr="71698AD8">
        <w:rPr>
          <w:rFonts w:cs="Times New Roman"/>
        </w:rPr>
        <w:t xml:space="preserve"> korun a jít řešit problém další</w:t>
      </w:r>
      <w:r w:rsidR="528BD837" w:rsidRPr="71698AD8">
        <w:rPr>
          <w:rFonts w:cs="Times New Roman"/>
        </w:rPr>
        <w:t>.</w:t>
      </w:r>
    </w:p>
    <w:p w14:paraId="08D810A3" w14:textId="77777777" w:rsidR="00F8398E" w:rsidRDefault="00F8398E">
      <w:pPr>
        <w:rPr>
          <w:rFonts w:cs="Times New Roman"/>
        </w:rPr>
      </w:pPr>
      <w:r>
        <w:rPr>
          <w:rFonts w:cs="Times New Roman"/>
        </w:rPr>
        <w:br w:type="page"/>
      </w:r>
    </w:p>
    <w:p w14:paraId="37B67836" w14:textId="77777777" w:rsidR="005268F4" w:rsidRPr="00721DE5" w:rsidRDefault="005268F4" w:rsidP="008E49D1">
      <w:pPr>
        <w:rPr>
          <w:rFonts w:cs="Times New Roman"/>
        </w:rPr>
      </w:pPr>
    </w:p>
    <w:p w14:paraId="49540762" w14:textId="5DDC56D1" w:rsidR="00F1041A" w:rsidRPr="00721DE5" w:rsidRDefault="000F35EA" w:rsidP="008E4EDE">
      <w:pPr>
        <w:pStyle w:val="Nadpis2"/>
        <w:numPr>
          <w:ilvl w:val="0"/>
          <w:numId w:val="9"/>
        </w:numPr>
        <w:tabs>
          <w:tab w:val="left" w:pos="284"/>
        </w:tabs>
        <w:ind w:left="-284" w:firstLine="142"/>
        <w:rPr>
          <w:rFonts w:cs="Times New Roman"/>
        </w:rPr>
      </w:pPr>
      <w:bookmarkStart w:id="3" w:name="_Toc99018970"/>
      <w:r w:rsidRPr="00721DE5">
        <w:rPr>
          <w:rFonts w:cs="Times New Roman"/>
        </w:rPr>
        <w:t>Teoretická část</w:t>
      </w:r>
      <w:bookmarkEnd w:id="3"/>
    </w:p>
    <w:p w14:paraId="3055A650" w14:textId="6C8D60A9" w:rsidR="00F1041A" w:rsidRPr="00721DE5" w:rsidRDefault="00F1041A" w:rsidP="008C5FC3">
      <w:pPr>
        <w:pStyle w:val="Nadpis2"/>
        <w:numPr>
          <w:ilvl w:val="1"/>
          <w:numId w:val="9"/>
        </w:numPr>
        <w:ind w:left="284"/>
        <w:rPr>
          <w:rFonts w:cs="Times New Roman"/>
        </w:rPr>
      </w:pPr>
      <w:bookmarkStart w:id="4" w:name="_Toc99018971"/>
      <w:r w:rsidRPr="00721DE5">
        <w:rPr>
          <w:rFonts w:cs="Times New Roman"/>
        </w:rPr>
        <w:t>Výběr technologií</w:t>
      </w:r>
      <w:bookmarkEnd w:id="4"/>
    </w:p>
    <w:p w14:paraId="5832CDE4" w14:textId="3BEFF4F3" w:rsidR="3DCE4697" w:rsidRPr="00721DE5" w:rsidRDefault="3DCE4697" w:rsidP="00316663">
      <w:pPr>
        <w:rPr>
          <w:rStyle w:val="text"/>
          <w:rFonts w:cs="Times New Roman"/>
        </w:rPr>
      </w:pPr>
      <w:r w:rsidRPr="71698AD8">
        <w:rPr>
          <w:rStyle w:val="text"/>
          <w:rFonts w:cs="Times New Roman"/>
        </w:rPr>
        <w:t xml:space="preserve">Při výběru technologií </w:t>
      </w:r>
      <w:r w:rsidR="00137569" w:rsidRPr="71698AD8">
        <w:rPr>
          <w:rStyle w:val="text"/>
          <w:rFonts w:cs="Times New Roman"/>
        </w:rPr>
        <w:t>byla snaha</w:t>
      </w:r>
      <w:r w:rsidR="59115929" w:rsidRPr="71698AD8">
        <w:rPr>
          <w:rStyle w:val="text"/>
          <w:rFonts w:cs="Times New Roman"/>
        </w:rPr>
        <w:t xml:space="preserve"> </w:t>
      </w:r>
      <w:r w:rsidR="5BC0860A" w:rsidRPr="71698AD8">
        <w:rPr>
          <w:rStyle w:val="text"/>
          <w:rFonts w:cs="Times New Roman"/>
        </w:rPr>
        <w:t>z</w:t>
      </w:r>
      <w:r w:rsidR="59115929" w:rsidRPr="71698AD8">
        <w:rPr>
          <w:rStyle w:val="text"/>
          <w:rFonts w:cs="Times New Roman"/>
        </w:rPr>
        <w:t xml:space="preserve">kombinovat </w:t>
      </w:r>
      <w:r w:rsidR="00137569" w:rsidRPr="71698AD8">
        <w:rPr>
          <w:rStyle w:val="text"/>
          <w:rFonts w:cs="Times New Roman"/>
        </w:rPr>
        <w:t>jak</w:t>
      </w:r>
      <w:r w:rsidR="59115929" w:rsidRPr="71698AD8">
        <w:rPr>
          <w:rStyle w:val="text"/>
          <w:rFonts w:cs="Times New Roman"/>
        </w:rPr>
        <w:t xml:space="preserve"> technologie, se kterými už jsem někdy </w:t>
      </w:r>
      <w:r w:rsidR="00137569" w:rsidRPr="71698AD8">
        <w:rPr>
          <w:rStyle w:val="text"/>
          <w:rFonts w:cs="Times New Roman"/>
        </w:rPr>
        <w:t>pracoval</w:t>
      </w:r>
      <w:r w:rsidR="2EC9FDFD" w:rsidRPr="71698AD8">
        <w:rPr>
          <w:rStyle w:val="text"/>
          <w:rFonts w:cs="Times New Roman"/>
        </w:rPr>
        <w:t>,</w:t>
      </w:r>
      <w:r w:rsidR="59115929" w:rsidRPr="71698AD8">
        <w:rPr>
          <w:rStyle w:val="text"/>
          <w:rFonts w:cs="Times New Roman"/>
        </w:rPr>
        <w:t xml:space="preserve"> tak</w:t>
      </w:r>
      <w:r w:rsidR="5F55ADB6" w:rsidRPr="71698AD8">
        <w:rPr>
          <w:rStyle w:val="text"/>
          <w:rFonts w:cs="Times New Roman"/>
        </w:rPr>
        <w:t xml:space="preserve"> i</w:t>
      </w:r>
      <w:r w:rsidR="46E5FA41" w:rsidRPr="71698AD8">
        <w:rPr>
          <w:rStyle w:val="text"/>
          <w:rFonts w:cs="Times New Roman"/>
        </w:rPr>
        <w:t xml:space="preserve"> nějaké nové</w:t>
      </w:r>
      <w:r w:rsidR="37B42C41" w:rsidRPr="71698AD8">
        <w:rPr>
          <w:rStyle w:val="text"/>
          <w:rFonts w:cs="Times New Roman"/>
        </w:rPr>
        <w:t>,</w:t>
      </w:r>
      <w:r w:rsidR="46E5FA41" w:rsidRPr="71698AD8">
        <w:rPr>
          <w:rStyle w:val="text"/>
          <w:rFonts w:cs="Times New Roman"/>
        </w:rPr>
        <w:t xml:space="preserve"> abych se něco přiučil. Celý projekt je napsán </w:t>
      </w:r>
      <w:r w:rsidR="522DC101" w:rsidRPr="71698AD8">
        <w:rPr>
          <w:rStyle w:val="text"/>
          <w:rFonts w:cs="Times New Roman"/>
        </w:rPr>
        <w:t>v Next.js</w:t>
      </w:r>
      <w:r w:rsidR="1FB58445" w:rsidRPr="71698AD8">
        <w:rPr>
          <w:rStyle w:val="text"/>
          <w:rFonts w:cs="Times New Roman"/>
        </w:rPr>
        <w:t>,</w:t>
      </w:r>
      <w:r w:rsidR="522DC101" w:rsidRPr="71698AD8">
        <w:rPr>
          <w:rStyle w:val="text"/>
          <w:rFonts w:cs="Times New Roman"/>
        </w:rPr>
        <w:t xml:space="preserve"> na backendu je použitá supabase</w:t>
      </w:r>
      <w:r w:rsidR="372366A6" w:rsidRPr="71698AD8">
        <w:rPr>
          <w:rStyle w:val="text"/>
          <w:rFonts w:cs="Times New Roman"/>
        </w:rPr>
        <w:t>,</w:t>
      </w:r>
      <w:r w:rsidR="7C6E1371" w:rsidRPr="71698AD8">
        <w:rPr>
          <w:rStyle w:val="text"/>
          <w:rFonts w:cs="Times New Roman"/>
        </w:rPr>
        <w:t xml:space="preserve"> ze které si data na frontend dostávám pomocí ReactQuery. Na</w:t>
      </w:r>
      <w:r w:rsidR="522DC101" w:rsidRPr="71698AD8">
        <w:rPr>
          <w:rStyle w:val="text"/>
          <w:rFonts w:cs="Times New Roman"/>
        </w:rPr>
        <w:t xml:space="preserve"> </w:t>
      </w:r>
      <w:r w:rsidR="1D1BA0D9" w:rsidRPr="71698AD8">
        <w:rPr>
          <w:rStyle w:val="text"/>
          <w:rFonts w:cs="Times New Roman"/>
        </w:rPr>
        <w:t xml:space="preserve">CSS </w:t>
      </w:r>
      <w:r w:rsidR="522DC101" w:rsidRPr="71698AD8">
        <w:rPr>
          <w:rStyle w:val="text"/>
          <w:rFonts w:cs="Times New Roman"/>
        </w:rPr>
        <w:t xml:space="preserve">styly </w:t>
      </w:r>
      <w:r w:rsidR="006E51A1" w:rsidRPr="71698AD8">
        <w:rPr>
          <w:rStyle w:val="text"/>
          <w:rFonts w:cs="Times New Roman"/>
        </w:rPr>
        <w:t>je p</w:t>
      </w:r>
      <w:r w:rsidR="00913B2A">
        <w:rPr>
          <w:rStyle w:val="text"/>
          <w:rFonts w:cs="Times New Roman"/>
        </w:rPr>
        <w:t>oužita k</w:t>
      </w:r>
      <w:r w:rsidR="006E51A1" w:rsidRPr="71698AD8">
        <w:rPr>
          <w:rStyle w:val="text"/>
          <w:rFonts w:cs="Times New Roman"/>
        </w:rPr>
        <w:t xml:space="preserve">nihovna </w:t>
      </w:r>
      <w:r w:rsidR="522DC101" w:rsidRPr="71698AD8">
        <w:rPr>
          <w:rStyle w:val="text"/>
          <w:rFonts w:cs="Times New Roman"/>
        </w:rPr>
        <w:t>tailwind</w:t>
      </w:r>
      <w:r w:rsidR="71264CB1" w:rsidRPr="71698AD8">
        <w:rPr>
          <w:rStyle w:val="text"/>
          <w:rFonts w:cs="Times New Roman"/>
        </w:rPr>
        <w:t xml:space="preserve">. </w:t>
      </w:r>
      <w:r w:rsidR="006E51A1" w:rsidRPr="71698AD8">
        <w:rPr>
          <w:rStyle w:val="text"/>
          <w:rFonts w:cs="Times New Roman"/>
        </w:rPr>
        <w:t>P</w:t>
      </w:r>
      <w:r w:rsidR="6D62A280" w:rsidRPr="71698AD8">
        <w:rPr>
          <w:rStyle w:val="text"/>
          <w:rFonts w:cs="Times New Roman"/>
        </w:rPr>
        <w:t>rojekt využívá pár menších knihoven.</w:t>
      </w:r>
    </w:p>
    <w:p w14:paraId="5AB8C81B" w14:textId="60529BDF" w:rsidR="00787FA8" w:rsidRPr="00721DE5" w:rsidRDefault="00787FA8" w:rsidP="008C5FC3">
      <w:pPr>
        <w:pStyle w:val="Nadpis2"/>
        <w:numPr>
          <w:ilvl w:val="2"/>
          <w:numId w:val="9"/>
        </w:numPr>
        <w:tabs>
          <w:tab w:val="left" w:pos="851"/>
          <w:tab w:val="left" w:pos="1843"/>
        </w:tabs>
        <w:ind w:left="709" w:hanging="851"/>
        <w:rPr>
          <w:rFonts w:cs="Times New Roman"/>
        </w:rPr>
      </w:pPr>
      <w:bookmarkStart w:id="5" w:name="_Toc99018972"/>
      <w:r w:rsidRPr="00721DE5">
        <w:rPr>
          <w:rFonts w:cs="Times New Roman"/>
        </w:rPr>
        <w:t>Next</w:t>
      </w:r>
      <w:r w:rsidR="00EE5944" w:rsidRPr="00721DE5">
        <w:rPr>
          <w:rFonts w:cs="Times New Roman"/>
        </w:rPr>
        <w:t>.js</w:t>
      </w:r>
      <w:bookmarkEnd w:id="5"/>
    </w:p>
    <w:p w14:paraId="523B6554" w14:textId="2AD4F4C5" w:rsidR="24FE6E6E" w:rsidRPr="00721DE5" w:rsidRDefault="7702DF46" w:rsidP="00316663">
      <w:pPr>
        <w:rPr>
          <w:rStyle w:val="text"/>
          <w:rFonts w:cs="Times New Roman"/>
        </w:rPr>
      </w:pPr>
      <w:r w:rsidRPr="00721DE5">
        <w:rPr>
          <w:rStyle w:val="text"/>
          <w:rFonts w:cs="Times New Roman"/>
        </w:rPr>
        <w:t>Jedna z hlavních technologií na mém projektu je Next JS. Next JS je open-source framework postavený na React.js. Je vyvíjený společností Vercel. Next.js obohacuje React o funkcionality</w:t>
      </w:r>
      <w:r w:rsidR="7A2F0DEB" w:rsidRPr="00721DE5">
        <w:rPr>
          <w:rStyle w:val="text"/>
          <w:rFonts w:cs="Times New Roman"/>
        </w:rPr>
        <w:t xml:space="preserve"> </w:t>
      </w:r>
      <w:r w:rsidRPr="00721DE5">
        <w:rPr>
          <w:rStyle w:val="text"/>
          <w:rFonts w:cs="Times New Roman"/>
        </w:rPr>
        <w:t>jako jsou renderování na serveru nebo generování statických stránek.</w:t>
      </w:r>
      <w:r w:rsidR="00D0135B" w:rsidRPr="00721DE5">
        <w:rPr>
          <w:rStyle w:val="text"/>
          <w:rFonts w:cs="Times New Roman"/>
        </w:rPr>
        <w:fldChar w:fldCharType="begin"/>
      </w:r>
      <w:r w:rsidR="00D0135B" w:rsidRPr="00721DE5">
        <w:rPr>
          <w:rStyle w:val="text"/>
          <w:rFonts w:cs="Times New Roman"/>
        </w:rPr>
        <w:instrText xml:space="preserve"> ADDIN ZOTERO_ITEM CSL_CITATION {"citationID":"BZf4BH8h","properties":{"formattedCitation":"[1]","plainCitation":"[1]","noteIndex":0},"citationItems":[{"id":10,"uris":["http://zotero.org/users/9204758/items/PM2SR7QK"],"uri":["http://zotero.org/users/9204758/items/PM2SR7QK"],"itemData":{"id":10,"type":"webpage","abstract":"Production grade React applications that scale. The world’s leading companies use Next.js by Vercel to build static and dynamic websites and web applications.","language":"en","title":"Next.js by Vercel - The React Framework","URL":"https://nextjs.org","accessed":{"date-parts":[["2022",3,14]]}}}],"schema":"https://github.com/citation-style-language/schema/raw/master/csl-citation.json"} </w:instrText>
      </w:r>
      <w:r w:rsidR="00D0135B" w:rsidRPr="00721DE5">
        <w:rPr>
          <w:rStyle w:val="text"/>
          <w:rFonts w:cs="Times New Roman"/>
        </w:rPr>
        <w:fldChar w:fldCharType="separate"/>
      </w:r>
      <w:r w:rsidR="00D0135B" w:rsidRPr="00721DE5">
        <w:t>[1]</w:t>
      </w:r>
      <w:r w:rsidR="00D0135B" w:rsidRPr="00721DE5">
        <w:rPr>
          <w:rStyle w:val="text"/>
          <w:rFonts w:cs="Times New Roman"/>
        </w:rPr>
        <w:fldChar w:fldCharType="end"/>
      </w:r>
    </w:p>
    <w:p w14:paraId="77D859D5" w14:textId="295693AB" w:rsidR="00066603" w:rsidRPr="00721DE5" w:rsidRDefault="00066603" w:rsidP="008C5FC3">
      <w:pPr>
        <w:pStyle w:val="Nadpis2"/>
        <w:numPr>
          <w:ilvl w:val="2"/>
          <w:numId w:val="9"/>
        </w:numPr>
        <w:tabs>
          <w:tab w:val="left" w:pos="993"/>
          <w:tab w:val="left" w:pos="1843"/>
        </w:tabs>
        <w:ind w:hanging="1366"/>
        <w:rPr>
          <w:rFonts w:cs="Times New Roman"/>
        </w:rPr>
      </w:pPr>
      <w:bookmarkStart w:id="6" w:name="_Toc99018973"/>
      <w:r w:rsidRPr="00721DE5">
        <w:rPr>
          <w:rFonts w:cs="Times New Roman"/>
        </w:rPr>
        <w:t>React</w:t>
      </w:r>
      <w:bookmarkEnd w:id="6"/>
    </w:p>
    <w:p w14:paraId="7B067095" w14:textId="77137482" w:rsidR="0E883FC3" w:rsidRPr="00721DE5" w:rsidRDefault="0E883FC3" w:rsidP="00316663">
      <w:pPr>
        <w:rPr>
          <w:rStyle w:val="text"/>
          <w:rFonts w:cs="Times New Roman"/>
        </w:rPr>
      </w:pPr>
      <w:r w:rsidRPr="00721DE5">
        <w:rPr>
          <w:rStyle w:val="text"/>
          <w:rFonts w:cs="Times New Roman"/>
        </w:rPr>
        <w:t>React je v dnešní době velmi využívaná frontend knihovna. Pomocí Reactu můžeme jednoduše vytvářet jednotlivé komponenty, ze kterých poté webové stránky skládáme dohromady. React využívá JSX.</w:t>
      </w:r>
      <w:r w:rsidR="00361822" w:rsidRPr="00721DE5">
        <w:rPr>
          <w:rStyle w:val="text"/>
          <w:rFonts w:cs="Times New Roman"/>
        </w:rPr>
        <w:fldChar w:fldCharType="begin"/>
      </w:r>
      <w:r w:rsidR="00361822" w:rsidRPr="00721DE5">
        <w:rPr>
          <w:rStyle w:val="text"/>
          <w:rFonts w:cs="Times New Roman"/>
        </w:rPr>
        <w:instrText xml:space="preserve"> ADDIN ZOTERO_ITEM CSL_CITATION {"citationID":"PefV94Nb","properties":{"formattedCitation":"[2]","plainCitation":"[2]","noteIndex":0},"citationItems":[{"id":12,"uris":["http://zotero.org/users/9204758/items/5MIULM6G"],"uri":["http://zotero.org/users/9204758/items/5MIULM6G"],"itemData":{"id":12,"type":"webpage","abstract":"A JavaScript library for building user interfaces","language":"en","title":"React – A JavaScript library for building user interfaces","URL":"https://reactjs.org/","accessed":{"date-parts":[["2022",3,14]]}}}],"schema":"https://github.com/citation-style-language/schema/raw/master/csl-citation.json"} </w:instrText>
      </w:r>
      <w:r w:rsidR="00361822" w:rsidRPr="00721DE5">
        <w:rPr>
          <w:rStyle w:val="text"/>
          <w:rFonts w:cs="Times New Roman"/>
        </w:rPr>
        <w:fldChar w:fldCharType="separate"/>
      </w:r>
      <w:r w:rsidR="00361822" w:rsidRPr="00721DE5">
        <w:t>[2]</w:t>
      </w:r>
      <w:r w:rsidR="00361822" w:rsidRPr="00721DE5">
        <w:rPr>
          <w:rStyle w:val="text"/>
          <w:rFonts w:cs="Times New Roman"/>
        </w:rPr>
        <w:fldChar w:fldCharType="end"/>
      </w:r>
    </w:p>
    <w:p w14:paraId="72A1F516" w14:textId="539BF434" w:rsidR="00A768CC" w:rsidRPr="00721DE5" w:rsidRDefault="0E883FC3" w:rsidP="008C5FC3">
      <w:pPr>
        <w:pStyle w:val="Nadpis2"/>
        <w:numPr>
          <w:ilvl w:val="3"/>
          <w:numId w:val="9"/>
        </w:numPr>
        <w:tabs>
          <w:tab w:val="left" w:pos="2552"/>
        </w:tabs>
        <w:ind w:left="1276" w:hanging="1418"/>
        <w:rPr>
          <w:rFonts w:cs="Times New Roman"/>
          <w:szCs w:val="40"/>
        </w:rPr>
      </w:pPr>
      <w:bookmarkStart w:id="7" w:name="_Toc99018974"/>
      <w:r w:rsidRPr="00721DE5">
        <w:rPr>
          <w:rFonts w:cs="Times New Roman"/>
          <w:szCs w:val="40"/>
        </w:rPr>
        <w:t>JSX</w:t>
      </w:r>
      <w:bookmarkEnd w:id="7"/>
    </w:p>
    <w:p w14:paraId="6F82F784" w14:textId="7F9620E6" w:rsidR="00E420C1" w:rsidRDefault="0E883FC3" w:rsidP="00316663">
      <w:pPr>
        <w:rPr>
          <w:rStyle w:val="text"/>
          <w:rFonts w:cs="Times New Roman"/>
        </w:rPr>
      </w:pPr>
      <w:r w:rsidRPr="00721DE5">
        <w:rPr>
          <w:rStyle w:val="text"/>
          <w:rFonts w:cs="Times New Roman"/>
        </w:rPr>
        <w:t xml:space="preserve">JSX je </w:t>
      </w:r>
      <w:r w:rsidR="2A0D3D30" w:rsidRPr="00721DE5">
        <w:rPr>
          <w:rStyle w:val="text"/>
          <w:rFonts w:cs="Times New Roman"/>
        </w:rPr>
        <w:t>u</w:t>
      </w:r>
      <w:r w:rsidRPr="00721DE5">
        <w:rPr>
          <w:rStyle w:val="text"/>
          <w:rFonts w:cs="Times New Roman"/>
        </w:rPr>
        <w:t>pravená syntaxe podobná HTML využívána reactem</w:t>
      </w:r>
      <w:r w:rsidR="5286CCBD" w:rsidRPr="00721DE5">
        <w:rPr>
          <w:rStyle w:val="text"/>
          <w:rFonts w:cs="Times New Roman"/>
        </w:rPr>
        <w:t>, která</w:t>
      </w:r>
      <w:r w:rsidR="474AC0B2" w:rsidRPr="00721DE5">
        <w:rPr>
          <w:rStyle w:val="text"/>
          <w:rFonts w:cs="Times New Roman"/>
        </w:rPr>
        <w:t xml:space="preserve"> zjednodušuje psaní </w:t>
      </w:r>
      <w:r w:rsidR="79DC4D63" w:rsidRPr="00721DE5">
        <w:rPr>
          <w:rStyle w:val="text"/>
          <w:rFonts w:cs="Times New Roman"/>
        </w:rPr>
        <w:t>Javascriptu</w:t>
      </w:r>
      <w:r w:rsidR="33177DCA" w:rsidRPr="00721DE5">
        <w:rPr>
          <w:rStyle w:val="text"/>
          <w:rFonts w:cs="Times New Roman"/>
        </w:rPr>
        <w:t xml:space="preserve"> a HTML dohromady. Pomocí Babelu</w:t>
      </w:r>
      <w:r w:rsidR="355503F0" w:rsidRPr="00721DE5">
        <w:rPr>
          <w:rStyle w:val="text"/>
          <w:rFonts w:cs="Times New Roman"/>
        </w:rPr>
        <w:t xml:space="preserve"> se poté vše t</w:t>
      </w:r>
      <w:r w:rsidR="33177DCA" w:rsidRPr="00721DE5">
        <w:rPr>
          <w:rStyle w:val="text"/>
          <w:rFonts w:cs="Times New Roman"/>
        </w:rPr>
        <w:t xml:space="preserve">ransformuje </w:t>
      </w:r>
      <w:r w:rsidR="197DFAF1" w:rsidRPr="00721DE5">
        <w:rPr>
          <w:rStyle w:val="text"/>
          <w:rFonts w:cs="Times New Roman"/>
        </w:rPr>
        <w:t>do obyčejného JavaScript kódu.</w:t>
      </w:r>
      <w:r w:rsidR="27570793" w:rsidRPr="00721DE5">
        <w:rPr>
          <w:rStyle w:val="text"/>
          <w:rFonts w:cs="Times New Roman"/>
        </w:rPr>
        <w:t xml:space="preserve"> Je tomu naopak než dříve, kdy se psal JavaScript kód do HTML, nyní píšeme HTML do JavaScript kódu.</w:t>
      </w:r>
      <w:r w:rsidR="001B50EF" w:rsidRPr="00721DE5">
        <w:rPr>
          <w:rStyle w:val="text"/>
          <w:rFonts w:cs="Times New Roman"/>
        </w:rPr>
        <w:t xml:space="preserve"> </w:t>
      </w:r>
      <w:r w:rsidR="005F7766" w:rsidRPr="00721DE5">
        <w:rPr>
          <w:rStyle w:val="text"/>
          <w:rFonts w:cs="Times New Roman"/>
        </w:rPr>
        <w:fldChar w:fldCharType="begin"/>
      </w:r>
      <w:r w:rsidR="00361822" w:rsidRPr="00721DE5">
        <w:rPr>
          <w:rStyle w:val="text"/>
          <w:rFonts w:cs="Times New Roman"/>
        </w:rPr>
        <w:instrText xml:space="preserve"> ADDIN ZOTERO_ITEM CSL_CITATION {"citationID":"FI4RmwvI","properties":{"formattedCitation":"[3]","plainCitation":"[3]","noteIndex":0},"citationItems":[{"id":8,"uris":["http://zotero.org/users/9204758/items/X24UEQHC"],"uri":["http://zotero.org/users/9204758/items/X24UEQHC"],"itemData":{"id":8,"type":"webpage","title":"JSX - What Is a JSX? &amp; Introduction to Advanced","URL":"https://www.reactenlightenment.com/react-jsx/5.1.html","accessed":{"date-parts":[["2022",3,14]]}}}],"schema":"https://github.com/citation-style-language/schema/raw/master/csl-citation.json"} </w:instrText>
      </w:r>
      <w:r w:rsidR="005F7766" w:rsidRPr="00721DE5">
        <w:rPr>
          <w:rStyle w:val="text"/>
          <w:rFonts w:cs="Times New Roman"/>
        </w:rPr>
        <w:fldChar w:fldCharType="separate"/>
      </w:r>
      <w:r w:rsidR="00361822" w:rsidRPr="00721DE5">
        <w:t>[3]</w:t>
      </w:r>
      <w:r w:rsidR="005F7766" w:rsidRPr="00721DE5">
        <w:rPr>
          <w:rStyle w:val="text"/>
          <w:rFonts w:cs="Times New Roman"/>
        </w:rPr>
        <w:fldChar w:fldCharType="end"/>
      </w:r>
    </w:p>
    <w:p w14:paraId="3D79107D" w14:textId="77777777" w:rsidR="00E420C1" w:rsidRDefault="00E420C1">
      <w:pPr>
        <w:rPr>
          <w:rStyle w:val="text"/>
          <w:rFonts w:cs="Times New Roman"/>
        </w:rPr>
      </w:pPr>
      <w:r>
        <w:rPr>
          <w:rStyle w:val="text"/>
          <w:rFonts w:cs="Times New Roman"/>
        </w:rPr>
        <w:br w:type="page"/>
      </w:r>
    </w:p>
    <w:p w14:paraId="12825A37" w14:textId="77777777" w:rsidR="00743397" w:rsidRPr="00721DE5" w:rsidRDefault="009564F5" w:rsidP="008C5FC3">
      <w:pPr>
        <w:pStyle w:val="Nadpis2"/>
        <w:numPr>
          <w:ilvl w:val="3"/>
          <w:numId w:val="9"/>
        </w:numPr>
        <w:tabs>
          <w:tab w:val="left" w:pos="2552"/>
        </w:tabs>
        <w:ind w:left="1276" w:hanging="1418"/>
        <w:rPr>
          <w:rFonts w:cs="Times New Roman"/>
        </w:rPr>
      </w:pPr>
      <w:bookmarkStart w:id="8" w:name="_Toc99018975"/>
      <w:r w:rsidRPr="00721DE5">
        <w:rPr>
          <w:rFonts w:cs="Times New Roman"/>
          <w:szCs w:val="40"/>
        </w:rPr>
        <w:lastRenderedPageBreak/>
        <w:t>Babel</w:t>
      </w:r>
      <w:bookmarkEnd w:id="8"/>
      <w:r w:rsidR="00743397" w:rsidRPr="00721DE5">
        <w:rPr>
          <w:rFonts w:cs="Times New Roman"/>
          <w:szCs w:val="40"/>
        </w:rPr>
        <w:t xml:space="preserve"> </w:t>
      </w:r>
    </w:p>
    <w:p w14:paraId="72067BFB" w14:textId="0BF6C4FC" w:rsidR="009564F5" w:rsidRPr="00721DE5" w:rsidRDefault="000B7E30" w:rsidP="00316663">
      <w:pPr>
        <w:rPr>
          <w:rStyle w:val="text"/>
          <w:rFonts w:cs="Times New Roman"/>
        </w:rPr>
      </w:pPr>
      <w:r w:rsidRPr="00721DE5">
        <w:rPr>
          <w:rStyle w:val="text"/>
          <w:rFonts w:cs="Times New Roman"/>
        </w:rPr>
        <w:t>Babe</w:t>
      </w:r>
      <w:r w:rsidR="00D05C2D" w:rsidRPr="00721DE5">
        <w:rPr>
          <w:rStyle w:val="text"/>
          <w:rFonts w:cs="Times New Roman"/>
        </w:rPr>
        <w:t>l</w:t>
      </w:r>
      <w:r w:rsidRPr="00721DE5">
        <w:rPr>
          <w:rStyle w:val="text"/>
          <w:rFonts w:cs="Times New Roman"/>
        </w:rPr>
        <w:t xml:space="preserve"> je kompilér, který překompiluje JSX kód do čistého </w:t>
      </w:r>
      <w:r w:rsidR="00743397" w:rsidRPr="00721DE5">
        <w:rPr>
          <w:rStyle w:val="text"/>
          <w:rFonts w:cs="Times New Roman"/>
        </w:rPr>
        <w:t>J</w:t>
      </w:r>
      <w:r w:rsidRPr="00721DE5">
        <w:rPr>
          <w:rStyle w:val="text"/>
          <w:rFonts w:cs="Times New Roman"/>
        </w:rPr>
        <w:t xml:space="preserve">avascriptu. </w:t>
      </w:r>
      <w:r w:rsidR="007D4267" w:rsidRPr="00721DE5">
        <w:rPr>
          <w:rStyle w:val="text"/>
          <w:rFonts w:cs="Times New Roman"/>
        </w:rPr>
        <w:t xml:space="preserve">Využívá ho </w:t>
      </w:r>
      <w:r w:rsidR="009329D8" w:rsidRPr="00721DE5">
        <w:rPr>
          <w:rStyle w:val="text"/>
          <w:rFonts w:cs="Times New Roman"/>
        </w:rPr>
        <w:t>například</w:t>
      </w:r>
      <w:r w:rsidR="007D4267" w:rsidRPr="00721DE5">
        <w:rPr>
          <w:rStyle w:val="text"/>
          <w:rFonts w:cs="Times New Roman"/>
        </w:rPr>
        <w:t xml:space="preserve"> React a jak vidíte </w:t>
      </w:r>
      <w:r w:rsidR="00FE1B0D" w:rsidRPr="00721DE5">
        <w:rPr>
          <w:rStyle w:val="text"/>
          <w:rFonts w:cs="Times New Roman"/>
        </w:rPr>
        <w:t>v</w:t>
      </w:r>
      <w:r w:rsidR="007D4267" w:rsidRPr="00721DE5">
        <w:rPr>
          <w:rStyle w:val="text"/>
          <w:rFonts w:cs="Times New Roman"/>
        </w:rPr>
        <w:t xml:space="preserve"> ukázce níže,</w:t>
      </w:r>
      <w:r w:rsidR="00FE1B0D" w:rsidRPr="00721DE5">
        <w:rPr>
          <w:rStyle w:val="text"/>
          <w:rFonts w:cs="Times New Roman"/>
        </w:rPr>
        <w:t xml:space="preserve"> kompiluje</w:t>
      </w:r>
      <w:r w:rsidR="007D4267" w:rsidRPr="00721DE5">
        <w:rPr>
          <w:rStyle w:val="text"/>
          <w:rFonts w:cs="Times New Roman"/>
        </w:rPr>
        <w:t xml:space="preserve"> </w:t>
      </w:r>
      <w:r w:rsidR="00FE1B0D" w:rsidRPr="00721DE5">
        <w:rPr>
          <w:rStyle w:val="text"/>
          <w:rFonts w:cs="Times New Roman"/>
        </w:rPr>
        <w:t>z JSX – velmi uživatelsky přívětivého kódu do již trochu zmateného Javascriptu.</w:t>
      </w:r>
      <w:r w:rsidR="00D05C2D" w:rsidRPr="00721DE5">
        <w:rPr>
          <w:rStyle w:val="text"/>
          <w:rFonts w:cs="Times New Roman"/>
        </w:rPr>
        <w:t xml:space="preserve"> Velmi tak usnadňuje práci programátorů</w:t>
      </w:r>
      <w:r w:rsidR="003027FC" w:rsidRPr="00721DE5">
        <w:rPr>
          <w:rStyle w:val="text"/>
          <w:rFonts w:cs="Times New Roman"/>
        </w:rPr>
        <w:t>m</w:t>
      </w:r>
      <w:r w:rsidR="00D05C2D" w:rsidRPr="00721DE5">
        <w:rPr>
          <w:rStyle w:val="text"/>
          <w:rFonts w:cs="Times New Roman"/>
        </w:rPr>
        <w:t>.</w:t>
      </w:r>
      <w:r w:rsidR="007D4267" w:rsidRPr="00721DE5">
        <w:rPr>
          <w:rStyle w:val="text"/>
          <w:rFonts w:cs="Times New Roman"/>
        </w:rPr>
        <w:t xml:space="preserve"> </w:t>
      </w:r>
      <w:r w:rsidR="0002495C" w:rsidRPr="00721DE5">
        <w:rPr>
          <w:rStyle w:val="text"/>
          <w:rFonts w:cs="Times New Roman"/>
        </w:rPr>
        <w:fldChar w:fldCharType="begin"/>
      </w:r>
      <w:r w:rsidR="0002495C" w:rsidRPr="00721DE5">
        <w:rPr>
          <w:rStyle w:val="text"/>
          <w:rFonts w:cs="Times New Roman"/>
        </w:rPr>
        <w:instrText xml:space="preserve"> ADDIN ZOTERO_ITEM CSL_CITATION {"citationID":"flkRANzt","properties":{"formattedCitation":"[3]","plainCitation":"[3]","noteIndex":0},"citationItems":[{"id":8,"uris":["http://zotero.org/users/9204758/items/X24UEQHC"],"uri":["http://zotero.org/users/9204758/items/X24UEQHC"],"itemData":{"id":8,"type":"webpage","title":"JSX - What Is a JSX? &amp; Introduction to Advanced","URL":"https://www.reactenlightenment.com/react-jsx/5.1.html","accessed":{"date-parts":[["2022",3,14]]}}}],"schema":"https://github.com/citation-style-language/schema/raw/master/csl-citation.json"} </w:instrText>
      </w:r>
      <w:r w:rsidR="0002495C" w:rsidRPr="00721DE5">
        <w:rPr>
          <w:rStyle w:val="text"/>
          <w:rFonts w:cs="Times New Roman"/>
        </w:rPr>
        <w:fldChar w:fldCharType="separate"/>
      </w:r>
      <w:r w:rsidR="0002495C" w:rsidRPr="00721DE5">
        <w:t>[3]</w:t>
      </w:r>
      <w:r w:rsidR="0002495C" w:rsidRPr="00721DE5">
        <w:rPr>
          <w:rStyle w:val="text"/>
          <w:rFonts w:cs="Times New Roman"/>
        </w:rPr>
        <w:fldChar w:fldCharType="end"/>
      </w:r>
    </w:p>
    <w:p w14:paraId="76B4BB80" w14:textId="387DF39F" w:rsidR="00C90744" w:rsidRPr="00721DE5" w:rsidRDefault="0018086A" w:rsidP="008E49D1">
      <w:pPr>
        <w:rPr>
          <w:rFonts w:cs="Times New Roman"/>
        </w:rPr>
      </w:pPr>
      <w:r w:rsidRPr="00721DE5">
        <w:rPr>
          <w:rFonts w:cs="Times New Roman"/>
        </w:rPr>
        <w:t>JSX:</w:t>
      </w:r>
    </w:p>
    <w:p w14:paraId="52F7EB16" w14:textId="6E069F11" w:rsidR="00C90744" w:rsidRPr="00721DE5" w:rsidRDefault="00C90744" w:rsidP="008E49D1">
      <w:pPr>
        <w:pStyle w:val="Titulek"/>
        <w:rPr>
          <w:rFonts w:cs="Times New Roman"/>
          <w:color w:val="auto"/>
          <w:sz w:val="22"/>
          <w:szCs w:val="22"/>
        </w:rPr>
      </w:pPr>
      <w:r w:rsidRPr="00721DE5">
        <w:rPr>
          <w:rFonts w:cs="Times New Roman"/>
          <w:color w:val="auto"/>
        </w:rPr>
        <w:t xml:space="preserve">kód </w:t>
      </w:r>
      <w:r w:rsidR="004B012E" w:rsidRPr="00721DE5">
        <w:rPr>
          <w:rFonts w:cs="Times New Roman"/>
          <w:color w:val="auto"/>
        </w:rPr>
        <w:fldChar w:fldCharType="begin"/>
      </w:r>
      <w:r w:rsidR="004B012E" w:rsidRPr="00721DE5">
        <w:rPr>
          <w:rFonts w:cs="Times New Roman"/>
          <w:color w:val="auto"/>
        </w:rPr>
        <w:instrText xml:space="preserve"> SEQ kód \* ARABIC </w:instrText>
      </w:r>
      <w:r w:rsidR="004B012E" w:rsidRPr="00721DE5">
        <w:rPr>
          <w:rFonts w:cs="Times New Roman"/>
          <w:color w:val="auto"/>
        </w:rPr>
        <w:fldChar w:fldCharType="separate"/>
      </w:r>
      <w:r w:rsidR="00DF4855">
        <w:rPr>
          <w:rFonts w:cs="Times New Roman"/>
          <w:noProof/>
          <w:color w:val="auto"/>
        </w:rPr>
        <w:t>1</w:t>
      </w:r>
      <w:r w:rsidR="004B012E" w:rsidRPr="00721DE5">
        <w:rPr>
          <w:rFonts w:cs="Times New Roman"/>
          <w:color w:val="auto"/>
        </w:rPr>
        <w:fldChar w:fldCharType="end"/>
      </w:r>
    </w:p>
    <w:p w14:paraId="1879D4B4" w14:textId="07D0F78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var nav = (</w:t>
      </w:r>
    </w:p>
    <w:p w14:paraId="14E1C912"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lt;ul id="nav"&gt;</w:t>
      </w:r>
    </w:p>
    <w:p w14:paraId="34EB7C8D"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lt;</w:t>
      </w:r>
      <w:proofErr w:type="spellStart"/>
      <w:r w:rsidRPr="00721DE5">
        <w:rPr>
          <w:rFonts w:eastAsia="Times New Roman" w:cs="Times New Roman"/>
          <w:spacing w:val="3"/>
          <w:sz w:val="20"/>
          <w:szCs w:val="20"/>
          <w:bdr w:val="none" w:sz="0" w:space="0" w:color="auto" w:frame="1"/>
          <w:lang w:eastAsia="cs-CZ"/>
        </w:rPr>
        <w:t>li</w:t>
      </w:r>
      <w:proofErr w:type="spellEnd"/>
      <w:proofErr w:type="gramStart"/>
      <w:r w:rsidRPr="00721DE5">
        <w:rPr>
          <w:rFonts w:eastAsia="Times New Roman" w:cs="Times New Roman"/>
          <w:spacing w:val="3"/>
          <w:sz w:val="20"/>
          <w:szCs w:val="20"/>
          <w:bdr w:val="none" w:sz="0" w:space="0" w:color="auto" w:frame="1"/>
          <w:lang w:eastAsia="cs-CZ"/>
        </w:rPr>
        <w:t>&gt;&lt;</w:t>
      </w:r>
      <w:proofErr w:type="gramEnd"/>
      <w:r w:rsidRPr="00721DE5">
        <w:rPr>
          <w:rFonts w:eastAsia="Times New Roman" w:cs="Times New Roman"/>
          <w:spacing w:val="3"/>
          <w:sz w:val="20"/>
          <w:szCs w:val="20"/>
          <w:bdr w:val="none" w:sz="0" w:space="0" w:color="auto" w:frame="1"/>
          <w:lang w:eastAsia="cs-CZ"/>
        </w:rPr>
        <w:t xml:space="preserve">a </w:t>
      </w:r>
      <w:proofErr w:type="spellStart"/>
      <w:r w:rsidRPr="00721DE5">
        <w:rPr>
          <w:rFonts w:eastAsia="Times New Roman" w:cs="Times New Roman"/>
          <w:spacing w:val="3"/>
          <w:sz w:val="20"/>
          <w:szCs w:val="20"/>
          <w:bdr w:val="none" w:sz="0" w:space="0" w:color="auto" w:frame="1"/>
          <w:lang w:eastAsia="cs-CZ"/>
        </w:rPr>
        <w:t>href</w:t>
      </w:r>
      <w:proofErr w:type="spellEnd"/>
      <w:r w:rsidRPr="00721DE5">
        <w:rPr>
          <w:rFonts w:eastAsia="Times New Roman" w:cs="Times New Roman"/>
          <w:spacing w:val="3"/>
          <w:sz w:val="20"/>
          <w:szCs w:val="20"/>
          <w:bdr w:val="none" w:sz="0" w:space="0" w:color="auto" w:frame="1"/>
          <w:lang w:eastAsia="cs-CZ"/>
        </w:rPr>
        <w:t>="#"&gt;</w:t>
      </w:r>
      <w:proofErr w:type="spellStart"/>
      <w:r w:rsidRPr="00721DE5">
        <w:rPr>
          <w:rFonts w:eastAsia="Times New Roman" w:cs="Times New Roman"/>
          <w:spacing w:val="3"/>
          <w:sz w:val="20"/>
          <w:szCs w:val="20"/>
          <w:bdr w:val="none" w:sz="0" w:space="0" w:color="auto" w:frame="1"/>
          <w:lang w:eastAsia="cs-CZ"/>
        </w:rPr>
        <w:t>Home</w:t>
      </w:r>
      <w:proofErr w:type="spellEnd"/>
      <w:r w:rsidRPr="00721DE5">
        <w:rPr>
          <w:rFonts w:eastAsia="Times New Roman" w:cs="Times New Roman"/>
          <w:spacing w:val="3"/>
          <w:sz w:val="20"/>
          <w:szCs w:val="20"/>
          <w:bdr w:val="none" w:sz="0" w:space="0" w:color="auto" w:frame="1"/>
          <w:lang w:eastAsia="cs-CZ"/>
        </w:rPr>
        <w:t>&lt;/a&gt;&lt;/</w:t>
      </w:r>
      <w:proofErr w:type="spellStart"/>
      <w:r w:rsidRPr="00721DE5">
        <w:rPr>
          <w:rFonts w:eastAsia="Times New Roman" w:cs="Times New Roman"/>
          <w:spacing w:val="3"/>
          <w:sz w:val="20"/>
          <w:szCs w:val="20"/>
          <w:bdr w:val="none" w:sz="0" w:space="0" w:color="auto" w:frame="1"/>
          <w:lang w:eastAsia="cs-CZ"/>
        </w:rPr>
        <w:t>li</w:t>
      </w:r>
      <w:proofErr w:type="spellEnd"/>
      <w:r w:rsidRPr="00721DE5">
        <w:rPr>
          <w:rFonts w:eastAsia="Times New Roman" w:cs="Times New Roman"/>
          <w:spacing w:val="3"/>
          <w:sz w:val="20"/>
          <w:szCs w:val="20"/>
          <w:bdr w:val="none" w:sz="0" w:space="0" w:color="auto" w:frame="1"/>
          <w:lang w:eastAsia="cs-CZ"/>
        </w:rPr>
        <w:t>&gt;</w:t>
      </w:r>
    </w:p>
    <w:p w14:paraId="5E1A254F"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lt;/ul&gt;</w:t>
      </w:r>
    </w:p>
    <w:p w14:paraId="2C161FD1"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pacing w:val="3"/>
          <w:szCs w:val="24"/>
          <w:lang w:eastAsia="cs-CZ"/>
        </w:rPr>
      </w:pPr>
      <w:r w:rsidRPr="00721DE5">
        <w:rPr>
          <w:rFonts w:eastAsia="Times New Roman" w:cs="Times New Roman"/>
          <w:spacing w:val="3"/>
          <w:sz w:val="20"/>
          <w:szCs w:val="20"/>
          <w:bdr w:val="none" w:sz="0" w:space="0" w:color="auto" w:frame="1"/>
          <w:lang w:eastAsia="cs-CZ"/>
        </w:rPr>
        <w:t>);</w:t>
      </w:r>
    </w:p>
    <w:p w14:paraId="066163F2" w14:textId="251130C4" w:rsidR="0018086A" w:rsidRPr="00721DE5" w:rsidRDefault="0018086A" w:rsidP="008E49D1">
      <w:pPr>
        <w:rPr>
          <w:rFonts w:cs="Times New Roman"/>
        </w:rPr>
      </w:pPr>
      <w:r w:rsidRPr="00721DE5">
        <w:rPr>
          <w:rFonts w:cs="Times New Roman"/>
        </w:rPr>
        <w:t>JavaScript:</w:t>
      </w:r>
    </w:p>
    <w:p w14:paraId="1F889C88" w14:textId="7DCE6A20" w:rsidR="00C90744" w:rsidRPr="00721DE5" w:rsidRDefault="00817303" w:rsidP="008E49D1">
      <w:pPr>
        <w:pStyle w:val="Titulek"/>
        <w:rPr>
          <w:rFonts w:cs="Times New Roman"/>
          <w:color w:val="auto"/>
        </w:rPr>
      </w:pPr>
      <w:r w:rsidRPr="00721DE5">
        <w:rPr>
          <w:rFonts w:cs="Times New Roman"/>
          <w:color w:val="auto"/>
        </w:rPr>
        <w:t>K</w:t>
      </w:r>
      <w:r w:rsidR="00C90744" w:rsidRPr="00721DE5">
        <w:rPr>
          <w:rFonts w:cs="Times New Roman"/>
          <w:color w:val="auto"/>
        </w:rPr>
        <w:t xml:space="preserve">ód </w:t>
      </w:r>
      <w:r w:rsidR="004B012E" w:rsidRPr="00721DE5">
        <w:rPr>
          <w:rFonts w:cs="Times New Roman"/>
          <w:color w:val="auto"/>
        </w:rPr>
        <w:fldChar w:fldCharType="begin"/>
      </w:r>
      <w:r w:rsidR="004B012E" w:rsidRPr="00721DE5">
        <w:rPr>
          <w:rFonts w:cs="Times New Roman"/>
          <w:color w:val="auto"/>
        </w:rPr>
        <w:instrText xml:space="preserve"> SEQ kód \* ARABIC </w:instrText>
      </w:r>
      <w:r w:rsidR="004B012E" w:rsidRPr="00721DE5">
        <w:rPr>
          <w:rFonts w:cs="Times New Roman"/>
          <w:color w:val="auto"/>
        </w:rPr>
        <w:fldChar w:fldCharType="separate"/>
      </w:r>
      <w:r w:rsidR="00DF4855">
        <w:rPr>
          <w:rFonts w:cs="Times New Roman"/>
          <w:noProof/>
          <w:color w:val="auto"/>
        </w:rPr>
        <w:t>2</w:t>
      </w:r>
      <w:r w:rsidR="004B012E" w:rsidRPr="00721DE5">
        <w:rPr>
          <w:rFonts w:cs="Times New Roman"/>
          <w:color w:val="auto"/>
        </w:rPr>
        <w:fldChar w:fldCharType="end"/>
      </w:r>
    </w:p>
    <w:p w14:paraId="425E26A7" w14:textId="77777777" w:rsidR="0018086A" w:rsidRPr="00721DE5" w:rsidRDefault="0018086A" w:rsidP="008E49D1">
      <w:pPr>
        <w:pStyle w:val="FormtovanvHTML"/>
        <w:shd w:val="clear" w:color="auto" w:fill="F7F7F7"/>
        <w:divId w:val="1058238996"/>
        <w:rPr>
          <w:rFonts w:ascii="Times New Roman" w:eastAsia="Times New Roman" w:hAnsi="Times New Roman" w:cs="Times New Roman"/>
          <w:spacing w:val="3"/>
          <w:bdr w:val="none" w:sz="0" w:space="0" w:color="auto" w:frame="1"/>
        </w:rPr>
      </w:pPr>
      <w:r w:rsidRPr="00721DE5">
        <w:rPr>
          <w:rFonts w:ascii="Times New Roman" w:hAnsi="Times New Roman" w:cs="Times New Roman"/>
          <w:sz w:val="17"/>
          <w:szCs w:val="17"/>
        </w:rPr>
        <w:t> </w:t>
      </w:r>
      <w:r w:rsidRPr="00721DE5">
        <w:rPr>
          <w:rFonts w:ascii="Times New Roman" w:eastAsia="Times New Roman" w:hAnsi="Times New Roman" w:cs="Times New Roman"/>
          <w:spacing w:val="3"/>
          <w:bdr w:val="none" w:sz="0" w:space="0" w:color="auto" w:frame="1"/>
        </w:rPr>
        <w:t xml:space="preserve">var nav = </w:t>
      </w:r>
      <w:proofErr w:type="spellStart"/>
      <w:r w:rsidRPr="00721DE5">
        <w:rPr>
          <w:rFonts w:ascii="Times New Roman" w:eastAsia="Times New Roman" w:hAnsi="Times New Roman" w:cs="Times New Roman"/>
          <w:spacing w:val="3"/>
          <w:bdr w:val="none" w:sz="0" w:space="0" w:color="auto" w:frame="1"/>
        </w:rPr>
        <w:t>React.createElement</w:t>
      </w:r>
      <w:proofErr w:type="spellEnd"/>
      <w:r w:rsidRPr="00721DE5">
        <w:rPr>
          <w:rFonts w:ascii="Times New Roman" w:eastAsia="Times New Roman" w:hAnsi="Times New Roman" w:cs="Times New Roman"/>
          <w:spacing w:val="3"/>
          <w:bdr w:val="none" w:sz="0" w:space="0" w:color="auto" w:frame="1"/>
        </w:rPr>
        <w:t>(</w:t>
      </w:r>
    </w:p>
    <w:p w14:paraId="30FDAB70"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ul",</w:t>
      </w:r>
    </w:p>
    <w:p w14:paraId="0EA6A834"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roofErr w:type="gramStart"/>
      <w:r w:rsidRPr="00721DE5">
        <w:rPr>
          <w:rFonts w:eastAsia="Times New Roman" w:cs="Times New Roman"/>
          <w:spacing w:val="3"/>
          <w:sz w:val="20"/>
          <w:szCs w:val="20"/>
          <w:bdr w:val="none" w:sz="0" w:space="0" w:color="auto" w:frame="1"/>
          <w:lang w:eastAsia="cs-CZ"/>
        </w:rPr>
        <w:t>{ id</w:t>
      </w:r>
      <w:proofErr w:type="gramEnd"/>
      <w:r w:rsidRPr="00721DE5">
        <w:rPr>
          <w:rFonts w:eastAsia="Times New Roman" w:cs="Times New Roman"/>
          <w:spacing w:val="3"/>
          <w:sz w:val="20"/>
          <w:szCs w:val="20"/>
          <w:bdr w:val="none" w:sz="0" w:space="0" w:color="auto" w:frame="1"/>
          <w:lang w:eastAsia="cs-CZ"/>
        </w:rPr>
        <w:t>: "nav" },</w:t>
      </w:r>
    </w:p>
    <w:p w14:paraId="2A8F956E"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roofErr w:type="spellStart"/>
      <w:r w:rsidRPr="00721DE5">
        <w:rPr>
          <w:rFonts w:eastAsia="Times New Roman" w:cs="Times New Roman"/>
          <w:spacing w:val="3"/>
          <w:sz w:val="20"/>
          <w:szCs w:val="20"/>
          <w:bdr w:val="none" w:sz="0" w:space="0" w:color="auto" w:frame="1"/>
          <w:lang w:eastAsia="cs-CZ"/>
        </w:rPr>
        <w:t>React.createElement</w:t>
      </w:r>
      <w:proofErr w:type="spellEnd"/>
      <w:r w:rsidRPr="00721DE5">
        <w:rPr>
          <w:rFonts w:eastAsia="Times New Roman" w:cs="Times New Roman"/>
          <w:spacing w:val="3"/>
          <w:sz w:val="20"/>
          <w:szCs w:val="20"/>
          <w:bdr w:val="none" w:sz="0" w:space="0" w:color="auto" w:frame="1"/>
          <w:lang w:eastAsia="cs-CZ"/>
        </w:rPr>
        <w:t>(</w:t>
      </w:r>
    </w:p>
    <w:p w14:paraId="61645BD3"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roofErr w:type="spellStart"/>
      <w:r w:rsidRPr="00721DE5">
        <w:rPr>
          <w:rFonts w:eastAsia="Times New Roman" w:cs="Times New Roman"/>
          <w:spacing w:val="3"/>
          <w:sz w:val="20"/>
          <w:szCs w:val="20"/>
          <w:bdr w:val="none" w:sz="0" w:space="0" w:color="auto" w:frame="1"/>
          <w:lang w:eastAsia="cs-CZ"/>
        </w:rPr>
        <w:t>li</w:t>
      </w:r>
      <w:proofErr w:type="spellEnd"/>
      <w:r w:rsidRPr="00721DE5">
        <w:rPr>
          <w:rFonts w:eastAsia="Times New Roman" w:cs="Times New Roman"/>
          <w:spacing w:val="3"/>
          <w:sz w:val="20"/>
          <w:szCs w:val="20"/>
          <w:bdr w:val="none" w:sz="0" w:space="0" w:color="auto" w:frame="1"/>
          <w:lang w:eastAsia="cs-CZ"/>
        </w:rPr>
        <w:t>",</w:t>
      </w:r>
    </w:p>
    <w:p w14:paraId="622396B3"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roofErr w:type="spellStart"/>
      <w:r w:rsidRPr="00721DE5">
        <w:rPr>
          <w:rFonts w:eastAsia="Times New Roman" w:cs="Times New Roman"/>
          <w:spacing w:val="3"/>
          <w:sz w:val="20"/>
          <w:szCs w:val="20"/>
          <w:bdr w:val="none" w:sz="0" w:space="0" w:color="auto" w:frame="1"/>
          <w:lang w:eastAsia="cs-CZ"/>
        </w:rPr>
        <w:t>null</w:t>
      </w:r>
      <w:proofErr w:type="spellEnd"/>
      <w:r w:rsidRPr="00721DE5">
        <w:rPr>
          <w:rFonts w:eastAsia="Times New Roman" w:cs="Times New Roman"/>
          <w:spacing w:val="3"/>
          <w:sz w:val="20"/>
          <w:szCs w:val="20"/>
          <w:bdr w:val="none" w:sz="0" w:space="0" w:color="auto" w:frame="1"/>
          <w:lang w:eastAsia="cs-CZ"/>
        </w:rPr>
        <w:t>,</w:t>
      </w:r>
    </w:p>
    <w:p w14:paraId="0A594432"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roofErr w:type="spellStart"/>
      <w:r w:rsidRPr="00721DE5">
        <w:rPr>
          <w:rFonts w:eastAsia="Times New Roman" w:cs="Times New Roman"/>
          <w:spacing w:val="3"/>
          <w:sz w:val="20"/>
          <w:szCs w:val="20"/>
          <w:bdr w:val="none" w:sz="0" w:space="0" w:color="auto" w:frame="1"/>
          <w:lang w:eastAsia="cs-CZ"/>
        </w:rPr>
        <w:t>React.createElement</w:t>
      </w:r>
      <w:proofErr w:type="spellEnd"/>
      <w:r w:rsidRPr="00721DE5">
        <w:rPr>
          <w:rFonts w:eastAsia="Times New Roman" w:cs="Times New Roman"/>
          <w:spacing w:val="3"/>
          <w:sz w:val="20"/>
          <w:szCs w:val="20"/>
          <w:bdr w:val="none" w:sz="0" w:space="0" w:color="auto" w:frame="1"/>
          <w:lang w:eastAsia="cs-CZ"/>
        </w:rPr>
        <w:t>(</w:t>
      </w:r>
    </w:p>
    <w:p w14:paraId="1D99EC9C"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a",</w:t>
      </w:r>
    </w:p>
    <w:p w14:paraId="3516EA39"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roofErr w:type="gramStart"/>
      <w:r w:rsidRPr="00721DE5">
        <w:rPr>
          <w:rFonts w:eastAsia="Times New Roman" w:cs="Times New Roman"/>
          <w:spacing w:val="3"/>
          <w:sz w:val="20"/>
          <w:szCs w:val="20"/>
          <w:bdr w:val="none" w:sz="0" w:space="0" w:color="auto" w:frame="1"/>
          <w:lang w:eastAsia="cs-CZ"/>
        </w:rPr>
        <w:t xml:space="preserve">{ </w:t>
      </w:r>
      <w:proofErr w:type="spellStart"/>
      <w:r w:rsidRPr="00721DE5">
        <w:rPr>
          <w:rFonts w:eastAsia="Times New Roman" w:cs="Times New Roman"/>
          <w:spacing w:val="3"/>
          <w:sz w:val="20"/>
          <w:szCs w:val="20"/>
          <w:bdr w:val="none" w:sz="0" w:space="0" w:color="auto" w:frame="1"/>
          <w:lang w:eastAsia="cs-CZ"/>
        </w:rPr>
        <w:t>href</w:t>
      </w:r>
      <w:proofErr w:type="spellEnd"/>
      <w:proofErr w:type="gramEnd"/>
      <w:r w:rsidRPr="00721DE5">
        <w:rPr>
          <w:rFonts w:eastAsia="Times New Roman" w:cs="Times New Roman"/>
          <w:spacing w:val="3"/>
          <w:sz w:val="20"/>
          <w:szCs w:val="20"/>
          <w:bdr w:val="none" w:sz="0" w:space="0" w:color="auto" w:frame="1"/>
          <w:lang w:eastAsia="cs-CZ"/>
        </w:rPr>
        <w:t>: "#" },</w:t>
      </w:r>
    </w:p>
    <w:p w14:paraId="4B246679"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roofErr w:type="spellStart"/>
      <w:r w:rsidRPr="00721DE5">
        <w:rPr>
          <w:rFonts w:eastAsia="Times New Roman" w:cs="Times New Roman"/>
          <w:spacing w:val="3"/>
          <w:sz w:val="20"/>
          <w:szCs w:val="20"/>
          <w:bdr w:val="none" w:sz="0" w:space="0" w:color="auto" w:frame="1"/>
          <w:lang w:eastAsia="cs-CZ"/>
        </w:rPr>
        <w:t>Home</w:t>
      </w:r>
      <w:proofErr w:type="spellEnd"/>
      <w:r w:rsidRPr="00721DE5">
        <w:rPr>
          <w:rFonts w:eastAsia="Times New Roman" w:cs="Times New Roman"/>
          <w:spacing w:val="3"/>
          <w:sz w:val="20"/>
          <w:szCs w:val="20"/>
          <w:bdr w:val="none" w:sz="0" w:space="0" w:color="auto" w:frame="1"/>
          <w:lang w:eastAsia="cs-CZ"/>
        </w:rPr>
        <w:t>"</w:t>
      </w:r>
    </w:p>
    <w:p w14:paraId="4E7BFAA9"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
    <w:p w14:paraId="1337164B"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 w:val="20"/>
          <w:szCs w:val="20"/>
          <w:bdr w:val="none" w:sz="0" w:space="0" w:color="auto" w:frame="1"/>
          <w:lang w:eastAsia="cs-CZ"/>
        </w:rPr>
      </w:pPr>
      <w:r w:rsidRPr="00721DE5">
        <w:rPr>
          <w:rFonts w:eastAsia="Times New Roman" w:cs="Times New Roman"/>
          <w:spacing w:val="3"/>
          <w:sz w:val="20"/>
          <w:szCs w:val="20"/>
          <w:bdr w:val="none" w:sz="0" w:space="0" w:color="auto" w:frame="1"/>
          <w:lang w:eastAsia="cs-CZ"/>
        </w:rPr>
        <w:t xml:space="preserve">   )</w:t>
      </w:r>
    </w:p>
    <w:p w14:paraId="435EE462" w14:textId="77777777" w:rsidR="0018086A" w:rsidRPr="00721DE5" w:rsidRDefault="0018086A" w:rsidP="008E49D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058238996"/>
        <w:rPr>
          <w:rFonts w:eastAsia="Times New Roman" w:cs="Times New Roman"/>
          <w:spacing w:val="3"/>
          <w:szCs w:val="24"/>
          <w:lang w:eastAsia="cs-CZ"/>
        </w:rPr>
      </w:pPr>
      <w:r w:rsidRPr="00721DE5">
        <w:rPr>
          <w:rFonts w:eastAsia="Times New Roman" w:cs="Times New Roman"/>
          <w:spacing w:val="3"/>
          <w:sz w:val="20"/>
          <w:szCs w:val="20"/>
          <w:bdr w:val="none" w:sz="0" w:space="0" w:color="auto" w:frame="1"/>
          <w:lang w:eastAsia="cs-CZ"/>
        </w:rPr>
        <w:t>);</w:t>
      </w:r>
    </w:p>
    <w:p w14:paraId="70BA7ECD" w14:textId="43567ABE" w:rsidR="00743397" w:rsidRPr="00721DE5" w:rsidRDefault="00F80C27" w:rsidP="008E49D1">
      <w:pPr>
        <w:rPr>
          <w:rFonts w:cs="Times New Roman"/>
        </w:rPr>
      </w:pPr>
      <w:r w:rsidRPr="00721DE5">
        <w:rPr>
          <w:rFonts w:cs="Times New Roman"/>
        </w:rPr>
        <w:fldChar w:fldCharType="begin"/>
      </w:r>
      <w:r w:rsidRPr="00721DE5">
        <w:rPr>
          <w:rFonts w:cs="Times New Roman"/>
        </w:rPr>
        <w:instrText xml:space="preserve"> ADDIN ZOTERO_ITEM CSL_CITATION {"citationID":"I1T1JidI","properties":{"formattedCitation":"[3]","plainCitation":"[3]","noteIndex":0},"citationItems":[{"id":8,"uris":["http://zotero.org/users/9204758/items/X24UEQHC"],"uri":["http://zotero.org/users/9204758/items/X24UEQHC"],"itemData":{"id":8,"type":"webpage","title":"JSX - What Is a JSX? &amp; Introduction to Advanced","URL":"https://www.reactenlightenment.com/react-jsx/5.1.html","accessed":{"date-parts":[["2022",3,14]]}}}],"schema":"https://github.com/citation-style-language/schema/raw/master/csl-citation.json"} </w:instrText>
      </w:r>
      <w:r w:rsidRPr="00721DE5">
        <w:rPr>
          <w:rFonts w:cs="Times New Roman"/>
        </w:rPr>
        <w:fldChar w:fldCharType="separate"/>
      </w:r>
      <w:r w:rsidRPr="00721DE5">
        <w:rPr>
          <w:rFonts w:cs="Times New Roman"/>
        </w:rPr>
        <w:t>[3]</w:t>
      </w:r>
      <w:r w:rsidRPr="00721DE5">
        <w:rPr>
          <w:rFonts w:cs="Times New Roman"/>
        </w:rPr>
        <w:fldChar w:fldCharType="end"/>
      </w:r>
    </w:p>
    <w:p w14:paraId="6E258605" w14:textId="226FEF1E" w:rsidR="24FE6E6E" w:rsidRPr="00721DE5" w:rsidRDefault="00EF01B1" w:rsidP="008C5FC3">
      <w:pPr>
        <w:pStyle w:val="Nadpis2"/>
        <w:numPr>
          <w:ilvl w:val="3"/>
          <w:numId w:val="9"/>
        </w:numPr>
        <w:tabs>
          <w:tab w:val="left" w:pos="2552"/>
        </w:tabs>
        <w:ind w:left="1276" w:hanging="1418"/>
        <w:rPr>
          <w:rFonts w:cs="Times New Roman"/>
          <w:szCs w:val="40"/>
        </w:rPr>
      </w:pPr>
      <w:bookmarkStart w:id="9" w:name="_Toc99018976"/>
      <w:r w:rsidRPr="00721DE5">
        <w:rPr>
          <w:rFonts w:cs="Times New Roman"/>
          <w:szCs w:val="40"/>
        </w:rPr>
        <w:t>Supabase</w:t>
      </w:r>
      <w:bookmarkEnd w:id="9"/>
    </w:p>
    <w:p w14:paraId="3F93BC5F" w14:textId="2B8B74BA" w:rsidR="002A1A7B" w:rsidRPr="00721DE5" w:rsidRDefault="00EF01B1" w:rsidP="00316663">
      <w:pPr>
        <w:rPr>
          <w:rStyle w:val="text"/>
          <w:rFonts w:cs="Times New Roman"/>
        </w:rPr>
      </w:pPr>
      <w:r w:rsidRPr="00721DE5">
        <w:rPr>
          <w:rStyle w:val="text"/>
          <w:rFonts w:cs="Times New Roman"/>
        </w:rPr>
        <w:t>Jako databáz</w:t>
      </w:r>
      <w:r w:rsidR="006B754B" w:rsidRPr="00721DE5">
        <w:rPr>
          <w:rStyle w:val="text"/>
          <w:rFonts w:cs="Times New Roman"/>
        </w:rPr>
        <w:t>e</w:t>
      </w:r>
      <w:r w:rsidRPr="00721DE5">
        <w:rPr>
          <w:rStyle w:val="text"/>
          <w:rFonts w:cs="Times New Roman"/>
        </w:rPr>
        <w:t xml:space="preserve"> </w:t>
      </w:r>
      <w:r w:rsidR="006B754B" w:rsidRPr="00721DE5">
        <w:rPr>
          <w:rStyle w:val="text"/>
          <w:rFonts w:cs="Times New Roman"/>
        </w:rPr>
        <w:t>byla vybrána</w:t>
      </w:r>
      <w:r w:rsidRPr="00721DE5">
        <w:rPr>
          <w:rStyle w:val="text"/>
          <w:rFonts w:cs="Times New Roman"/>
        </w:rPr>
        <w:t xml:space="preserve"> Supabase</w:t>
      </w:r>
      <w:r w:rsidR="5A37B981" w:rsidRPr="00721DE5">
        <w:rPr>
          <w:rStyle w:val="text"/>
          <w:rFonts w:cs="Times New Roman"/>
        </w:rPr>
        <w:t>.  Je</w:t>
      </w:r>
      <w:r w:rsidRPr="00721DE5">
        <w:rPr>
          <w:rStyle w:val="text"/>
          <w:rFonts w:cs="Times New Roman"/>
        </w:rPr>
        <w:t xml:space="preserve"> to open source alternativa</w:t>
      </w:r>
      <w:r w:rsidR="002A1A7B" w:rsidRPr="00721DE5">
        <w:rPr>
          <w:rStyle w:val="text"/>
          <w:rFonts w:cs="Times New Roman"/>
        </w:rPr>
        <w:t xml:space="preserve"> k Firebase. Jedná se o cloudovou službu, která nabízí tzv. backend-as-a-service (BaaS).</w:t>
      </w:r>
      <w:r w:rsidR="008E49D1" w:rsidRPr="00721DE5">
        <w:rPr>
          <w:rStyle w:val="text"/>
          <w:rFonts w:cs="Times New Roman"/>
        </w:rPr>
        <w:t xml:space="preserve"> </w:t>
      </w:r>
      <w:r w:rsidR="00BE560D" w:rsidRPr="00721DE5">
        <w:rPr>
          <w:rStyle w:val="text"/>
          <w:rFonts w:cs="Times New Roman"/>
        </w:rPr>
        <w:fldChar w:fldCharType="begin"/>
      </w:r>
      <w:r w:rsidR="00BE560D" w:rsidRPr="00721DE5">
        <w:rPr>
          <w:rStyle w:val="text"/>
          <w:rFonts w:cs="Times New Roman"/>
        </w:rPr>
        <w:instrText xml:space="preserve"> ADDIN ZOTERO_ITEM CSL_CITATION {"citationID":"Ww3ZCOi2","properties":{"formattedCitation":"[4]","plainCitation":"[4]","noteIndex":0},"citationItems":[{"id":4,"uris":["http://zotero.org/users/9204758/items/DVHTHUBW"],"uri":["http://zotero.org/users/9204758/items/DVHTHUBW"],"itemData":{"id":4,"type":"webpage","abstract":"The Open Source Alternative to Firebase.","container-title":"Supabase","language":"en","title":"The Open Source Firebase Alternative","URL":"https://supabase.com/","accessed":{"date-parts":[["2022",3,14]]}}}],"schema":"https://github.com/citation-style-language/schema/raw/master/csl-citation.json"} </w:instrText>
      </w:r>
      <w:r w:rsidR="00BE560D" w:rsidRPr="00721DE5">
        <w:rPr>
          <w:rStyle w:val="text"/>
          <w:rFonts w:cs="Times New Roman"/>
        </w:rPr>
        <w:fldChar w:fldCharType="separate"/>
      </w:r>
      <w:r w:rsidR="00BE560D" w:rsidRPr="00721DE5">
        <w:t>[4]</w:t>
      </w:r>
      <w:r w:rsidR="00BE560D" w:rsidRPr="00721DE5">
        <w:rPr>
          <w:rStyle w:val="text"/>
          <w:rFonts w:cs="Times New Roman"/>
        </w:rPr>
        <w:fldChar w:fldCharType="end"/>
      </w:r>
    </w:p>
    <w:p w14:paraId="64A412D9" w14:textId="77777777" w:rsidR="00F2270E" w:rsidRPr="00721DE5" w:rsidRDefault="00F2270E" w:rsidP="00316663">
      <w:pPr>
        <w:rPr>
          <w:rStyle w:val="text"/>
          <w:rFonts w:cs="Times New Roman"/>
        </w:rPr>
      </w:pPr>
      <w:r w:rsidRPr="00721DE5">
        <w:rPr>
          <w:rStyle w:val="text"/>
          <w:rFonts w:cs="Times New Roman"/>
        </w:rPr>
        <w:t>Supabase je postavená na PostgreSQL což je moderní open source SQL databáze s mnoha funkcemi.</w:t>
      </w:r>
      <w:r w:rsidRPr="00721DE5">
        <w:rPr>
          <w:rStyle w:val="text"/>
          <w:rFonts w:cs="Times New Roman"/>
        </w:rPr>
        <w:fldChar w:fldCharType="begin"/>
      </w:r>
      <w:r w:rsidRPr="00721DE5">
        <w:rPr>
          <w:rStyle w:val="text"/>
          <w:rFonts w:cs="Times New Roman"/>
        </w:rPr>
        <w:instrText xml:space="preserve"> ADDIN ZOTERO_ITEM CSL_CITATION {"citationID":"X7aunz3S","properties":{"formattedCitation":"[6]","plainCitation":"[6]","noteIndex":0},"citationItems":[{"id":18,"uris":["http://zotero.org/users/9204758/items/N2EVAIFK"],"uri":["http://zotero.org/users/9204758/items/N2EVAIFK"],"itemData":{"id":18,"type":"webpage","title":"PostgreSQL: About","URL":"https://www.postgresql.org/about/","accessed":{"date-parts":[["2022",3,21]]}}}],"schema":"https://github.com/citation-style-language/schema/raw/master/csl-citation.json"} </w:instrText>
      </w:r>
      <w:r w:rsidRPr="00721DE5">
        <w:rPr>
          <w:rStyle w:val="text"/>
          <w:rFonts w:cs="Times New Roman"/>
        </w:rPr>
        <w:fldChar w:fldCharType="separate"/>
      </w:r>
      <w:r w:rsidRPr="00721DE5">
        <w:t>[6]</w:t>
      </w:r>
      <w:r w:rsidRPr="00721DE5">
        <w:rPr>
          <w:rStyle w:val="text"/>
          <w:rFonts w:cs="Times New Roman"/>
        </w:rPr>
        <w:fldChar w:fldCharType="end"/>
      </w:r>
      <w:r w:rsidRPr="00721DE5">
        <w:rPr>
          <w:rStyle w:val="text"/>
          <w:rFonts w:cs="Times New Roman"/>
        </w:rPr>
        <w:t xml:space="preserve"> Nabízí navíc od databáze i např. přihlašování, uložiště pro videa či fotky, nebo i vlastní serverové funkce a cron joby. Má velmi přívětivou verzi zdarma až na 2 projekty na uživatele. Není ale problém si připlatit a použít Supabase na větší projekty.</w:t>
      </w:r>
    </w:p>
    <w:p w14:paraId="0573EFDE" w14:textId="791CFE36" w:rsidR="00F2270E" w:rsidRPr="00721DE5" w:rsidRDefault="00F2270E" w:rsidP="00316663">
      <w:pPr>
        <w:rPr>
          <w:rStyle w:val="text"/>
          <w:rFonts w:cs="Times New Roman"/>
        </w:rPr>
      </w:pPr>
      <w:r w:rsidRPr="00721DE5">
        <w:rPr>
          <w:rStyle w:val="text"/>
          <w:rFonts w:cs="Times New Roman"/>
        </w:rPr>
        <w:t xml:space="preserve">Supabase je jeden z nejrychleji rostoucích open source projektů na světě. Jelikož se komunitě velmi líbí použití BaaS nad velmi stabilní databází jako je PostgreSQL. Supabase je dobrá i v tom, že nám dovoluje přistupovat do databáze skrze jejich API, které mimochodem i dynamicky </w:t>
      </w:r>
      <w:proofErr w:type="gramStart"/>
      <w:r w:rsidRPr="00721DE5">
        <w:rPr>
          <w:rStyle w:val="text"/>
          <w:rFonts w:cs="Times New Roman"/>
        </w:rPr>
        <w:t>vytváří</w:t>
      </w:r>
      <w:proofErr w:type="gramEnd"/>
      <w:r w:rsidRPr="00721DE5">
        <w:rPr>
          <w:rStyle w:val="text"/>
          <w:rFonts w:cs="Times New Roman"/>
        </w:rPr>
        <w:t xml:space="preserve"> API dokumentaci přímo k vašemu projektu, ale dává uživateli i přístup přímo k samotné PostgreSQL databázi v případě, že uživateli bude chybět v tomto směru jakákoliv funkce. Nejen, že má možnost požádat velmi ochotnou komunitu, která reaguje velmi rychle a </w:t>
      </w:r>
      <w:r w:rsidRPr="00721DE5">
        <w:rPr>
          <w:rStyle w:val="text"/>
          <w:rFonts w:cs="Times New Roman"/>
        </w:rPr>
        <w:lastRenderedPageBreak/>
        <w:t xml:space="preserve">při rozumném požadavku by netrvalo dlouho funkci do Supabase doprogramovat. Tak může využít i funkce PostgreSQL napřímo. </w:t>
      </w:r>
      <w:r w:rsidRPr="00721DE5">
        <w:rPr>
          <w:rStyle w:val="text"/>
          <w:rFonts w:cs="Times New Roman"/>
        </w:rPr>
        <w:fldChar w:fldCharType="begin"/>
      </w:r>
      <w:r w:rsidRPr="00721DE5">
        <w:rPr>
          <w:rStyle w:val="text"/>
          <w:rFonts w:cs="Times New Roman"/>
        </w:rPr>
        <w:instrText xml:space="preserve"> ADDIN ZOTERO_ITEM CSL_CITATION {"citationID":"HvcS8miT","properties":{"formattedCitation":"[5]","plainCitation":"[5]","noteIndex":0},"citationItems":[{"id":6,"uris":["http://zotero.org/users/9204758/items/QU3KAE22"],"uri":["http://zotero.org/users/9204758/items/QU3KAE22"],"itemData":{"id":6,"type":"webpage","title":"What is BaaS? | Backend-as-a-Service vs. serverless | Cloudflare","URL":"https://www.cloudflare.com/learning/serverless/glossary/backend-as-a-service-baas/","accessed":{"date-parts":[["2022",3,14]]}}}],"schema":"https://github.com/citation-style-language/schema/raw/master/csl-citation.json"} </w:instrText>
      </w:r>
      <w:r w:rsidRPr="00721DE5">
        <w:rPr>
          <w:rStyle w:val="text"/>
          <w:rFonts w:cs="Times New Roman"/>
        </w:rPr>
        <w:fldChar w:fldCharType="separate"/>
      </w:r>
      <w:r w:rsidRPr="00721DE5">
        <w:t>[5]</w:t>
      </w:r>
      <w:r w:rsidRPr="00721DE5">
        <w:rPr>
          <w:rStyle w:val="text"/>
          <w:rFonts w:cs="Times New Roman"/>
        </w:rPr>
        <w:fldChar w:fldCharType="end"/>
      </w:r>
    </w:p>
    <w:p w14:paraId="424FAD4E" w14:textId="1CE37223" w:rsidR="002A1A7B" w:rsidRPr="00721DE5" w:rsidRDefault="002A1A7B" w:rsidP="008C5FC3">
      <w:pPr>
        <w:pStyle w:val="Nadpis2"/>
        <w:numPr>
          <w:ilvl w:val="4"/>
          <w:numId w:val="9"/>
        </w:numPr>
        <w:tabs>
          <w:tab w:val="left" w:pos="2552"/>
        </w:tabs>
        <w:ind w:left="1560" w:hanging="1666"/>
        <w:rPr>
          <w:rFonts w:cs="Times New Roman"/>
          <w:szCs w:val="40"/>
        </w:rPr>
      </w:pPr>
      <w:bookmarkStart w:id="10" w:name="_Toc99018977"/>
      <w:r w:rsidRPr="00721DE5">
        <w:rPr>
          <w:rFonts w:cs="Times New Roman"/>
          <w:szCs w:val="40"/>
        </w:rPr>
        <w:t>BaaS</w:t>
      </w:r>
      <w:bookmarkEnd w:id="10"/>
      <w:r w:rsidRPr="00721DE5">
        <w:rPr>
          <w:rFonts w:cs="Times New Roman"/>
          <w:szCs w:val="40"/>
        </w:rPr>
        <w:t xml:space="preserve"> </w:t>
      </w:r>
    </w:p>
    <w:p w14:paraId="5C9E658E" w14:textId="3AD78DAA" w:rsidR="002A1A7B" w:rsidRPr="00721DE5" w:rsidRDefault="002A1A7B" w:rsidP="0029712F">
      <w:pPr>
        <w:rPr>
          <w:rStyle w:val="text"/>
          <w:rFonts w:cs="Times New Roman"/>
        </w:rPr>
      </w:pPr>
      <w:r w:rsidRPr="00721DE5">
        <w:rPr>
          <w:rStyle w:val="text"/>
          <w:rFonts w:cs="Times New Roman"/>
        </w:rPr>
        <w:t xml:space="preserve">Je Cloudová služba, která nabízí zákazníkům </w:t>
      </w:r>
      <w:r w:rsidR="00C816ED" w:rsidRPr="00721DE5">
        <w:rPr>
          <w:rStyle w:val="text"/>
          <w:rFonts w:cs="Times New Roman"/>
        </w:rPr>
        <w:t>předat všechny procesy</w:t>
      </w:r>
      <w:r w:rsidR="5A37B981" w:rsidRPr="00721DE5">
        <w:rPr>
          <w:rStyle w:val="text"/>
          <w:rFonts w:cs="Times New Roman"/>
        </w:rPr>
        <w:t>,</w:t>
      </w:r>
      <w:r w:rsidR="00C816ED" w:rsidRPr="00721DE5">
        <w:rPr>
          <w:rStyle w:val="text"/>
          <w:rFonts w:cs="Times New Roman"/>
        </w:rPr>
        <w:t xml:space="preserve"> co se dějí na pozadí aplikace</w:t>
      </w:r>
      <w:r w:rsidR="5A37B981" w:rsidRPr="00721DE5">
        <w:rPr>
          <w:rStyle w:val="text"/>
          <w:rFonts w:cs="Times New Roman"/>
        </w:rPr>
        <w:t>,</w:t>
      </w:r>
      <w:r w:rsidR="00C816ED" w:rsidRPr="00721DE5">
        <w:rPr>
          <w:rStyle w:val="text"/>
          <w:rFonts w:cs="Times New Roman"/>
        </w:rPr>
        <w:t xml:space="preserve"> do nějakého cloudu, který to za ně </w:t>
      </w:r>
      <w:proofErr w:type="gramStart"/>
      <w:r w:rsidR="00C816ED" w:rsidRPr="00721DE5">
        <w:rPr>
          <w:rStyle w:val="text"/>
          <w:rFonts w:cs="Times New Roman"/>
        </w:rPr>
        <w:t>vyřeší</w:t>
      </w:r>
      <w:proofErr w:type="gramEnd"/>
      <w:r w:rsidR="00C816ED" w:rsidRPr="00721DE5">
        <w:rPr>
          <w:rStyle w:val="text"/>
          <w:rFonts w:cs="Times New Roman"/>
        </w:rPr>
        <w:t xml:space="preserve">. Odpadá tak nutnost programátorů soustředit se na backend a místo toho pomocí </w:t>
      </w:r>
      <w:r w:rsidR="00B17A63" w:rsidRPr="00721DE5">
        <w:rPr>
          <w:rStyle w:val="text"/>
          <w:rFonts w:cs="Times New Roman"/>
        </w:rPr>
        <w:t>API</w:t>
      </w:r>
      <w:r w:rsidR="00C816ED" w:rsidRPr="00721DE5">
        <w:rPr>
          <w:rStyle w:val="text"/>
          <w:rFonts w:cs="Times New Roman"/>
        </w:rPr>
        <w:t xml:space="preserve"> využívají služby nějakého BaaS poskytovatele. Dále i odpadá nutnost spravovat si vlastní servery, o to se v cloudu také stará poskytovatel služby.</w:t>
      </w:r>
      <w:r w:rsidR="00B17A63" w:rsidRPr="00721DE5">
        <w:rPr>
          <w:rStyle w:val="text"/>
          <w:rFonts w:cs="Times New Roman"/>
        </w:rPr>
        <w:t xml:space="preserve"> </w:t>
      </w:r>
      <w:r w:rsidR="00C70BB6" w:rsidRPr="00721DE5">
        <w:rPr>
          <w:rStyle w:val="text"/>
          <w:rFonts w:cs="Times New Roman"/>
        </w:rPr>
        <w:fldChar w:fldCharType="begin"/>
      </w:r>
      <w:r w:rsidR="00C70BB6" w:rsidRPr="00721DE5">
        <w:rPr>
          <w:rStyle w:val="text"/>
          <w:rFonts w:cs="Times New Roman"/>
        </w:rPr>
        <w:instrText xml:space="preserve"> ADDIN ZOTERO_ITEM CSL_CITATION {"citationID":"w8iHNjbI","properties":{"formattedCitation":"[5]","plainCitation":"[5]","noteIndex":0},"citationItems":[{"id":6,"uris":["http://zotero.org/users/9204758/items/QU3KAE22"],"uri":["http://zotero.org/users/9204758/items/QU3KAE22"],"itemData":{"id":6,"type":"webpage","title":"What is BaaS? | Backend-as-a-Service vs. serverless | Cloudflare","URL":"https://www.cloudflare.com/learning/serverless/glossary/backend-as-a-service-baas/","accessed":{"date-parts":[["2022",3,14]]}}}],"schema":"https://github.com/citation-style-language/schema/raw/master/csl-citation.json"} </w:instrText>
      </w:r>
      <w:r w:rsidR="00C70BB6" w:rsidRPr="00721DE5">
        <w:rPr>
          <w:rStyle w:val="text"/>
          <w:rFonts w:cs="Times New Roman"/>
        </w:rPr>
        <w:fldChar w:fldCharType="separate"/>
      </w:r>
      <w:r w:rsidR="00C70BB6" w:rsidRPr="00721DE5">
        <w:t>[5]</w:t>
      </w:r>
      <w:r w:rsidR="00C70BB6" w:rsidRPr="00721DE5">
        <w:rPr>
          <w:rStyle w:val="text"/>
          <w:rFonts w:cs="Times New Roman"/>
        </w:rPr>
        <w:fldChar w:fldCharType="end"/>
      </w:r>
    </w:p>
    <w:p w14:paraId="7DECA59D" w14:textId="6C2DB291" w:rsidR="00A028C4" w:rsidRPr="00721DE5" w:rsidRDefault="00A028C4" w:rsidP="008C5FC3">
      <w:pPr>
        <w:pStyle w:val="Nadpis2"/>
        <w:numPr>
          <w:ilvl w:val="3"/>
          <w:numId w:val="9"/>
        </w:numPr>
        <w:tabs>
          <w:tab w:val="left" w:pos="2552"/>
        </w:tabs>
        <w:ind w:left="1276" w:hanging="1418"/>
        <w:rPr>
          <w:rFonts w:cs="Times New Roman"/>
          <w:szCs w:val="40"/>
        </w:rPr>
      </w:pPr>
      <w:bookmarkStart w:id="11" w:name="_Toc99018978"/>
      <w:r w:rsidRPr="00721DE5">
        <w:rPr>
          <w:rFonts w:cs="Times New Roman"/>
          <w:szCs w:val="40"/>
        </w:rPr>
        <w:t>Tailwind</w:t>
      </w:r>
      <w:bookmarkEnd w:id="11"/>
    </w:p>
    <w:p w14:paraId="3660B576" w14:textId="337EDADD" w:rsidR="0017476F" w:rsidRPr="00721DE5" w:rsidRDefault="00A028C4" w:rsidP="0029712F">
      <w:pPr>
        <w:rPr>
          <w:rStyle w:val="text"/>
          <w:rFonts w:cs="Times New Roman"/>
        </w:rPr>
      </w:pPr>
      <w:r w:rsidRPr="00721DE5">
        <w:rPr>
          <w:rStyle w:val="text"/>
          <w:rFonts w:cs="Times New Roman"/>
        </w:rPr>
        <w:t>Tailwind</w:t>
      </w:r>
      <w:r w:rsidR="0017476F" w:rsidRPr="00721DE5">
        <w:rPr>
          <w:rStyle w:val="text"/>
          <w:rFonts w:cs="Times New Roman"/>
        </w:rPr>
        <w:t xml:space="preserve"> je CSS knihovna, která velmi usnadňuje stylování vaší aplikace. Styl jakékoliv vaší komponenty píšete přímo do její třídy, </w:t>
      </w:r>
      <w:r w:rsidR="00151784" w:rsidRPr="00721DE5">
        <w:rPr>
          <w:rStyle w:val="text"/>
          <w:rFonts w:cs="Times New Roman"/>
        </w:rPr>
        <w:t>usnadňuje</w:t>
      </w:r>
      <w:r w:rsidR="0017476F" w:rsidRPr="00721DE5">
        <w:rPr>
          <w:rStyle w:val="text"/>
          <w:rFonts w:cs="Times New Roman"/>
        </w:rPr>
        <w:t xml:space="preserve"> tak </w:t>
      </w:r>
      <w:r w:rsidR="00151784" w:rsidRPr="00721DE5">
        <w:rPr>
          <w:rStyle w:val="text"/>
          <w:rFonts w:cs="Times New Roman"/>
        </w:rPr>
        <w:t>stylování komponent</w:t>
      </w:r>
      <w:r w:rsidR="0017476F" w:rsidRPr="00721DE5">
        <w:rPr>
          <w:rStyle w:val="text"/>
          <w:rFonts w:cs="Times New Roman"/>
        </w:rPr>
        <w:t>. Také optimalizuje posílání stylů do vaší aplikace, nikdy nepošle styly, které nebudou využity. Nakonec i zjednodušuje udělat stránku responzivní.</w:t>
      </w:r>
      <w:r w:rsidR="0025469C" w:rsidRPr="00721DE5">
        <w:rPr>
          <w:rStyle w:val="text"/>
          <w:rFonts w:cs="Times New Roman"/>
        </w:rPr>
        <w:fldChar w:fldCharType="begin"/>
      </w:r>
      <w:r w:rsidR="005263E7" w:rsidRPr="00721DE5">
        <w:rPr>
          <w:rStyle w:val="text"/>
          <w:rFonts w:cs="Times New Roman"/>
        </w:rPr>
        <w:instrText xml:space="preserve"> ADDIN ZOTERO_ITEM CSL_CITATION {"citationID":"Adaf0k2C","properties":{"formattedCitation":"[7]","plainCitation":"[7]","noteIndex":0},"citationItems":[{"id":14,"uris":["http://zotero.org/users/9204758/items/AMI5Q9LU"],"uri":["http://zotero.org/users/9204758/items/AMI5Q9LU"],"itemData":{"id":14,"type":"webpage","abstract":"Documentation for the Tailwind CSS framework.","language":"en","title":"Tailwind CSS - Rapidly build modern websites without ever leaving your HTML.","URL":"https://tailwindcss.com/","accessed":{"date-parts":[["2022",3,14]]}}}],"schema":"https://github.com/citation-style-language/schema/raw/master/csl-citation.json"} </w:instrText>
      </w:r>
      <w:r w:rsidR="0025469C" w:rsidRPr="00721DE5">
        <w:rPr>
          <w:rStyle w:val="text"/>
          <w:rFonts w:cs="Times New Roman"/>
        </w:rPr>
        <w:fldChar w:fldCharType="separate"/>
      </w:r>
      <w:r w:rsidR="005263E7" w:rsidRPr="00721DE5">
        <w:t>[7]</w:t>
      </w:r>
      <w:r w:rsidR="0025469C" w:rsidRPr="00721DE5">
        <w:rPr>
          <w:rStyle w:val="text"/>
          <w:rFonts w:cs="Times New Roman"/>
        </w:rPr>
        <w:fldChar w:fldCharType="end"/>
      </w:r>
    </w:p>
    <w:p w14:paraId="0B8758F7" w14:textId="57B4F735" w:rsidR="00EB0777" w:rsidRPr="00721DE5" w:rsidRDefault="00EB0777" w:rsidP="008C5FC3">
      <w:pPr>
        <w:pStyle w:val="Nadpis2"/>
        <w:numPr>
          <w:ilvl w:val="1"/>
          <w:numId w:val="9"/>
        </w:numPr>
        <w:ind w:left="284"/>
        <w:rPr>
          <w:rFonts w:cs="Times New Roman"/>
        </w:rPr>
      </w:pPr>
      <w:bookmarkStart w:id="12" w:name="_Toc99018979"/>
      <w:r w:rsidRPr="00721DE5">
        <w:rPr>
          <w:rFonts w:cs="Times New Roman"/>
        </w:rPr>
        <w:t>Výběr projektu</w:t>
      </w:r>
      <w:bookmarkEnd w:id="12"/>
    </w:p>
    <w:p w14:paraId="7427DA06" w14:textId="63B50BC0" w:rsidR="00EB0777" w:rsidRPr="00721DE5" w:rsidRDefault="00EB0777" w:rsidP="0029712F">
      <w:pPr>
        <w:rPr>
          <w:rStyle w:val="text"/>
          <w:rFonts w:cs="Times New Roman"/>
        </w:rPr>
      </w:pPr>
      <w:r w:rsidRPr="00721DE5">
        <w:rPr>
          <w:rStyle w:val="text"/>
          <w:rFonts w:cs="Times New Roman"/>
        </w:rPr>
        <w:t>Při výběru tématu maturitního projektu jsem hledal něco, co by dávalo smysl a co by mě mohlo bavit. Snažil jsem se nají</w:t>
      </w:r>
      <w:r w:rsidR="005B741F" w:rsidRPr="00721DE5">
        <w:rPr>
          <w:rStyle w:val="text"/>
          <w:rFonts w:cs="Times New Roman"/>
        </w:rPr>
        <w:t>t</w:t>
      </w:r>
      <w:r w:rsidRPr="00721DE5">
        <w:rPr>
          <w:rStyle w:val="text"/>
          <w:rFonts w:cs="Times New Roman"/>
        </w:rPr>
        <w:t xml:space="preserve"> něco, co má potenciál, ale ještě není na trhu. Když se řekne helpdesk</w:t>
      </w:r>
      <w:r w:rsidR="5A37B981" w:rsidRPr="00721DE5">
        <w:rPr>
          <w:rStyle w:val="text"/>
          <w:rFonts w:cs="Times New Roman"/>
        </w:rPr>
        <w:t>,</w:t>
      </w:r>
      <w:r w:rsidRPr="00721DE5">
        <w:rPr>
          <w:rStyle w:val="text"/>
          <w:rFonts w:cs="Times New Roman"/>
        </w:rPr>
        <w:t xml:space="preserve"> nejspíše si řeknete, že to není nic revolučního</w:t>
      </w:r>
      <w:r w:rsidR="00596809" w:rsidRPr="00721DE5">
        <w:rPr>
          <w:rStyle w:val="text"/>
          <w:rFonts w:cs="Times New Roman"/>
        </w:rPr>
        <w:t>. Když se nad tím trochu více zamyslíte dojde vám</w:t>
      </w:r>
      <w:r w:rsidR="00152892" w:rsidRPr="00721DE5">
        <w:rPr>
          <w:rStyle w:val="text"/>
          <w:rFonts w:cs="Times New Roman"/>
        </w:rPr>
        <w:t>,</w:t>
      </w:r>
      <w:r w:rsidR="00596809" w:rsidRPr="00721DE5">
        <w:rPr>
          <w:rStyle w:val="text"/>
          <w:rFonts w:cs="Times New Roman"/>
        </w:rPr>
        <w:t xml:space="preserve"> ž</w:t>
      </w:r>
      <w:r w:rsidR="00596809" w:rsidRPr="00721DE5">
        <w:rPr>
          <w:rStyle w:val="text"/>
          <w:rFonts w:cs="Times New Roman"/>
          <w:szCs w:val="24"/>
        </w:rPr>
        <w:t>e poslední dobou nejsou úspěšné naprosto nové revoluční projekty, ale projekty, které vezmou něco naprosto nerevolučního a předělají to revolučně s využitím moderních technologií.</w:t>
      </w:r>
    </w:p>
    <w:p w14:paraId="17ADF0B5" w14:textId="0A7302D7" w:rsidR="00EB0777" w:rsidRPr="00721DE5" w:rsidRDefault="00EB0777" w:rsidP="008C5FC3">
      <w:pPr>
        <w:pStyle w:val="Nadpis2"/>
        <w:numPr>
          <w:ilvl w:val="2"/>
          <w:numId w:val="9"/>
        </w:numPr>
        <w:tabs>
          <w:tab w:val="left" w:pos="851"/>
          <w:tab w:val="left" w:pos="1843"/>
        </w:tabs>
        <w:ind w:left="709" w:hanging="851"/>
        <w:rPr>
          <w:rFonts w:cs="Times New Roman"/>
        </w:rPr>
      </w:pPr>
      <w:bookmarkStart w:id="13" w:name="_Toc99018980"/>
      <w:r w:rsidRPr="00721DE5">
        <w:rPr>
          <w:rFonts w:cs="Times New Roman"/>
        </w:rPr>
        <w:t>Inspirace</w:t>
      </w:r>
      <w:bookmarkEnd w:id="13"/>
    </w:p>
    <w:p w14:paraId="0B28B0BC" w14:textId="179F5BFE" w:rsidR="00596809" w:rsidRPr="00721DE5" w:rsidRDefault="00596809" w:rsidP="0029712F">
      <w:pPr>
        <w:rPr>
          <w:rStyle w:val="text"/>
          <w:rFonts w:cs="Times New Roman"/>
        </w:rPr>
      </w:pPr>
      <w:r w:rsidRPr="00721DE5">
        <w:rPr>
          <w:rStyle w:val="text"/>
          <w:rFonts w:cs="Times New Roman"/>
        </w:rPr>
        <w:t xml:space="preserve">Pro inspiraci nemusíme chodit vůbec daleko. Snad již každý se dnes na dovolené nebo snad jen při spěchu na nádraží v Praze svezl </w:t>
      </w:r>
      <w:proofErr w:type="spellStart"/>
      <w:r w:rsidR="00F442FE" w:rsidRPr="00721DE5">
        <w:rPr>
          <w:rStyle w:val="text"/>
          <w:rFonts w:cs="Times New Roman"/>
        </w:rPr>
        <w:t>U</w:t>
      </w:r>
      <w:r w:rsidRPr="00721DE5">
        <w:rPr>
          <w:rStyle w:val="text"/>
          <w:rFonts w:cs="Times New Roman"/>
        </w:rPr>
        <w:t>berem</w:t>
      </w:r>
      <w:proofErr w:type="spellEnd"/>
      <w:r w:rsidRPr="00721DE5">
        <w:rPr>
          <w:rStyle w:val="text"/>
          <w:rFonts w:cs="Times New Roman"/>
        </w:rPr>
        <w:t>. Uber není žádná novinka</w:t>
      </w:r>
      <w:r w:rsidR="5A37B981" w:rsidRPr="00721DE5">
        <w:rPr>
          <w:rStyle w:val="text"/>
          <w:rFonts w:cs="Times New Roman"/>
        </w:rPr>
        <w:t>,</w:t>
      </w:r>
      <w:r w:rsidRPr="00721DE5">
        <w:rPr>
          <w:rStyle w:val="text"/>
          <w:rFonts w:cs="Times New Roman"/>
        </w:rPr>
        <w:t xml:space="preserve"> je tu </w:t>
      </w:r>
      <w:r w:rsidR="00F442FE" w:rsidRPr="00721DE5">
        <w:rPr>
          <w:rStyle w:val="text"/>
          <w:rFonts w:cs="Times New Roman"/>
        </w:rPr>
        <w:t>s námi již několik let, ale novinka to nebyla ani při jeho vzniku. Takové staré dobré taxi je tu s námi již desítky, možná stovky let</w:t>
      </w:r>
      <w:r w:rsidR="5A37B981" w:rsidRPr="00721DE5">
        <w:rPr>
          <w:rStyle w:val="text"/>
          <w:rFonts w:cs="Times New Roman"/>
        </w:rPr>
        <w:t>, a</w:t>
      </w:r>
      <w:r w:rsidR="00F442FE" w:rsidRPr="00721DE5">
        <w:rPr>
          <w:rStyle w:val="text"/>
          <w:rFonts w:cs="Times New Roman"/>
        </w:rPr>
        <w:t xml:space="preserve"> i přes to se uberu podařilo být v tomto odvětví tak strašně úspěšní. Je to právě Uber, který mě inspiroval začít tento projekt a od začátku si říkám, když tento konceptu může fungovat v prostředí, kde někdo může přijít o život, proč by nemohl fungovat v bezpečném prostředí internetu. </w:t>
      </w:r>
    </w:p>
    <w:p w14:paraId="5A7C8CA2" w14:textId="5CD87BC3" w:rsidR="00DC5860" w:rsidRPr="00721DE5" w:rsidRDefault="00EB0777" w:rsidP="008E4EDE">
      <w:pPr>
        <w:pStyle w:val="Nadpis2"/>
        <w:numPr>
          <w:ilvl w:val="0"/>
          <w:numId w:val="9"/>
        </w:numPr>
        <w:tabs>
          <w:tab w:val="left" w:pos="284"/>
        </w:tabs>
        <w:ind w:left="-284" w:firstLine="142"/>
        <w:rPr>
          <w:rFonts w:cs="Times New Roman"/>
        </w:rPr>
      </w:pPr>
      <w:bookmarkStart w:id="14" w:name="_Toc99018981"/>
      <w:r w:rsidRPr="00721DE5">
        <w:rPr>
          <w:rFonts w:cs="Times New Roman"/>
        </w:rPr>
        <w:t>Praktická část</w:t>
      </w:r>
      <w:bookmarkEnd w:id="14"/>
    </w:p>
    <w:p w14:paraId="085A05EE" w14:textId="4B827D7C" w:rsidR="00E47F30" w:rsidRPr="00721DE5" w:rsidRDefault="00C72B01" w:rsidP="008C5FC3">
      <w:pPr>
        <w:pStyle w:val="Nadpis2"/>
        <w:numPr>
          <w:ilvl w:val="1"/>
          <w:numId w:val="9"/>
        </w:numPr>
        <w:ind w:left="284"/>
        <w:rPr>
          <w:rFonts w:cs="Times New Roman"/>
        </w:rPr>
      </w:pPr>
      <w:bookmarkStart w:id="15" w:name="_Toc99018982"/>
      <w:r w:rsidRPr="00721DE5">
        <w:rPr>
          <w:rFonts w:cs="Times New Roman"/>
        </w:rPr>
        <w:t>Schéma databáze</w:t>
      </w:r>
      <w:bookmarkEnd w:id="15"/>
    </w:p>
    <w:p w14:paraId="6930ADD4" w14:textId="0D965611" w:rsidR="002D310A" w:rsidRPr="00E136F9" w:rsidRDefault="005E098E" w:rsidP="0029712F">
      <w:r w:rsidRPr="00721DE5">
        <w:rPr>
          <w:rStyle w:val="text"/>
          <w:rFonts w:cs="Times New Roman"/>
        </w:rPr>
        <w:t xml:space="preserve">Databáze má velmi </w:t>
      </w:r>
      <w:r w:rsidR="00FC31F2" w:rsidRPr="00721DE5">
        <w:rPr>
          <w:rStyle w:val="text"/>
          <w:rFonts w:cs="Times New Roman"/>
        </w:rPr>
        <w:t>jednoduché schéma</w:t>
      </w:r>
      <w:r w:rsidR="002D2DD4">
        <w:rPr>
          <w:rStyle w:val="text"/>
          <w:rFonts w:cs="Times New Roman"/>
        </w:rPr>
        <w:t xml:space="preserve"> viz obrázek č. 1</w:t>
      </w:r>
      <w:r w:rsidR="00FC31F2" w:rsidRPr="00721DE5">
        <w:rPr>
          <w:rStyle w:val="text"/>
          <w:rFonts w:cs="Times New Roman"/>
        </w:rPr>
        <w:t xml:space="preserve">. Jsou zde základní komponenty pro funkčnost aplikace: </w:t>
      </w:r>
      <w:r w:rsidR="000733A0" w:rsidRPr="00721DE5">
        <w:rPr>
          <w:rStyle w:val="text"/>
          <w:rFonts w:cs="Times New Roman"/>
        </w:rPr>
        <w:t>tickety, zprávy, uživatelé a typy ticketů.</w:t>
      </w:r>
      <w:r w:rsidR="00C55FB0" w:rsidRPr="00721DE5">
        <w:rPr>
          <w:rStyle w:val="text"/>
          <w:rFonts w:cs="Times New Roman"/>
        </w:rPr>
        <w:t xml:space="preserve"> Poté dvě pomocné tabulky user_roles a role_permissions, ve kterých je uložena role uživatele</w:t>
      </w:r>
      <w:r w:rsidR="003F5352" w:rsidRPr="00721DE5">
        <w:rPr>
          <w:rStyle w:val="text"/>
          <w:rFonts w:cs="Times New Roman"/>
        </w:rPr>
        <w:t xml:space="preserve">, </w:t>
      </w:r>
      <w:r w:rsidR="5A37B981" w:rsidRPr="00721DE5">
        <w:rPr>
          <w:rStyle w:val="text"/>
          <w:rFonts w:cs="Times New Roman"/>
        </w:rPr>
        <w:t xml:space="preserve">ty </w:t>
      </w:r>
      <w:r w:rsidR="003F5352" w:rsidRPr="00721DE5">
        <w:rPr>
          <w:rStyle w:val="text"/>
          <w:rFonts w:cs="Times New Roman"/>
        </w:rPr>
        <w:t>musí být ve zvláštní tabulce, abychom jednoduše mohli zabránit tomu</w:t>
      </w:r>
      <w:r w:rsidR="004E51A8" w:rsidRPr="00721DE5">
        <w:rPr>
          <w:rStyle w:val="text"/>
          <w:rFonts w:cs="Times New Roman"/>
        </w:rPr>
        <w:t xml:space="preserve">, aby si uživatel mohl roli změnit třeba na </w:t>
      </w:r>
      <w:r w:rsidR="004E51A8" w:rsidRPr="00721DE5">
        <w:rPr>
          <w:rStyle w:val="text"/>
          <w:rFonts w:cs="Times New Roman"/>
        </w:rPr>
        <w:lastRenderedPageBreak/>
        <w:t>admina. V tabulce role_permissions definujeme</w:t>
      </w:r>
      <w:r w:rsidR="004F359B" w:rsidRPr="00721DE5">
        <w:rPr>
          <w:rStyle w:val="text"/>
          <w:rFonts w:cs="Times New Roman"/>
        </w:rPr>
        <w:t xml:space="preserve"> oprávnění </w:t>
      </w:r>
      <w:r w:rsidR="009B7EF2" w:rsidRPr="00721DE5">
        <w:rPr>
          <w:rStyle w:val="text"/>
          <w:rFonts w:cs="Times New Roman"/>
        </w:rPr>
        <w:t>operátorů a adminů. Tedy např. admin má právo</w:t>
      </w:r>
      <w:r w:rsidR="00DB6E01" w:rsidRPr="00721DE5">
        <w:rPr>
          <w:rStyle w:val="text"/>
          <w:rFonts w:cs="Times New Roman"/>
        </w:rPr>
        <w:t xml:space="preserve"> </w:t>
      </w:r>
      <w:r w:rsidR="001F1739" w:rsidRPr="00721DE5">
        <w:rPr>
          <w:rStyle w:val="text"/>
          <w:rFonts w:cs="Times New Roman"/>
        </w:rPr>
        <w:t>měnit roli</w:t>
      </w:r>
      <w:r w:rsidR="00DB6E01" w:rsidRPr="00721DE5">
        <w:rPr>
          <w:rStyle w:val="text"/>
          <w:rFonts w:cs="Times New Roman"/>
        </w:rPr>
        <w:t xml:space="preserve"> uživatelů, ale operátor </w:t>
      </w:r>
      <w:bookmarkStart w:id="16" w:name="_Toc98150493"/>
      <w:bookmarkStart w:id="17" w:name="_Toc98150601"/>
      <w:r w:rsidR="00EC5122" w:rsidRPr="00721DE5">
        <w:rPr>
          <w:rStyle w:val="text"/>
          <w:rFonts w:cs="Times New Roman"/>
        </w:rPr>
        <w:t>nikoliv.</w:t>
      </w:r>
      <w:r w:rsidR="00EC5122" w:rsidRPr="00721DE5">
        <w:t xml:space="preserve"> </w:t>
      </w:r>
      <w:bookmarkEnd w:id="16"/>
      <w:bookmarkEnd w:id="17"/>
    </w:p>
    <w:p w14:paraId="3940FE61" w14:textId="366C4F79" w:rsidR="00B46493" w:rsidRPr="00A42D1F" w:rsidRDefault="00B46493" w:rsidP="00B46493">
      <w:pPr>
        <w:pStyle w:val="Titulek"/>
        <w:keepNext/>
        <w:rPr>
          <w:rFonts w:cs="Times New Roman"/>
          <w:color w:val="auto"/>
        </w:rPr>
      </w:pPr>
      <w:bookmarkStart w:id="18" w:name="_Toc99397811"/>
      <w:r w:rsidRPr="00A42D1F">
        <w:rPr>
          <w:rFonts w:cs="Times New Roman"/>
          <w:color w:val="auto"/>
        </w:rPr>
        <w:t xml:space="preserve">Obrázek </w:t>
      </w:r>
      <w:r w:rsidRPr="00A42D1F">
        <w:rPr>
          <w:rFonts w:cs="Times New Roman"/>
          <w:color w:val="auto"/>
        </w:rPr>
        <w:fldChar w:fldCharType="begin"/>
      </w:r>
      <w:r w:rsidRPr="00A42D1F">
        <w:rPr>
          <w:rFonts w:cs="Times New Roman"/>
          <w:color w:val="auto"/>
        </w:rPr>
        <w:instrText xml:space="preserve"> SEQ Obrázek \* ARABIC </w:instrText>
      </w:r>
      <w:r w:rsidRPr="00A42D1F">
        <w:rPr>
          <w:rFonts w:cs="Times New Roman"/>
          <w:color w:val="auto"/>
        </w:rPr>
        <w:fldChar w:fldCharType="separate"/>
      </w:r>
      <w:r w:rsidR="00DF4855">
        <w:rPr>
          <w:rFonts w:cs="Times New Roman"/>
          <w:noProof/>
          <w:color w:val="auto"/>
        </w:rPr>
        <w:t>1</w:t>
      </w:r>
      <w:r w:rsidRPr="00A42D1F">
        <w:rPr>
          <w:rFonts w:cs="Times New Roman"/>
          <w:color w:val="auto"/>
        </w:rPr>
        <w:fldChar w:fldCharType="end"/>
      </w:r>
      <w:r w:rsidRPr="00A42D1F">
        <w:rPr>
          <w:rFonts w:cs="Times New Roman"/>
          <w:color w:val="auto"/>
        </w:rPr>
        <w:t xml:space="preserve"> schéma databáze</w:t>
      </w:r>
      <w:bookmarkEnd w:id="18"/>
    </w:p>
    <w:p w14:paraId="5FE9B475" w14:textId="41F6AEBB" w:rsidR="002D310A" w:rsidRPr="00721DE5" w:rsidRDefault="0056482E" w:rsidP="00C80F78">
      <w:pPr>
        <w:rPr>
          <w:rStyle w:val="text"/>
          <w:rFonts w:cs="Times New Roman"/>
        </w:rPr>
      </w:pPr>
      <w:r>
        <w:rPr>
          <w:noProof/>
        </w:rPr>
        <w:drawing>
          <wp:inline distT="0" distB="0" distL="0" distR="0" wp14:anchorId="593DFA37" wp14:editId="26459D06">
            <wp:extent cx="5760720" cy="3209290"/>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pic:nvPicPr>
                  <pic:blipFill>
                    <a:blip r:embed="rId11">
                      <a:extLst>
                        <a:ext uri="{28A0092B-C50C-407E-A947-70E740481C1C}">
                          <a14:useLocalDpi xmlns:a14="http://schemas.microsoft.com/office/drawing/2010/main" val="0"/>
                        </a:ext>
                      </a:extLst>
                    </a:blip>
                    <a:stretch>
                      <a:fillRect/>
                    </a:stretch>
                  </pic:blipFill>
                  <pic:spPr>
                    <a:xfrm>
                      <a:off x="0" y="0"/>
                      <a:ext cx="5760720" cy="3209290"/>
                    </a:xfrm>
                    <a:prstGeom prst="rect">
                      <a:avLst/>
                    </a:prstGeom>
                  </pic:spPr>
                </pic:pic>
              </a:graphicData>
            </a:graphic>
          </wp:inline>
        </w:drawing>
      </w:r>
    </w:p>
    <w:p w14:paraId="460DB1AC" w14:textId="7B1D4B10" w:rsidR="001028A6" w:rsidRPr="00721DE5" w:rsidRDefault="001028A6" w:rsidP="008C5FC3">
      <w:pPr>
        <w:pStyle w:val="Nadpis2"/>
        <w:numPr>
          <w:ilvl w:val="1"/>
          <w:numId w:val="9"/>
        </w:numPr>
        <w:ind w:left="284"/>
        <w:rPr>
          <w:rFonts w:cs="Times New Roman"/>
        </w:rPr>
      </w:pPr>
      <w:bookmarkStart w:id="19" w:name="_Toc99018983"/>
      <w:r w:rsidRPr="71698AD8">
        <w:rPr>
          <w:rFonts w:cs="Times New Roman"/>
        </w:rPr>
        <w:t>Funkce na databázi</w:t>
      </w:r>
      <w:bookmarkEnd w:id="19"/>
    </w:p>
    <w:p w14:paraId="1665EC81" w14:textId="119741A1" w:rsidR="001028A6" w:rsidRPr="00721DE5" w:rsidRDefault="001028A6" w:rsidP="0029712F">
      <w:r w:rsidRPr="00721DE5">
        <w:t>Supabase nabízí uživateli napsat si vlastní funkce v jazyku PLPGSQL</w:t>
      </w:r>
      <w:r w:rsidR="5A37B981" w:rsidRPr="00721DE5">
        <w:t>,</w:t>
      </w:r>
      <w:r w:rsidRPr="00721DE5">
        <w:t xml:space="preserve"> které se budou moci volat na straně databáze. Tyto funkce se využívají např. k řešení přístupů k datům. Nebo se dají propojit s nějaký </w:t>
      </w:r>
      <w:proofErr w:type="spellStart"/>
      <w:r w:rsidRPr="00721DE5">
        <w:t>triggerem</w:t>
      </w:r>
      <w:proofErr w:type="spellEnd"/>
      <w:r w:rsidRPr="00721DE5">
        <w:t xml:space="preserve">, který </w:t>
      </w:r>
      <w:r w:rsidR="00B52FFB" w:rsidRPr="00721DE5">
        <w:t>s</w:t>
      </w:r>
      <w:r w:rsidRPr="00721DE5">
        <w:t>e spustí stane-li se něco.</w:t>
      </w:r>
      <w:r w:rsidR="00492E00">
        <w:t xml:space="preserve"> Díky tomu </w:t>
      </w:r>
      <w:r w:rsidR="00AB5629">
        <w:t xml:space="preserve">může být aplikace napsána bez backendu, </w:t>
      </w:r>
      <w:r w:rsidR="00A806F7">
        <w:t xml:space="preserve">jelikož funkce na databázi mohou obejít bezpečnostní pravidla nastavené pro veřejný </w:t>
      </w:r>
      <w:proofErr w:type="spellStart"/>
      <w:r w:rsidR="00A806F7">
        <w:t>api</w:t>
      </w:r>
      <w:proofErr w:type="spellEnd"/>
      <w:r w:rsidR="00A806F7">
        <w:t xml:space="preserve"> klíč.</w:t>
      </w:r>
      <w:r w:rsidR="00A71279">
        <w:t xml:space="preserve"> A tak se postarat </w:t>
      </w:r>
      <w:r w:rsidR="0070776A">
        <w:t xml:space="preserve">o některé věci, které chceme udělal, ale nechceme povolit </w:t>
      </w:r>
      <w:r w:rsidR="00934AB6">
        <w:t>z venku.</w:t>
      </w:r>
    </w:p>
    <w:p w14:paraId="5F2EBC3F" w14:textId="77777777" w:rsidR="001028A6" w:rsidRPr="00721DE5" w:rsidRDefault="001028A6" w:rsidP="008C5FC3">
      <w:pPr>
        <w:pStyle w:val="Nadpis2"/>
        <w:numPr>
          <w:ilvl w:val="2"/>
          <w:numId w:val="9"/>
        </w:numPr>
        <w:tabs>
          <w:tab w:val="left" w:pos="851"/>
          <w:tab w:val="left" w:pos="1843"/>
        </w:tabs>
        <w:ind w:left="709" w:hanging="851"/>
        <w:rPr>
          <w:rFonts w:cs="Times New Roman"/>
        </w:rPr>
      </w:pPr>
      <w:bookmarkStart w:id="20" w:name="_Toc99018984"/>
      <w:r w:rsidRPr="00721DE5">
        <w:rPr>
          <w:rFonts w:cs="Times New Roman"/>
        </w:rPr>
        <w:lastRenderedPageBreak/>
        <w:t>Funkce authorize</w:t>
      </w:r>
      <w:bookmarkEnd w:id="20"/>
    </w:p>
    <w:p w14:paraId="1EF89D3F" w14:textId="661D50F2" w:rsidR="001028A6" w:rsidRPr="00A42D1F" w:rsidRDefault="001028A6" w:rsidP="00C80F78">
      <w:pPr>
        <w:pStyle w:val="Titulek"/>
        <w:keepNext/>
        <w:rPr>
          <w:rFonts w:cs="Times New Roman"/>
          <w:color w:val="auto"/>
        </w:rPr>
      </w:pPr>
      <w:bookmarkStart w:id="21" w:name="_Toc98150494"/>
      <w:bookmarkStart w:id="22" w:name="_Toc98150602"/>
      <w:bookmarkStart w:id="23" w:name="_Toc99397812"/>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2</w:t>
      </w:r>
      <w:r w:rsidR="00B46493" w:rsidRPr="00A42D1F">
        <w:rPr>
          <w:rFonts w:cs="Times New Roman"/>
          <w:color w:val="auto"/>
        </w:rPr>
        <w:fldChar w:fldCharType="end"/>
      </w:r>
      <w:r w:rsidRPr="00A42D1F">
        <w:rPr>
          <w:rFonts w:cs="Times New Roman"/>
          <w:color w:val="auto"/>
        </w:rPr>
        <w:t xml:space="preserve"> funkce authorize</w:t>
      </w:r>
      <w:bookmarkEnd w:id="21"/>
      <w:bookmarkEnd w:id="22"/>
      <w:bookmarkEnd w:id="23"/>
    </w:p>
    <w:p w14:paraId="42B543FE" w14:textId="2DD5B1C1" w:rsidR="001028A6" w:rsidRPr="00721DE5" w:rsidRDefault="001028A6" w:rsidP="00C80F78">
      <w:pPr>
        <w:keepNext/>
        <w:ind w:left="142"/>
        <w:rPr>
          <w:rFonts w:cs="Times New Roman"/>
        </w:rPr>
      </w:pPr>
      <w:r>
        <w:rPr>
          <w:noProof/>
        </w:rPr>
        <w:drawing>
          <wp:inline distT="0" distB="0" distL="0" distR="0" wp14:anchorId="3906BEE0" wp14:editId="74B48F4C">
            <wp:extent cx="5760720" cy="2510790"/>
            <wp:effectExtent l="0" t="0" r="0" b="381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760720" cy="2510790"/>
                    </a:xfrm>
                    <a:prstGeom prst="rect">
                      <a:avLst/>
                    </a:prstGeom>
                  </pic:spPr>
                </pic:pic>
              </a:graphicData>
            </a:graphic>
          </wp:inline>
        </w:drawing>
      </w:r>
    </w:p>
    <w:p w14:paraId="3EFE3367" w14:textId="4D625386" w:rsidR="001028A6" w:rsidRPr="00721DE5" w:rsidRDefault="001028A6" w:rsidP="0029712F">
      <w:r w:rsidRPr="00721DE5">
        <w:t>Funkce authorize je PLPGSQL funkce, která je napsaná na databázi. Stará se o to, aby uživatelé, kteří mají mít přístup k </w:t>
      </w:r>
      <w:r w:rsidRPr="00316663">
        <w:rPr>
          <w:rStyle w:val="text"/>
        </w:rPr>
        <w:t>některým</w:t>
      </w:r>
      <w:r w:rsidRPr="00721DE5">
        <w:t xml:space="preserve"> datům navíc ho mít budou. Má 2 parametry, </w:t>
      </w:r>
      <w:r w:rsidR="5A37B981" w:rsidRPr="00721DE5">
        <w:t xml:space="preserve">a to </w:t>
      </w:r>
      <w:r w:rsidRPr="00721DE5">
        <w:t xml:space="preserve">request_permission a user_id. Funkce si </w:t>
      </w:r>
      <w:proofErr w:type="gramStart"/>
      <w:r w:rsidRPr="00721DE5">
        <w:t>sloučí</w:t>
      </w:r>
      <w:proofErr w:type="gramEnd"/>
      <w:r w:rsidRPr="00721DE5">
        <w:t xml:space="preserve"> tabulky user_roles a role_permissions podle role. Vznikne tabulka se 3 řádky</w:t>
      </w:r>
      <w:r w:rsidR="5A37B981" w:rsidRPr="00721DE5">
        <w:t>,</w:t>
      </w:r>
      <w:r w:rsidRPr="00721DE5">
        <w:t xml:space="preserve"> kde jsou všechny 3 role a k rolím přiřazené jejich pemissions z tabulky role permissions, kde jsou vytvořené záznamy s rolí a oprávněním, které má. Funkce potom hledá řádek</w:t>
      </w:r>
      <w:r w:rsidR="00152892" w:rsidRPr="00721DE5">
        <w:t>,</w:t>
      </w:r>
      <w:r w:rsidRPr="00721DE5">
        <w:t xml:space="preserve"> na kterém je role vybraného uživatele podle parametru user_id a pokud má tato role dané oprávnění podle parametru request_permission</w:t>
      </w:r>
      <w:r w:rsidR="002D2DD4">
        <w:t xml:space="preserve"> viz obrázek č. 2</w:t>
      </w:r>
      <w:r w:rsidRPr="00721DE5">
        <w:t>. Pokud ano vrátí funkce true a funkce v RLS povolí uživatele přístup k datům v dané tabulce.</w:t>
      </w:r>
      <w:r w:rsidR="00464D4A" w:rsidRPr="00721DE5">
        <w:fldChar w:fldCharType="begin"/>
      </w:r>
      <w:r w:rsidR="005263E7" w:rsidRPr="00721DE5">
        <w:instrText xml:space="preserve"> ADDIN ZOTERO_ITEM CSL_CITATION {"citationID":"FAAB2jEa","properties":{"formattedCitation":"[8]","plainCitation":"[8]","noteIndex":0},"citationItems":[{"id":16,"uris":["http://zotero.org/users/9204758/items/384DBFXZ"],"uri":["http://zotero.org/users/9204758/items/384DBFXZ"],"itemData":{"id":16,"type":"webpage","abstract":"The open source Firebase alternative. Follow to stay updated about our public Beta. - supabase/examples/nextjs-slack-clone at master · supabase/supabase","container-title":"GitHub","language":"en","title":"supabase/examples/nextjs-slack-clone at master · supabase/supabase","URL":"https://github.com/supabase/supabase","accessed":{"date-parts":[["2022",3,14]]}}}],"schema":"https://github.com/citation-style-language/schema/raw/master/csl-citation.json"} </w:instrText>
      </w:r>
      <w:r w:rsidR="00464D4A" w:rsidRPr="00721DE5">
        <w:fldChar w:fldCharType="separate"/>
      </w:r>
      <w:r w:rsidR="005263E7" w:rsidRPr="00721DE5">
        <w:t>[8]</w:t>
      </w:r>
      <w:r w:rsidR="00464D4A" w:rsidRPr="00721DE5">
        <w:fldChar w:fldCharType="end"/>
      </w:r>
    </w:p>
    <w:p w14:paraId="55D2C62B" w14:textId="77A96B8F" w:rsidR="005A415D" w:rsidRPr="00721DE5" w:rsidRDefault="00846465" w:rsidP="008C5FC3">
      <w:pPr>
        <w:pStyle w:val="Nadpis2"/>
        <w:numPr>
          <w:ilvl w:val="2"/>
          <w:numId w:val="9"/>
        </w:numPr>
        <w:tabs>
          <w:tab w:val="left" w:pos="851"/>
          <w:tab w:val="left" w:pos="1843"/>
        </w:tabs>
        <w:ind w:left="709" w:hanging="851"/>
        <w:rPr>
          <w:rFonts w:cs="Times New Roman"/>
        </w:rPr>
      </w:pPr>
      <w:r w:rsidRPr="00721DE5">
        <w:rPr>
          <w:rFonts w:cs="Times New Roman"/>
        </w:rPr>
        <w:t xml:space="preserve"> </w:t>
      </w:r>
      <w:r w:rsidR="000733A0" w:rsidRPr="00721DE5">
        <w:rPr>
          <w:rFonts w:cs="Times New Roman"/>
        </w:rPr>
        <w:t xml:space="preserve"> </w:t>
      </w:r>
      <w:bookmarkStart w:id="24" w:name="_Toc99018985"/>
      <w:r w:rsidR="005A415D" w:rsidRPr="00721DE5">
        <w:rPr>
          <w:rFonts w:cs="Times New Roman"/>
        </w:rPr>
        <w:t xml:space="preserve">Funkce </w:t>
      </w:r>
      <w:r w:rsidR="00B10BCF" w:rsidRPr="00721DE5">
        <w:rPr>
          <w:rFonts w:cs="Times New Roman"/>
        </w:rPr>
        <w:t>isinmyticket</w:t>
      </w:r>
      <w:bookmarkEnd w:id="24"/>
    </w:p>
    <w:p w14:paraId="39904DC0" w14:textId="66536F2C" w:rsidR="00B10BCF" w:rsidRPr="00721DE5" w:rsidRDefault="006A71AF" w:rsidP="0029712F">
      <w:pPr>
        <w:rPr>
          <w:rStyle w:val="text"/>
          <w:rFonts w:cs="Times New Roman"/>
        </w:rPr>
      </w:pPr>
      <w:r w:rsidRPr="00721DE5">
        <w:rPr>
          <w:rStyle w:val="text"/>
          <w:rFonts w:cs="Times New Roman"/>
        </w:rPr>
        <w:t xml:space="preserve">RLS </w:t>
      </w:r>
      <w:r w:rsidR="00387EAA" w:rsidRPr="00721DE5">
        <w:rPr>
          <w:rStyle w:val="text"/>
          <w:rFonts w:cs="Times New Roman"/>
        </w:rPr>
        <w:t>nám jednoduše dovoluje dát uživateli přístup</w:t>
      </w:r>
      <w:r w:rsidR="002968AB" w:rsidRPr="00721DE5">
        <w:rPr>
          <w:rStyle w:val="text"/>
          <w:rFonts w:cs="Times New Roman"/>
        </w:rPr>
        <w:t xml:space="preserve"> ke zprávám, které nesou jeho user_id</w:t>
      </w:r>
      <w:r w:rsidR="5A37B981" w:rsidRPr="00721DE5">
        <w:rPr>
          <w:rStyle w:val="text"/>
          <w:rFonts w:cs="Times New Roman"/>
        </w:rPr>
        <w:t>. Uživatel</w:t>
      </w:r>
      <w:r w:rsidR="00987CAC" w:rsidRPr="00721DE5">
        <w:rPr>
          <w:rStyle w:val="text"/>
          <w:rFonts w:cs="Times New Roman"/>
        </w:rPr>
        <w:t>, ale potřebuje přístup i ke zprávám, které někdo poslal jemu, právě v jeho ticketu. O to se stará právě funkce isinmyticket.</w:t>
      </w:r>
      <w:r w:rsidR="006A6B3D" w:rsidRPr="00721DE5">
        <w:rPr>
          <w:rStyle w:val="text"/>
          <w:rFonts w:cs="Times New Roman"/>
        </w:rPr>
        <w:t xml:space="preserve"> </w:t>
      </w:r>
    </w:p>
    <w:p w14:paraId="0BC80F55" w14:textId="516DC37F" w:rsidR="00770A27" w:rsidRPr="00A42D1F" w:rsidRDefault="00770A27" w:rsidP="00C80F78">
      <w:pPr>
        <w:pStyle w:val="Titulek"/>
        <w:keepNext/>
        <w:rPr>
          <w:rFonts w:cs="Times New Roman"/>
          <w:color w:val="auto"/>
        </w:rPr>
      </w:pPr>
      <w:bookmarkStart w:id="25" w:name="_Toc98150495"/>
      <w:bookmarkStart w:id="26" w:name="_Toc98150603"/>
      <w:bookmarkStart w:id="27" w:name="_Toc99397813"/>
      <w:r w:rsidRPr="00A42D1F">
        <w:rPr>
          <w:rFonts w:cs="Times New Roman"/>
          <w:color w:val="auto"/>
        </w:rPr>
        <w:lastRenderedPageBreak/>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3</w:t>
      </w:r>
      <w:r w:rsidR="00B46493" w:rsidRPr="00A42D1F">
        <w:rPr>
          <w:rFonts w:cs="Times New Roman"/>
          <w:color w:val="auto"/>
        </w:rPr>
        <w:fldChar w:fldCharType="end"/>
      </w:r>
      <w:r w:rsidRPr="00A42D1F">
        <w:rPr>
          <w:rFonts w:cs="Times New Roman"/>
          <w:color w:val="auto"/>
        </w:rPr>
        <w:t xml:space="preserve"> funkce isinmyticket</w:t>
      </w:r>
      <w:bookmarkEnd w:id="25"/>
      <w:bookmarkEnd w:id="26"/>
      <w:bookmarkEnd w:id="27"/>
    </w:p>
    <w:p w14:paraId="737FB926" w14:textId="093076E2" w:rsidR="00770A27" w:rsidRPr="00721DE5" w:rsidRDefault="00770A27" w:rsidP="00C80F78">
      <w:pPr>
        <w:ind w:left="142"/>
        <w:rPr>
          <w:rFonts w:cs="Times New Roman"/>
        </w:rPr>
      </w:pPr>
      <w:r w:rsidRPr="00721DE5">
        <w:rPr>
          <w:rFonts w:cs="Times New Roman"/>
          <w:noProof/>
        </w:rPr>
        <w:drawing>
          <wp:inline distT="0" distB="0" distL="0" distR="0" wp14:anchorId="234D6B29" wp14:editId="2FE50F93">
            <wp:extent cx="5760720" cy="2614295"/>
            <wp:effectExtent l="0" t="0" r="0" b="0"/>
            <wp:docPr id="3" name="Obrázek 3"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3" descr="Obsah obrázku text&#10;&#10;Popis byl vytvořen automaticky"/>
                    <pic:cNvPicPr/>
                  </pic:nvPicPr>
                  <pic:blipFill>
                    <a:blip r:embed="rId13"/>
                    <a:stretch>
                      <a:fillRect/>
                    </a:stretch>
                  </pic:blipFill>
                  <pic:spPr>
                    <a:xfrm>
                      <a:off x="0" y="0"/>
                      <a:ext cx="5760720" cy="2614295"/>
                    </a:xfrm>
                    <a:prstGeom prst="rect">
                      <a:avLst/>
                    </a:prstGeom>
                  </pic:spPr>
                </pic:pic>
              </a:graphicData>
            </a:graphic>
          </wp:inline>
        </w:drawing>
      </w:r>
    </w:p>
    <w:p w14:paraId="3645CAC4" w14:textId="61735C5B" w:rsidR="004C1AAB" w:rsidRPr="00721DE5" w:rsidRDefault="00FF6670" w:rsidP="0029712F">
      <w:pPr>
        <w:rPr>
          <w:rStyle w:val="text"/>
          <w:rFonts w:cs="Times New Roman"/>
        </w:rPr>
      </w:pPr>
      <w:r w:rsidRPr="00721DE5">
        <w:rPr>
          <w:rStyle w:val="text"/>
          <w:rFonts w:cs="Times New Roman"/>
        </w:rPr>
        <w:t xml:space="preserve">Funkce </w:t>
      </w:r>
      <w:r w:rsidR="009D4365" w:rsidRPr="00721DE5">
        <w:rPr>
          <w:rStyle w:val="text"/>
          <w:rFonts w:cs="Times New Roman"/>
        </w:rPr>
        <w:t xml:space="preserve">dostane </w:t>
      </w:r>
      <w:r w:rsidR="00292952" w:rsidRPr="00721DE5">
        <w:rPr>
          <w:rStyle w:val="text"/>
          <w:rFonts w:cs="Times New Roman"/>
        </w:rPr>
        <w:t>2 parametry</w:t>
      </w:r>
      <w:r w:rsidR="00814371" w:rsidRPr="00721DE5">
        <w:rPr>
          <w:rStyle w:val="text"/>
          <w:rFonts w:cs="Times New Roman"/>
        </w:rPr>
        <w:t xml:space="preserve"> ticket_id a user_id </w:t>
      </w:r>
      <w:r w:rsidR="00AA5A87" w:rsidRPr="00721DE5">
        <w:rPr>
          <w:rStyle w:val="text"/>
          <w:rFonts w:cs="Times New Roman"/>
        </w:rPr>
        <w:t xml:space="preserve">projde všechny tickety </w:t>
      </w:r>
      <w:r w:rsidR="003D7883" w:rsidRPr="00721DE5">
        <w:rPr>
          <w:rStyle w:val="text"/>
          <w:rFonts w:cs="Times New Roman"/>
        </w:rPr>
        <w:t>daného uživatele, pokud je některý z nich ticket definovaný v parametru, vrátí true</w:t>
      </w:r>
      <w:r w:rsidR="002D2DD4">
        <w:rPr>
          <w:rStyle w:val="text"/>
          <w:rFonts w:cs="Times New Roman"/>
        </w:rPr>
        <w:t xml:space="preserve"> viz obrázek č. 3</w:t>
      </w:r>
      <w:r w:rsidR="00BB7999" w:rsidRPr="00721DE5">
        <w:rPr>
          <w:rStyle w:val="text"/>
          <w:rFonts w:cs="Times New Roman"/>
        </w:rPr>
        <w:t xml:space="preserve">. </w:t>
      </w:r>
      <w:r w:rsidR="00C92E1E" w:rsidRPr="00721DE5">
        <w:rPr>
          <w:rStyle w:val="text"/>
          <w:rFonts w:cs="Times New Roman"/>
        </w:rPr>
        <w:t xml:space="preserve">Pokud se tedy jedná o ticket uživatele, povolíme mu číst tyto </w:t>
      </w:r>
      <w:r w:rsidR="00AE54E9" w:rsidRPr="00721DE5">
        <w:rPr>
          <w:rStyle w:val="text"/>
          <w:rFonts w:cs="Times New Roman"/>
        </w:rPr>
        <w:t>zprávy,</w:t>
      </w:r>
      <w:r w:rsidR="00C92E1E" w:rsidRPr="00721DE5">
        <w:rPr>
          <w:rStyle w:val="text"/>
          <w:rFonts w:cs="Times New Roman"/>
        </w:rPr>
        <w:t xml:space="preserve"> pokud ne,</w:t>
      </w:r>
      <w:r w:rsidR="00AE54E9" w:rsidRPr="00721DE5">
        <w:rPr>
          <w:rStyle w:val="text"/>
          <w:rFonts w:cs="Times New Roman"/>
        </w:rPr>
        <w:t xml:space="preserve"> zprávy </w:t>
      </w:r>
      <w:proofErr w:type="gramStart"/>
      <w:r w:rsidR="001943CB" w:rsidRPr="00721DE5">
        <w:rPr>
          <w:rStyle w:val="text"/>
          <w:rFonts w:cs="Times New Roman"/>
        </w:rPr>
        <w:t>nemá</w:t>
      </w:r>
      <w:proofErr w:type="gramEnd"/>
      <w:r w:rsidR="00AE54E9" w:rsidRPr="00721DE5">
        <w:rPr>
          <w:rStyle w:val="text"/>
          <w:rFonts w:cs="Times New Roman"/>
        </w:rPr>
        <w:t xml:space="preserve"> jak získat. </w:t>
      </w:r>
    </w:p>
    <w:p w14:paraId="6A6FA944" w14:textId="7D12A4EB" w:rsidR="001943CB" w:rsidRPr="00721DE5" w:rsidRDefault="001943CB" w:rsidP="001943CB">
      <w:pPr>
        <w:pStyle w:val="Nadpis2"/>
        <w:numPr>
          <w:ilvl w:val="2"/>
          <w:numId w:val="9"/>
        </w:numPr>
        <w:tabs>
          <w:tab w:val="left" w:pos="851"/>
          <w:tab w:val="left" w:pos="1843"/>
        </w:tabs>
        <w:ind w:left="709" w:hanging="851"/>
        <w:rPr>
          <w:rFonts w:cs="Times New Roman"/>
        </w:rPr>
      </w:pPr>
      <w:r w:rsidRPr="00721DE5">
        <w:rPr>
          <w:rFonts w:cs="Times New Roman"/>
        </w:rPr>
        <w:t xml:space="preserve">  </w:t>
      </w:r>
      <w:bookmarkStart w:id="28" w:name="_Toc99018986"/>
      <w:r w:rsidRPr="00721DE5">
        <w:rPr>
          <w:rFonts w:cs="Times New Roman"/>
        </w:rPr>
        <w:t xml:space="preserve">Funkce </w:t>
      </w:r>
      <w:r w:rsidR="00F13C20" w:rsidRPr="00721DE5">
        <w:rPr>
          <w:rFonts w:cs="Times New Roman"/>
        </w:rPr>
        <w:t>handle_new_user</w:t>
      </w:r>
      <w:bookmarkEnd w:id="28"/>
    </w:p>
    <w:p w14:paraId="1C0056EE" w14:textId="4DE03D31" w:rsidR="00C80F78" w:rsidRPr="00A42D1F" w:rsidRDefault="00C80F78" w:rsidP="00C80F78">
      <w:pPr>
        <w:pStyle w:val="Titulek"/>
        <w:keepNext/>
        <w:rPr>
          <w:rFonts w:cs="Times New Roman"/>
          <w:color w:val="auto"/>
        </w:rPr>
      </w:pPr>
      <w:bookmarkStart w:id="29" w:name="_Toc98150496"/>
      <w:bookmarkStart w:id="30" w:name="_Toc98150604"/>
      <w:bookmarkStart w:id="31" w:name="_Toc99397814"/>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4</w:t>
      </w:r>
      <w:r w:rsidR="00B46493" w:rsidRPr="00A42D1F">
        <w:rPr>
          <w:rFonts w:cs="Times New Roman"/>
          <w:color w:val="auto"/>
        </w:rPr>
        <w:fldChar w:fldCharType="end"/>
      </w:r>
      <w:r w:rsidRPr="00A42D1F">
        <w:rPr>
          <w:rFonts w:cs="Times New Roman"/>
          <w:color w:val="auto"/>
        </w:rPr>
        <w:t xml:space="preserve"> funkce handle_new_user</w:t>
      </w:r>
      <w:bookmarkEnd w:id="29"/>
      <w:bookmarkEnd w:id="30"/>
      <w:bookmarkEnd w:id="31"/>
    </w:p>
    <w:p w14:paraId="4F4DD10B" w14:textId="265E3B97" w:rsidR="00651C22" w:rsidRPr="00721DE5" w:rsidRDefault="00651C22" w:rsidP="00C80F78">
      <w:r w:rsidRPr="00721DE5">
        <w:rPr>
          <w:noProof/>
        </w:rPr>
        <w:drawing>
          <wp:inline distT="0" distB="0" distL="0" distR="0" wp14:anchorId="0820E0EE" wp14:editId="38F748EC">
            <wp:extent cx="5760720" cy="1353185"/>
            <wp:effectExtent l="0" t="0" r="0" b="0"/>
            <wp:docPr id="6" name="Obrázek 6"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6" descr="Obsah obrázku text&#10;&#10;Popis byl vytvořen automaticky"/>
                    <pic:cNvPicPr/>
                  </pic:nvPicPr>
                  <pic:blipFill>
                    <a:blip r:embed="rId14"/>
                    <a:stretch>
                      <a:fillRect/>
                    </a:stretch>
                  </pic:blipFill>
                  <pic:spPr>
                    <a:xfrm>
                      <a:off x="0" y="0"/>
                      <a:ext cx="5760720" cy="1353185"/>
                    </a:xfrm>
                    <a:prstGeom prst="rect">
                      <a:avLst/>
                    </a:prstGeom>
                  </pic:spPr>
                </pic:pic>
              </a:graphicData>
            </a:graphic>
          </wp:inline>
        </w:drawing>
      </w:r>
    </w:p>
    <w:p w14:paraId="7CAE7789" w14:textId="6B23AD32" w:rsidR="00F13C20" w:rsidRPr="00721DE5" w:rsidRDefault="00F13C20" w:rsidP="0029712F">
      <w:pPr>
        <w:rPr>
          <w:rStyle w:val="text"/>
        </w:rPr>
      </w:pPr>
      <w:r w:rsidRPr="00721DE5">
        <w:rPr>
          <w:rStyle w:val="text"/>
        </w:rPr>
        <w:t xml:space="preserve">Tato funkce </w:t>
      </w:r>
      <w:r w:rsidR="00FE0DA0" w:rsidRPr="00721DE5">
        <w:rPr>
          <w:rStyle w:val="text"/>
        </w:rPr>
        <w:t>je zavolána při vytvoření nového uživatele. V</w:t>
      </w:r>
      <w:r w:rsidR="001543C1" w:rsidRPr="00721DE5">
        <w:rPr>
          <w:rStyle w:val="text"/>
        </w:rPr>
        <w:t> </w:t>
      </w:r>
      <w:r w:rsidR="00FE0DA0" w:rsidRPr="00721DE5">
        <w:rPr>
          <w:rStyle w:val="text"/>
        </w:rPr>
        <w:t>Supaba</w:t>
      </w:r>
      <w:r w:rsidR="001543C1" w:rsidRPr="00721DE5">
        <w:rPr>
          <w:rStyle w:val="text"/>
        </w:rPr>
        <w:t xml:space="preserve">se je pro uživatele již vytvořená tabulka, kterou si uživatel nemůže moc upravit. Pro </w:t>
      </w:r>
      <w:r w:rsidR="00767818" w:rsidRPr="00721DE5">
        <w:rPr>
          <w:rStyle w:val="text"/>
        </w:rPr>
        <w:t xml:space="preserve">ukládání rozšiřujících dat uživatele je vytvořena v projektu další tabulka s uživateli. Jakmile se do nativní tabulky uživatelů </w:t>
      </w:r>
      <w:r w:rsidR="004F1D52" w:rsidRPr="00721DE5">
        <w:rPr>
          <w:rStyle w:val="text"/>
        </w:rPr>
        <w:t>vloží nový uživatel, pomocí API funkc</w:t>
      </w:r>
      <w:r w:rsidR="00152093" w:rsidRPr="00721DE5">
        <w:rPr>
          <w:rStyle w:val="text"/>
        </w:rPr>
        <w:t>e</w:t>
      </w:r>
      <w:r w:rsidR="004F1D52" w:rsidRPr="00721DE5">
        <w:rPr>
          <w:rStyle w:val="text"/>
        </w:rPr>
        <w:t xml:space="preserve"> </w:t>
      </w:r>
      <w:proofErr w:type="gramStart"/>
      <w:r w:rsidR="004F1D52" w:rsidRPr="00721DE5">
        <w:rPr>
          <w:rStyle w:val="text"/>
        </w:rPr>
        <w:t>signup(</w:t>
      </w:r>
      <w:proofErr w:type="gramEnd"/>
      <w:r w:rsidR="004F1D52" w:rsidRPr="00721DE5">
        <w:rPr>
          <w:rStyle w:val="text"/>
        </w:rPr>
        <w:t xml:space="preserve">) </w:t>
      </w:r>
      <w:r w:rsidR="009D0E84" w:rsidRPr="00721DE5">
        <w:rPr>
          <w:rStyle w:val="text"/>
        </w:rPr>
        <w:t xml:space="preserve">zavolá se funkce handle_new_user(), která vytvoří záznam o tomto uživateli </w:t>
      </w:r>
      <w:r w:rsidR="00D1508E" w:rsidRPr="00721DE5">
        <w:rPr>
          <w:rStyle w:val="text"/>
        </w:rPr>
        <w:t>v naší tabulce uživatelů</w:t>
      </w:r>
      <w:r w:rsidR="006723AD">
        <w:rPr>
          <w:rStyle w:val="text"/>
        </w:rPr>
        <w:t xml:space="preserve"> viz obrázek č. 4</w:t>
      </w:r>
      <w:r w:rsidR="00D1508E" w:rsidRPr="00721DE5">
        <w:rPr>
          <w:rStyle w:val="text"/>
        </w:rPr>
        <w:t>. My si do ní p</w:t>
      </w:r>
      <w:r w:rsidR="007D396B" w:rsidRPr="00721DE5">
        <w:rPr>
          <w:rStyle w:val="text"/>
        </w:rPr>
        <w:t>oté můžeme vložit jakékoliv rozšiřující informace, v našem případě</w:t>
      </w:r>
      <w:r w:rsidR="00B305F5" w:rsidRPr="00721DE5">
        <w:rPr>
          <w:rStyle w:val="text"/>
        </w:rPr>
        <w:t xml:space="preserve"> jméno a příjmení.</w:t>
      </w:r>
    </w:p>
    <w:p w14:paraId="1814B2B8" w14:textId="77777777" w:rsidR="00136FD7" w:rsidRDefault="00357182" w:rsidP="00F22EB3">
      <w:pPr>
        <w:pStyle w:val="Nadpis2"/>
        <w:numPr>
          <w:ilvl w:val="2"/>
          <w:numId w:val="9"/>
        </w:numPr>
        <w:tabs>
          <w:tab w:val="left" w:pos="851"/>
          <w:tab w:val="left" w:pos="1843"/>
        </w:tabs>
        <w:ind w:left="709" w:hanging="851"/>
      </w:pPr>
      <w:r w:rsidRPr="00644C82">
        <w:rPr>
          <w:rFonts w:cs="Times New Roman"/>
        </w:rPr>
        <w:t xml:space="preserve">  </w:t>
      </w:r>
      <w:bookmarkStart w:id="32" w:name="_Toc99018987"/>
      <w:r w:rsidRPr="00644C82">
        <w:rPr>
          <w:rFonts w:cs="Times New Roman"/>
        </w:rPr>
        <w:t xml:space="preserve">Funkce </w:t>
      </w:r>
      <w:proofErr w:type="spellStart"/>
      <w:r w:rsidR="00726DC6" w:rsidRPr="00644C82">
        <w:rPr>
          <w:rFonts w:cs="Times New Roman"/>
        </w:rPr>
        <w:t>NoWaitingTicket</w:t>
      </w:r>
      <w:bookmarkEnd w:id="32"/>
      <w:r w:rsidR="00EF0851" w:rsidRPr="00721DE5">
        <w:t>Funkce</w:t>
      </w:r>
      <w:proofErr w:type="spellEnd"/>
    </w:p>
    <w:p w14:paraId="64AF7B6A" w14:textId="5575824D" w:rsidR="005B57A9" w:rsidRPr="00136FD7" w:rsidRDefault="00EF0851" w:rsidP="0029712F">
      <w:pPr>
        <w:rPr>
          <w:rStyle w:val="text"/>
          <w:rFonts w:cs="Times New Roman"/>
        </w:rPr>
      </w:pPr>
      <w:r w:rsidRPr="00136FD7">
        <w:rPr>
          <w:rStyle w:val="text"/>
          <w:rFonts w:cs="Times New Roman"/>
        </w:rPr>
        <w:t xml:space="preserve">byla vytvořena jako ochrana proti spamu. </w:t>
      </w:r>
      <w:proofErr w:type="gramStart"/>
      <w:r w:rsidR="00F2290B" w:rsidRPr="00136FD7">
        <w:rPr>
          <w:rStyle w:val="text"/>
          <w:rFonts w:cs="Times New Roman"/>
        </w:rPr>
        <w:t>Prověří</w:t>
      </w:r>
      <w:proofErr w:type="gramEnd"/>
      <w:r w:rsidR="00F2290B" w:rsidRPr="00136FD7">
        <w:rPr>
          <w:rStyle w:val="text"/>
          <w:rFonts w:cs="Times New Roman"/>
        </w:rPr>
        <w:t>,</w:t>
      </w:r>
      <w:r w:rsidR="009948D4" w:rsidRPr="00136FD7">
        <w:rPr>
          <w:rStyle w:val="text"/>
          <w:rFonts w:cs="Times New Roman"/>
        </w:rPr>
        <w:t xml:space="preserve"> zda </w:t>
      </w:r>
      <w:r w:rsidR="000D053B" w:rsidRPr="00136FD7">
        <w:rPr>
          <w:rStyle w:val="text"/>
          <w:rFonts w:cs="Times New Roman"/>
        </w:rPr>
        <w:t>uživatel nemá žádný ticket</w:t>
      </w:r>
      <w:r w:rsidR="00AF0EBE" w:rsidRPr="00136FD7">
        <w:rPr>
          <w:rStyle w:val="text"/>
          <w:rFonts w:cs="Times New Roman"/>
        </w:rPr>
        <w:t xml:space="preserve"> se stavem waiting</w:t>
      </w:r>
      <w:r w:rsidR="006723AD" w:rsidRPr="00136FD7">
        <w:rPr>
          <w:rStyle w:val="text"/>
          <w:rFonts w:cs="Times New Roman"/>
        </w:rPr>
        <w:t xml:space="preserve"> viz obrázek č. 5</w:t>
      </w:r>
      <w:r w:rsidR="00AF0EBE" w:rsidRPr="00136FD7">
        <w:rPr>
          <w:rStyle w:val="text"/>
          <w:rFonts w:cs="Times New Roman"/>
        </w:rPr>
        <w:t>. Pokud ano</w:t>
      </w:r>
      <w:r w:rsidR="5A37B981" w:rsidRPr="00136FD7">
        <w:rPr>
          <w:rStyle w:val="text"/>
          <w:rFonts w:cs="Times New Roman"/>
        </w:rPr>
        <w:t>,</w:t>
      </w:r>
      <w:r w:rsidR="00AF0EBE" w:rsidRPr="00136FD7">
        <w:rPr>
          <w:rStyle w:val="text"/>
          <w:rFonts w:cs="Times New Roman"/>
        </w:rPr>
        <w:t xml:space="preserve"> nepovolí uživateli vložit nový záznam do databáze</w:t>
      </w:r>
      <w:r w:rsidR="00F2290B" w:rsidRPr="00136FD7">
        <w:rPr>
          <w:rStyle w:val="text"/>
          <w:rFonts w:cs="Times New Roman"/>
        </w:rPr>
        <w:t xml:space="preserve"> neboli nový ticket</w:t>
      </w:r>
    </w:p>
    <w:p w14:paraId="40B9ED50" w14:textId="1802C226" w:rsidR="005B57A9" w:rsidRPr="00A42D1F" w:rsidRDefault="005B57A9" w:rsidP="00A42D1F">
      <w:pPr>
        <w:pStyle w:val="Titulek"/>
        <w:keepNext/>
        <w:rPr>
          <w:rFonts w:cs="Times New Roman"/>
          <w:color w:val="auto"/>
        </w:rPr>
      </w:pPr>
      <w:bookmarkStart w:id="33" w:name="_Toc99397815"/>
      <w:r w:rsidRPr="00A42D1F">
        <w:rPr>
          <w:rFonts w:cs="Times New Roman"/>
          <w:color w:val="auto"/>
        </w:rPr>
        <w:lastRenderedPageBreak/>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5</w:t>
      </w:r>
      <w:r w:rsidR="00B46493" w:rsidRPr="00A42D1F">
        <w:rPr>
          <w:rFonts w:cs="Times New Roman"/>
          <w:color w:val="auto"/>
        </w:rPr>
        <w:fldChar w:fldCharType="end"/>
      </w:r>
      <w:r w:rsidRPr="00A42D1F">
        <w:rPr>
          <w:rFonts w:cs="Times New Roman"/>
          <w:color w:val="auto"/>
        </w:rPr>
        <w:t xml:space="preserve"> funkce NoWaitingTickets</w:t>
      </w:r>
      <w:bookmarkEnd w:id="33"/>
    </w:p>
    <w:p w14:paraId="0F1FC568" w14:textId="136AAEFB" w:rsidR="00726DC6" w:rsidRPr="00721DE5" w:rsidRDefault="00726DC6" w:rsidP="00726DC6">
      <w:r w:rsidRPr="00721DE5">
        <w:rPr>
          <w:noProof/>
        </w:rPr>
        <w:drawing>
          <wp:inline distT="0" distB="0" distL="0" distR="0" wp14:anchorId="7EC796B1" wp14:editId="747B46A2">
            <wp:extent cx="5760720" cy="2619375"/>
            <wp:effectExtent l="0" t="0" r="0" b="9525"/>
            <wp:docPr id="8" name="Obrázek 8"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ázek 8" descr="Obsah obrázku text&#10;&#10;Popis byl vytvořen automaticky"/>
                    <pic:cNvPicPr/>
                  </pic:nvPicPr>
                  <pic:blipFill>
                    <a:blip r:embed="rId15"/>
                    <a:stretch>
                      <a:fillRect/>
                    </a:stretch>
                  </pic:blipFill>
                  <pic:spPr>
                    <a:xfrm>
                      <a:off x="0" y="0"/>
                      <a:ext cx="5760720" cy="2619375"/>
                    </a:xfrm>
                    <a:prstGeom prst="rect">
                      <a:avLst/>
                    </a:prstGeom>
                  </pic:spPr>
                </pic:pic>
              </a:graphicData>
            </a:graphic>
          </wp:inline>
        </w:drawing>
      </w:r>
    </w:p>
    <w:p w14:paraId="517E0416" w14:textId="77777777" w:rsidR="001943CB" w:rsidRPr="00721DE5" w:rsidRDefault="001943CB" w:rsidP="00C80F78">
      <w:pPr>
        <w:rPr>
          <w:rStyle w:val="text"/>
        </w:rPr>
      </w:pPr>
    </w:p>
    <w:p w14:paraId="49C590AF" w14:textId="65BF2C4B" w:rsidR="009575EB" w:rsidRPr="00721DE5" w:rsidRDefault="009575EB" w:rsidP="00C7610F">
      <w:pPr>
        <w:pStyle w:val="Nadpis2"/>
        <w:numPr>
          <w:ilvl w:val="1"/>
          <w:numId w:val="9"/>
        </w:numPr>
        <w:ind w:left="284"/>
        <w:rPr>
          <w:rFonts w:cs="Times New Roman"/>
        </w:rPr>
      </w:pPr>
      <w:bookmarkStart w:id="34" w:name="_Toc99018988"/>
      <w:r w:rsidRPr="00721DE5">
        <w:rPr>
          <w:rFonts w:cs="Times New Roman"/>
        </w:rPr>
        <w:t>Bezpečnost</w:t>
      </w:r>
      <w:bookmarkEnd w:id="34"/>
    </w:p>
    <w:p w14:paraId="1CEC3244" w14:textId="7C544C90" w:rsidR="009575EB" w:rsidRPr="00721DE5" w:rsidRDefault="009575EB" w:rsidP="0029712F">
      <w:pPr>
        <w:rPr>
          <w:rStyle w:val="text"/>
          <w:rFonts w:cs="Times New Roman"/>
        </w:rPr>
      </w:pPr>
      <w:r w:rsidRPr="00721DE5">
        <w:rPr>
          <w:rStyle w:val="text"/>
          <w:rFonts w:cs="Times New Roman"/>
        </w:rPr>
        <w:t xml:space="preserve">Bezpečnost je </w:t>
      </w:r>
      <w:r w:rsidR="00F6574E" w:rsidRPr="00721DE5">
        <w:rPr>
          <w:rStyle w:val="text"/>
          <w:rFonts w:cs="Times New Roman"/>
        </w:rPr>
        <w:t>naprostou nutností jakékoliv internetové aplikace</w:t>
      </w:r>
      <w:r w:rsidR="0049055F" w:rsidRPr="00721DE5">
        <w:rPr>
          <w:rStyle w:val="text"/>
          <w:rFonts w:cs="Times New Roman"/>
        </w:rPr>
        <w:t xml:space="preserve">. </w:t>
      </w:r>
      <w:r w:rsidR="00AA78E1" w:rsidRPr="00721DE5">
        <w:rPr>
          <w:rStyle w:val="text"/>
          <w:rFonts w:cs="Times New Roman"/>
        </w:rPr>
        <w:t>Bez možnosti přihlášení a správy uživatelů</w:t>
      </w:r>
      <w:r w:rsidR="00647BE4" w:rsidRPr="00721DE5">
        <w:rPr>
          <w:rStyle w:val="text"/>
          <w:rFonts w:cs="Times New Roman"/>
        </w:rPr>
        <w:t xml:space="preserve"> </w:t>
      </w:r>
      <w:r w:rsidR="00B30A5C" w:rsidRPr="00721DE5">
        <w:rPr>
          <w:rStyle w:val="text"/>
          <w:rFonts w:cs="Times New Roman"/>
        </w:rPr>
        <w:t xml:space="preserve">nemáte žádnou </w:t>
      </w:r>
      <w:r w:rsidR="0070689F" w:rsidRPr="00721DE5">
        <w:rPr>
          <w:rStyle w:val="text"/>
          <w:rFonts w:cs="Times New Roman"/>
        </w:rPr>
        <w:t>možnost,</w:t>
      </w:r>
      <w:r w:rsidR="00B30A5C" w:rsidRPr="00721DE5">
        <w:rPr>
          <w:rStyle w:val="text"/>
          <w:rFonts w:cs="Times New Roman"/>
        </w:rPr>
        <w:t xml:space="preserve"> jakkoliv moderovat </w:t>
      </w:r>
      <w:r w:rsidR="007300EF" w:rsidRPr="00721DE5">
        <w:rPr>
          <w:rStyle w:val="text"/>
          <w:rFonts w:cs="Times New Roman"/>
        </w:rPr>
        <w:t>uživatel</w:t>
      </w:r>
      <w:r w:rsidR="001D2F74" w:rsidRPr="00721DE5">
        <w:rPr>
          <w:rStyle w:val="text"/>
          <w:rFonts w:cs="Times New Roman"/>
        </w:rPr>
        <w:t>e</w:t>
      </w:r>
      <w:r w:rsidR="007300EF" w:rsidRPr="00721DE5">
        <w:rPr>
          <w:rStyle w:val="text"/>
          <w:rFonts w:cs="Times New Roman"/>
        </w:rPr>
        <w:t xml:space="preserve">, kteří se nebudou </w:t>
      </w:r>
      <w:r w:rsidR="00152EBE" w:rsidRPr="00721DE5">
        <w:rPr>
          <w:rStyle w:val="text"/>
          <w:rFonts w:cs="Times New Roman"/>
        </w:rPr>
        <w:t>chovat,</w:t>
      </w:r>
      <w:r w:rsidR="007300EF" w:rsidRPr="00721DE5">
        <w:rPr>
          <w:rStyle w:val="text"/>
          <w:rFonts w:cs="Times New Roman"/>
        </w:rPr>
        <w:t xml:space="preserve"> jak by měli</w:t>
      </w:r>
      <w:r w:rsidR="00152EBE" w:rsidRPr="00721DE5">
        <w:rPr>
          <w:rStyle w:val="text"/>
          <w:rFonts w:cs="Times New Roman"/>
        </w:rPr>
        <w:t xml:space="preserve">. </w:t>
      </w:r>
    </w:p>
    <w:p w14:paraId="13DF1ED4" w14:textId="67FCF73C" w:rsidR="00754B0D" w:rsidRPr="00721DE5" w:rsidRDefault="006B7A0E" w:rsidP="00C7610F">
      <w:pPr>
        <w:pStyle w:val="Nadpis2"/>
        <w:numPr>
          <w:ilvl w:val="2"/>
          <w:numId w:val="9"/>
        </w:numPr>
        <w:tabs>
          <w:tab w:val="left" w:pos="851"/>
          <w:tab w:val="left" w:pos="1843"/>
        </w:tabs>
        <w:ind w:left="709" w:hanging="851"/>
        <w:rPr>
          <w:rFonts w:cs="Times New Roman"/>
        </w:rPr>
      </w:pPr>
      <w:bookmarkStart w:id="35" w:name="_Toc99018989"/>
      <w:r w:rsidRPr="00721DE5">
        <w:rPr>
          <w:rFonts w:cs="Times New Roman"/>
        </w:rPr>
        <w:t>Autentizace</w:t>
      </w:r>
      <w:bookmarkEnd w:id="35"/>
    </w:p>
    <w:p w14:paraId="290EE109" w14:textId="3176787C" w:rsidR="005F15AC" w:rsidRPr="00721DE5" w:rsidRDefault="006B7A0E" w:rsidP="0029712F">
      <w:pPr>
        <w:rPr>
          <w:rStyle w:val="text"/>
          <w:rFonts w:cs="Times New Roman"/>
        </w:rPr>
      </w:pPr>
      <w:r w:rsidRPr="00721DE5">
        <w:rPr>
          <w:rStyle w:val="text"/>
          <w:rFonts w:cs="Times New Roman"/>
        </w:rPr>
        <w:t>Autentizace</w:t>
      </w:r>
      <w:r w:rsidR="00A60459" w:rsidRPr="00721DE5">
        <w:rPr>
          <w:rStyle w:val="text"/>
          <w:rFonts w:cs="Times New Roman"/>
        </w:rPr>
        <w:t xml:space="preserve"> je první </w:t>
      </w:r>
      <w:r w:rsidR="00654423" w:rsidRPr="00721DE5">
        <w:rPr>
          <w:rStyle w:val="text"/>
          <w:rFonts w:cs="Times New Roman"/>
        </w:rPr>
        <w:t xml:space="preserve">a důležitou </w:t>
      </w:r>
      <w:r w:rsidR="00A60459" w:rsidRPr="00721DE5">
        <w:rPr>
          <w:rStyle w:val="text"/>
          <w:rFonts w:cs="Times New Roman"/>
          <w:szCs w:val="24"/>
        </w:rPr>
        <w:t>částí bezpečnosti aplikace</w:t>
      </w:r>
      <w:r w:rsidR="00E473F5" w:rsidRPr="00721DE5">
        <w:rPr>
          <w:rStyle w:val="text"/>
          <w:rFonts w:cs="Times New Roman"/>
          <w:szCs w:val="24"/>
        </w:rPr>
        <w:t>.</w:t>
      </w:r>
      <w:r w:rsidR="00E473F5" w:rsidRPr="00721DE5">
        <w:rPr>
          <w:rStyle w:val="text"/>
          <w:rFonts w:cs="Times New Roman"/>
        </w:rPr>
        <w:t xml:space="preserve"> </w:t>
      </w:r>
      <w:r w:rsidRPr="00721DE5">
        <w:rPr>
          <w:rStyle w:val="text"/>
          <w:rFonts w:cs="Times New Roman"/>
        </w:rPr>
        <w:t xml:space="preserve">Autentizace </w:t>
      </w:r>
      <w:r w:rsidR="00E473F5" w:rsidRPr="00721DE5">
        <w:rPr>
          <w:rStyle w:val="text"/>
          <w:rFonts w:cs="Times New Roman"/>
        </w:rPr>
        <w:t xml:space="preserve">se stará o </w:t>
      </w:r>
      <w:r w:rsidRPr="00721DE5">
        <w:rPr>
          <w:rStyle w:val="text"/>
          <w:rFonts w:cs="Times New Roman"/>
        </w:rPr>
        <w:t>to,</w:t>
      </w:r>
      <w:r w:rsidR="00E473F5" w:rsidRPr="00721DE5">
        <w:rPr>
          <w:rStyle w:val="text"/>
          <w:rFonts w:cs="Times New Roman"/>
        </w:rPr>
        <w:t xml:space="preserve"> </w:t>
      </w:r>
      <w:r w:rsidR="00572E67" w:rsidRPr="00721DE5">
        <w:rPr>
          <w:rStyle w:val="text"/>
          <w:rFonts w:cs="Times New Roman"/>
        </w:rPr>
        <w:t>aby se</w:t>
      </w:r>
      <w:r w:rsidR="008D698F" w:rsidRPr="00721DE5">
        <w:rPr>
          <w:rStyle w:val="text"/>
          <w:rFonts w:cs="Times New Roman"/>
        </w:rPr>
        <w:t xml:space="preserve"> uživatel mohl přihlásit jen k účtu, který je právě jeho. </w:t>
      </w:r>
      <w:r w:rsidR="00572E67" w:rsidRPr="00721DE5">
        <w:rPr>
          <w:rStyle w:val="text"/>
          <w:rFonts w:cs="Times New Roman"/>
        </w:rPr>
        <w:t xml:space="preserve">K tomu samozřejmě </w:t>
      </w:r>
      <w:proofErr w:type="gramStart"/>
      <w:r w:rsidR="00572E67" w:rsidRPr="00721DE5">
        <w:rPr>
          <w:rStyle w:val="text"/>
          <w:rFonts w:cs="Times New Roman"/>
        </w:rPr>
        <w:t>patří</w:t>
      </w:r>
      <w:proofErr w:type="gramEnd"/>
      <w:r w:rsidR="00572E67" w:rsidRPr="00721DE5">
        <w:rPr>
          <w:rStyle w:val="text"/>
          <w:rFonts w:cs="Times New Roman"/>
        </w:rPr>
        <w:t xml:space="preserve"> i registrace. </w:t>
      </w:r>
      <w:r w:rsidR="00F2097C" w:rsidRPr="00721DE5">
        <w:rPr>
          <w:rStyle w:val="text"/>
          <w:rFonts w:cs="Times New Roman"/>
        </w:rPr>
        <w:t xml:space="preserve">Zjednodušeně </w:t>
      </w:r>
      <w:r w:rsidR="005F15AC" w:rsidRPr="00721DE5">
        <w:rPr>
          <w:rStyle w:val="text"/>
          <w:rFonts w:cs="Times New Roman"/>
        </w:rPr>
        <w:t xml:space="preserve">zařizuje to, </w:t>
      </w:r>
      <w:r w:rsidRPr="00721DE5">
        <w:rPr>
          <w:rStyle w:val="text"/>
          <w:rFonts w:cs="Times New Roman"/>
        </w:rPr>
        <w:t>abyste</w:t>
      </w:r>
      <w:r w:rsidR="00F2097C" w:rsidRPr="00721DE5">
        <w:rPr>
          <w:rStyle w:val="text"/>
          <w:rFonts w:cs="Times New Roman"/>
        </w:rPr>
        <w:t xml:space="preserve"> se s vaším emailem a heslem mohli přihlásit</w:t>
      </w:r>
      <w:r w:rsidR="005F15AC" w:rsidRPr="00721DE5">
        <w:rPr>
          <w:rStyle w:val="text"/>
          <w:rFonts w:cs="Times New Roman"/>
        </w:rPr>
        <w:t xml:space="preserve">. </w:t>
      </w:r>
    </w:p>
    <w:p w14:paraId="1497559C" w14:textId="1D4AEFEF" w:rsidR="00A60459" w:rsidRPr="00721DE5" w:rsidRDefault="005F15AC" w:rsidP="0029712F">
      <w:pPr>
        <w:rPr>
          <w:rStyle w:val="text"/>
          <w:rFonts w:cs="Times New Roman"/>
        </w:rPr>
      </w:pPr>
      <w:r w:rsidRPr="00721DE5">
        <w:rPr>
          <w:rStyle w:val="text"/>
          <w:rFonts w:cs="Times New Roman"/>
        </w:rPr>
        <w:t xml:space="preserve">V mé aplikaci </w:t>
      </w:r>
      <w:r w:rsidR="00281B81" w:rsidRPr="00721DE5">
        <w:rPr>
          <w:rStyle w:val="text"/>
          <w:rFonts w:cs="Times New Roman"/>
        </w:rPr>
        <w:t xml:space="preserve">toto </w:t>
      </w:r>
      <w:proofErr w:type="gramStart"/>
      <w:r w:rsidR="00281B81" w:rsidRPr="00721DE5">
        <w:rPr>
          <w:rStyle w:val="text"/>
          <w:rFonts w:cs="Times New Roman"/>
        </w:rPr>
        <w:t>řeší</w:t>
      </w:r>
      <w:proofErr w:type="gramEnd"/>
      <w:r w:rsidR="00281B81" w:rsidRPr="00721DE5">
        <w:rPr>
          <w:rStyle w:val="text"/>
          <w:rFonts w:cs="Times New Roman"/>
        </w:rPr>
        <w:t xml:space="preserve"> supabase. Má na </w:t>
      </w:r>
      <w:r w:rsidR="006B7A0E" w:rsidRPr="00721DE5">
        <w:rPr>
          <w:rStyle w:val="text"/>
          <w:rFonts w:cs="Times New Roman"/>
        </w:rPr>
        <w:t>autentizaci</w:t>
      </w:r>
      <w:r w:rsidR="00281B81" w:rsidRPr="00721DE5">
        <w:rPr>
          <w:rStyle w:val="text"/>
          <w:rFonts w:cs="Times New Roman"/>
        </w:rPr>
        <w:t xml:space="preserve"> předpřipravené </w:t>
      </w:r>
      <w:r w:rsidR="00B36578" w:rsidRPr="00721DE5">
        <w:rPr>
          <w:rStyle w:val="text"/>
          <w:rFonts w:cs="Times New Roman"/>
        </w:rPr>
        <w:t xml:space="preserve">API funkce, které </w:t>
      </w:r>
      <w:r w:rsidR="00F5146B" w:rsidRPr="00721DE5">
        <w:rPr>
          <w:rStyle w:val="text"/>
          <w:rFonts w:cs="Times New Roman"/>
        </w:rPr>
        <w:t xml:space="preserve">jsou </w:t>
      </w:r>
      <w:r w:rsidR="00B36578" w:rsidRPr="00721DE5">
        <w:rPr>
          <w:rStyle w:val="text"/>
          <w:rFonts w:cs="Times New Roman"/>
        </w:rPr>
        <w:t>v aplikaci používá</w:t>
      </w:r>
      <w:r w:rsidR="00F5146B" w:rsidRPr="00721DE5">
        <w:rPr>
          <w:rStyle w:val="text"/>
          <w:rFonts w:cs="Times New Roman"/>
        </w:rPr>
        <w:t>ny</w:t>
      </w:r>
      <w:r w:rsidR="00B36578" w:rsidRPr="00721DE5">
        <w:rPr>
          <w:rStyle w:val="text"/>
          <w:rFonts w:cs="Times New Roman"/>
        </w:rPr>
        <w:t>. Předáte funkci potřebná data</w:t>
      </w:r>
      <w:r w:rsidR="00646AC1" w:rsidRPr="00721DE5">
        <w:rPr>
          <w:rStyle w:val="text"/>
          <w:rFonts w:cs="Times New Roman"/>
        </w:rPr>
        <w:t>, při registraci jich je více, při přihlašování pouze email a heslo. A pokud je přihlášení úspěšné</w:t>
      </w:r>
      <w:r w:rsidR="5A37B981" w:rsidRPr="00721DE5">
        <w:rPr>
          <w:rStyle w:val="text"/>
          <w:rFonts w:cs="Times New Roman"/>
        </w:rPr>
        <w:t>,</w:t>
      </w:r>
      <w:r w:rsidR="00646AC1" w:rsidRPr="00721DE5">
        <w:rPr>
          <w:rStyle w:val="text"/>
          <w:rFonts w:cs="Times New Roman"/>
        </w:rPr>
        <w:t xml:space="preserve"> </w:t>
      </w:r>
      <w:r w:rsidR="004E4AA1" w:rsidRPr="00721DE5">
        <w:rPr>
          <w:rStyle w:val="text"/>
          <w:rFonts w:cs="Times New Roman"/>
        </w:rPr>
        <w:t xml:space="preserve">přidá se do session </w:t>
      </w:r>
      <w:r w:rsidR="001F24C4" w:rsidRPr="00721DE5">
        <w:rPr>
          <w:rStyle w:val="text"/>
          <w:rFonts w:cs="Times New Roman"/>
        </w:rPr>
        <w:t xml:space="preserve">záznam s </w:t>
      </w:r>
      <w:r w:rsidR="004E4AA1" w:rsidRPr="00721DE5">
        <w:rPr>
          <w:rStyle w:val="text"/>
          <w:rFonts w:cs="Times New Roman"/>
        </w:rPr>
        <w:t>JWT token</w:t>
      </w:r>
      <w:r w:rsidR="001F24C4" w:rsidRPr="00721DE5">
        <w:rPr>
          <w:rStyle w:val="text"/>
          <w:rFonts w:cs="Times New Roman"/>
        </w:rPr>
        <w:t>em</w:t>
      </w:r>
      <w:r w:rsidR="004E4AA1" w:rsidRPr="00721DE5">
        <w:rPr>
          <w:rStyle w:val="text"/>
          <w:rFonts w:cs="Times New Roman"/>
        </w:rPr>
        <w:t xml:space="preserve">, který obsahuje všechny potřebné informace. </w:t>
      </w:r>
    </w:p>
    <w:p w14:paraId="60BED17A" w14:textId="25A77739" w:rsidR="003F1B57" w:rsidRPr="00721DE5" w:rsidRDefault="003F1B57" w:rsidP="00C7610F">
      <w:pPr>
        <w:pStyle w:val="Nadpis2"/>
        <w:numPr>
          <w:ilvl w:val="2"/>
          <w:numId w:val="9"/>
        </w:numPr>
        <w:tabs>
          <w:tab w:val="left" w:pos="851"/>
          <w:tab w:val="left" w:pos="1843"/>
        </w:tabs>
        <w:ind w:left="709" w:hanging="851"/>
        <w:rPr>
          <w:rFonts w:cs="Times New Roman"/>
        </w:rPr>
      </w:pPr>
      <w:bookmarkStart w:id="36" w:name="_Toc99018990"/>
      <w:r w:rsidRPr="00721DE5">
        <w:rPr>
          <w:rFonts w:cs="Times New Roman"/>
        </w:rPr>
        <w:t>Autorizace</w:t>
      </w:r>
      <w:bookmarkEnd w:id="36"/>
    </w:p>
    <w:p w14:paraId="7141C928" w14:textId="00B6AEAB" w:rsidR="00CF4AE3" w:rsidRPr="00721DE5" w:rsidRDefault="003F1B57" w:rsidP="0029712F">
      <w:pPr>
        <w:rPr>
          <w:rStyle w:val="text"/>
          <w:rFonts w:cs="Times New Roman"/>
        </w:rPr>
      </w:pPr>
      <w:r w:rsidRPr="00721DE5">
        <w:rPr>
          <w:rStyle w:val="text"/>
          <w:rFonts w:cs="Times New Roman"/>
        </w:rPr>
        <w:t xml:space="preserve">Díky </w:t>
      </w:r>
      <w:r w:rsidR="00877486" w:rsidRPr="00721DE5">
        <w:rPr>
          <w:rStyle w:val="text"/>
          <w:rFonts w:cs="Times New Roman"/>
        </w:rPr>
        <w:t>tokenu v session víme, zda je uživatel přihlášen, a co je to za uživatele. To</w:t>
      </w:r>
      <w:r w:rsidR="00877433" w:rsidRPr="00721DE5">
        <w:rPr>
          <w:rStyle w:val="text"/>
          <w:rFonts w:cs="Times New Roman"/>
        </w:rPr>
        <w:t xml:space="preserve">to </w:t>
      </w:r>
      <w:r w:rsidR="00020F1E" w:rsidRPr="00721DE5">
        <w:rPr>
          <w:rStyle w:val="text"/>
          <w:rFonts w:cs="Times New Roman"/>
        </w:rPr>
        <w:t>je využito</w:t>
      </w:r>
      <w:r w:rsidR="00877433" w:rsidRPr="00721DE5">
        <w:rPr>
          <w:rStyle w:val="text"/>
          <w:rFonts w:cs="Times New Roman"/>
        </w:rPr>
        <w:t xml:space="preserve"> k </w:t>
      </w:r>
      <w:r w:rsidR="00003FEC" w:rsidRPr="00721DE5">
        <w:rPr>
          <w:rStyle w:val="text"/>
          <w:rFonts w:cs="Times New Roman"/>
        </w:rPr>
        <w:t>rozlišení,</w:t>
      </w:r>
      <w:r w:rsidR="00877433" w:rsidRPr="00721DE5">
        <w:rPr>
          <w:rStyle w:val="text"/>
          <w:rFonts w:cs="Times New Roman"/>
        </w:rPr>
        <w:t xml:space="preserve"> jestli se jedná o obyčejného uživatele, operátora nebo admina. Každý z těchto uživatelů má jiná oprávnění</w:t>
      </w:r>
      <w:r w:rsidR="5A37B981" w:rsidRPr="00721DE5">
        <w:rPr>
          <w:rStyle w:val="text"/>
          <w:rFonts w:cs="Times New Roman"/>
        </w:rPr>
        <w:t>,</w:t>
      </w:r>
      <w:r w:rsidR="00003FEC" w:rsidRPr="00721DE5">
        <w:rPr>
          <w:rStyle w:val="text"/>
          <w:rFonts w:cs="Times New Roman"/>
        </w:rPr>
        <w:t xml:space="preserve"> má přístup na jiné stránky</w:t>
      </w:r>
      <w:r w:rsidR="004963DB" w:rsidRPr="00721DE5">
        <w:rPr>
          <w:rStyle w:val="text"/>
          <w:rFonts w:cs="Times New Roman"/>
        </w:rPr>
        <w:t>,</w:t>
      </w:r>
      <w:r w:rsidR="00003FEC" w:rsidRPr="00721DE5">
        <w:rPr>
          <w:rStyle w:val="text"/>
          <w:rFonts w:cs="Times New Roman"/>
        </w:rPr>
        <w:t xml:space="preserve"> na některých stránkách jiné uživatelské rozhraní</w:t>
      </w:r>
      <w:r w:rsidR="004963DB" w:rsidRPr="00721DE5">
        <w:rPr>
          <w:rStyle w:val="text"/>
          <w:rFonts w:cs="Times New Roman"/>
        </w:rPr>
        <w:t xml:space="preserve"> a má přístup k jiným datům z databáze. </w:t>
      </w:r>
    </w:p>
    <w:p w14:paraId="52D5AF1B" w14:textId="2B98F017" w:rsidR="003F1B57" w:rsidRPr="00721DE5" w:rsidRDefault="00003FEC" w:rsidP="00C7610F">
      <w:pPr>
        <w:pStyle w:val="Nadpis2"/>
        <w:numPr>
          <w:ilvl w:val="2"/>
          <w:numId w:val="9"/>
        </w:numPr>
        <w:tabs>
          <w:tab w:val="left" w:pos="851"/>
          <w:tab w:val="left" w:pos="1843"/>
        </w:tabs>
        <w:ind w:left="709" w:hanging="851"/>
        <w:rPr>
          <w:rFonts w:cs="Times New Roman"/>
        </w:rPr>
      </w:pPr>
      <w:r w:rsidRPr="00721DE5">
        <w:rPr>
          <w:rFonts w:cs="Times New Roman"/>
        </w:rPr>
        <w:lastRenderedPageBreak/>
        <w:t xml:space="preserve"> </w:t>
      </w:r>
      <w:bookmarkStart w:id="37" w:name="_Toc99018991"/>
      <w:r w:rsidR="00CF4AE3" w:rsidRPr="00721DE5">
        <w:rPr>
          <w:rFonts w:cs="Times New Roman"/>
        </w:rPr>
        <w:t>Přístup k</w:t>
      </w:r>
      <w:r w:rsidR="000E152A" w:rsidRPr="00721DE5">
        <w:rPr>
          <w:rFonts w:cs="Times New Roman"/>
        </w:rPr>
        <w:t> </w:t>
      </w:r>
      <w:r w:rsidR="00CF4AE3" w:rsidRPr="00721DE5">
        <w:rPr>
          <w:rFonts w:cs="Times New Roman"/>
        </w:rPr>
        <w:t>datům</w:t>
      </w:r>
      <w:bookmarkEnd w:id="37"/>
    </w:p>
    <w:p w14:paraId="3FECBD88" w14:textId="5EFF5710" w:rsidR="009F4658" w:rsidRPr="00721DE5" w:rsidRDefault="000F1ADD" w:rsidP="0029712F">
      <w:pPr>
        <w:rPr>
          <w:rStyle w:val="text"/>
          <w:rFonts w:cs="Times New Roman"/>
        </w:rPr>
      </w:pPr>
      <w:r w:rsidRPr="00721DE5">
        <w:rPr>
          <w:rStyle w:val="text"/>
          <w:rFonts w:cs="Times New Roman"/>
        </w:rPr>
        <w:t xml:space="preserve">Díky tomu, že Supabase je postavená na PostgreSQL </w:t>
      </w:r>
      <w:r w:rsidR="00E143F3" w:rsidRPr="00721DE5">
        <w:rPr>
          <w:rStyle w:val="text"/>
          <w:rFonts w:cs="Times New Roman"/>
        </w:rPr>
        <w:t>nabízí nám použití RLS</w:t>
      </w:r>
      <w:r w:rsidR="00483839" w:rsidRPr="00721DE5">
        <w:rPr>
          <w:rStyle w:val="text"/>
          <w:rFonts w:cs="Times New Roman"/>
        </w:rPr>
        <w:t xml:space="preserve"> </w:t>
      </w:r>
      <w:r w:rsidR="00E143F3" w:rsidRPr="00721DE5">
        <w:rPr>
          <w:rStyle w:val="text"/>
          <w:rFonts w:cs="Times New Roman"/>
        </w:rPr>
        <w:t>(row level security</w:t>
      </w:r>
      <w:r w:rsidR="5A37B981" w:rsidRPr="00721DE5">
        <w:rPr>
          <w:rStyle w:val="text"/>
          <w:rFonts w:cs="Times New Roman"/>
        </w:rPr>
        <w:t>). Tato</w:t>
      </w:r>
      <w:r w:rsidR="009112B3" w:rsidRPr="00721DE5">
        <w:rPr>
          <w:rStyle w:val="text"/>
          <w:rFonts w:cs="Times New Roman"/>
        </w:rPr>
        <w:t xml:space="preserve"> služba </w:t>
      </w:r>
      <w:r w:rsidR="002C697F" w:rsidRPr="00721DE5">
        <w:rPr>
          <w:rStyle w:val="text"/>
          <w:rFonts w:cs="Times New Roman"/>
        </w:rPr>
        <w:t>spravuje</w:t>
      </w:r>
      <w:r w:rsidR="009112B3" w:rsidRPr="00721DE5">
        <w:rPr>
          <w:rStyle w:val="text"/>
          <w:rFonts w:cs="Times New Roman"/>
        </w:rPr>
        <w:t xml:space="preserve"> přístup uživatelů k</w:t>
      </w:r>
      <w:r w:rsidR="00017F0F" w:rsidRPr="00721DE5">
        <w:rPr>
          <w:rStyle w:val="text"/>
          <w:rFonts w:cs="Times New Roman"/>
        </w:rPr>
        <w:t> </w:t>
      </w:r>
      <w:r w:rsidR="009112B3" w:rsidRPr="00721DE5">
        <w:rPr>
          <w:rStyle w:val="text"/>
          <w:rFonts w:cs="Times New Roman"/>
        </w:rPr>
        <w:t>da</w:t>
      </w:r>
      <w:r w:rsidR="00017F0F" w:rsidRPr="00721DE5">
        <w:rPr>
          <w:rStyle w:val="text"/>
          <w:rFonts w:cs="Times New Roman"/>
        </w:rPr>
        <w:t xml:space="preserve">tům v tabulce na základě námi definovaných podmínek. </w:t>
      </w:r>
      <w:r w:rsidR="002C697F" w:rsidRPr="00721DE5">
        <w:rPr>
          <w:rStyle w:val="text"/>
          <w:rFonts w:cs="Times New Roman"/>
        </w:rPr>
        <w:t xml:space="preserve">Pro </w:t>
      </w:r>
      <w:r w:rsidR="00C2444B" w:rsidRPr="00721DE5">
        <w:rPr>
          <w:rStyle w:val="text"/>
          <w:rFonts w:cs="Times New Roman"/>
        </w:rPr>
        <w:t>jednotlivé tabulky máme</w:t>
      </w:r>
      <w:r w:rsidR="00094938" w:rsidRPr="00721DE5">
        <w:rPr>
          <w:rStyle w:val="text"/>
          <w:rFonts w:cs="Times New Roman"/>
        </w:rPr>
        <w:t xml:space="preserve"> několik podmínek.</w:t>
      </w:r>
    </w:p>
    <w:p w14:paraId="4F87DF01" w14:textId="2A2F04C3" w:rsidR="0036698D" w:rsidRPr="00721DE5" w:rsidRDefault="0036698D" w:rsidP="00C7610F">
      <w:pPr>
        <w:pStyle w:val="Nadpis2"/>
        <w:numPr>
          <w:ilvl w:val="3"/>
          <w:numId w:val="9"/>
        </w:numPr>
        <w:tabs>
          <w:tab w:val="left" w:pos="2552"/>
        </w:tabs>
        <w:ind w:left="1276" w:hanging="1418"/>
        <w:rPr>
          <w:rFonts w:cs="Times New Roman"/>
          <w:szCs w:val="40"/>
        </w:rPr>
      </w:pPr>
      <w:bookmarkStart w:id="38" w:name="_Toc99018992"/>
      <w:r w:rsidRPr="00721DE5">
        <w:rPr>
          <w:rFonts w:cs="Times New Roman"/>
          <w:szCs w:val="40"/>
        </w:rPr>
        <w:t xml:space="preserve">Tabulka </w:t>
      </w:r>
      <w:r w:rsidR="003D4041" w:rsidRPr="00721DE5">
        <w:rPr>
          <w:rFonts w:cs="Times New Roman"/>
          <w:szCs w:val="40"/>
        </w:rPr>
        <w:t>t</w:t>
      </w:r>
      <w:r w:rsidRPr="00721DE5">
        <w:rPr>
          <w:rFonts w:cs="Times New Roman"/>
          <w:szCs w:val="40"/>
        </w:rPr>
        <w:t>icketů</w:t>
      </w:r>
      <w:bookmarkEnd w:id="38"/>
      <w:r w:rsidR="001D7397" w:rsidRPr="00721DE5">
        <w:rPr>
          <w:rFonts w:cs="Times New Roman"/>
          <w:szCs w:val="40"/>
        </w:rPr>
        <w:t xml:space="preserve"> </w:t>
      </w:r>
    </w:p>
    <w:p w14:paraId="485CAF30" w14:textId="0D1F66E8" w:rsidR="00C80F78" w:rsidRPr="00A42D1F" w:rsidRDefault="00C80F78" w:rsidP="00C80F78">
      <w:pPr>
        <w:pStyle w:val="Titulek"/>
        <w:keepNext/>
        <w:rPr>
          <w:rFonts w:cs="Times New Roman"/>
          <w:color w:val="auto"/>
        </w:rPr>
      </w:pPr>
      <w:bookmarkStart w:id="39" w:name="_Toc98150497"/>
      <w:bookmarkStart w:id="40" w:name="_Toc98150605"/>
      <w:bookmarkStart w:id="41" w:name="_Toc99397816"/>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6</w:t>
      </w:r>
      <w:r w:rsidR="00B46493" w:rsidRPr="00A42D1F">
        <w:rPr>
          <w:rFonts w:cs="Times New Roman"/>
          <w:color w:val="auto"/>
        </w:rPr>
        <w:fldChar w:fldCharType="end"/>
      </w:r>
      <w:r w:rsidRPr="00A42D1F">
        <w:rPr>
          <w:rFonts w:cs="Times New Roman"/>
          <w:color w:val="auto"/>
        </w:rPr>
        <w:t xml:space="preserve"> RLS – tabulky ticketů</w:t>
      </w:r>
      <w:bookmarkEnd w:id="39"/>
      <w:bookmarkEnd w:id="40"/>
      <w:bookmarkEnd w:id="41"/>
    </w:p>
    <w:p w14:paraId="2A83023B" w14:textId="2E349ECA" w:rsidR="0036698D" w:rsidRPr="00721DE5" w:rsidRDefault="0036698D" w:rsidP="00C80F78">
      <w:pPr>
        <w:keepNext/>
        <w:ind w:left="142"/>
        <w:rPr>
          <w:rFonts w:cs="Times New Roman"/>
          <w:noProof/>
        </w:rPr>
      </w:pPr>
      <w:r w:rsidRPr="00721DE5">
        <w:rPr>
          <w:rFonts w:cs="Times New Roman"/>
          <w:noProof/>
        </w:rPr>
        <w:drawing>
          <wp:inline distT="0" distB="0" distL="0" distR="0" wp14:anchorId="7EF9553D" wp14:editId="3E481420">
            <wp:extent cx="5760720" cy="2136775"/>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136775"/>
                    </a:xfrm>
                    <a:prstGeom prst="rect">
                      <a:avLst/>
                    </a:prstGeom>
                  </pic:spPr>
                </pic:pic>
              </a:graphicData>
            </a:graphic>
          </wp:inline>
        </w:drawing>
      </w:r>
    </w:p>
    <w:p w14:paraId="44D58CD0" w14:textId="3C5B2005" w:rsidR="0036698D" w:rsidRPr="00721DE5" w:rsidRDefault="0005787C" w:rsidP="0029712F">
      <w:pPr>
        <w:rPr>
          <w:rStyle w:val="text"/>
          <w:rFonts w:cs="Times New Roman"/>
        </w:rPr>
      </w:pPr>
      <w:r w:rsidRPr="00721DE5">
        <w:rPr>
          <w:rStyle w:val="text"/>
          <w:rFonts w:cs="Times New Roman"/>
        </w:rPr>
        <w:t xml:space="preserve">Tabulka ticketů </w:t>
      </w:r>
      <w:r w:rsidR="00C52AD8" w:rsidRPr="00721DE5">
        <w:rPr>
          <w:rStyle w:val="text"/>
          <w:rFonts w:cs="Times New Roman"/>
        </w:rPr>
        <w:t>má jednoduchá pravidla pro vytváření, čtení a upravování ticketů s vaším id.</w:t>
      </w:r>
      <w:r w:rsidR="00771836" w:rsidRPr="00721DE5">
        <w:rPr>
          <w:rStyle w:val="text"/>
          <w:rFonts w:cs="Times New Roman"/>
        </w:rPr>
        <w:t xml:space="preserve"> A poté jsou zde ještě pravidla pro autorizované uživa</w:t>
      </w:r>
      <w:r w:rsidR="00C0772D" w:rsidRPr="00721DE5">
        <w:rPr>
          <w:rStyle w:val="text"/>
          <w:rFonts w:cs="Times New Roman"/>
        </w:rPr>
        <w:t>tele</w:t>
      </w:r>
      <w:r w:rsidR="00A51BB3">
        <w:rPr>
          <w:rStyle w:val="text"/>
          <w:rFonts w:cs="Times New Roman"/>
        </w:rPr>
        <w:t xml:space="preserve"> viz obrázek č.</w:t>
      </w:r>
      <w:r w:rsidR="00DA5357">
        <w:rPr>
          <w:rStyle w:val="text"/>
          <w:rFonts w:cs="Times New Roman"/>
        </w:rPr>
        <w:t xml:space="preserve"> 6.</w:t>
      </w:r>
    </w:p>
    <w:p w14:paraId="7EC77444" w14:textId="479E4C49" w:rsidR="002B329A" w:rsidRPr="00721DE5" w:rsidRDefault="005214A7" w:rsidP="00C7610F">
      <w:pPr>
        <w:pStyle w:val="Nadpis2"/>
        <w:numPr>
          <w:ilvl w:val="3"/>
          <w:numId w:val="9"/>
        </w:numPr>
        <w:tabs>
          <w:tab w:val="left" w:pos="2552"/>
        </w:tabs>
        <w:ind w:left="1276" w:hanging="1418"/>
        <w:rPr>
          <w:rFonts w:cs="Times New Roman"/>
          <w:szCs w:val="40"/>
        </w:rPr>
      </w:pPr>
      <w:bookmarkStart w:id="42" w:name="_Toc99018993"/>
      <w:r w:rsidRPr="00721DE5">
        <w:rPr>
          <w:rFonts w:cs="Times New Roman"/>
          <w:szCs w:val="40"/>
        </w:rPr>
        <w:t>Tabulka zpráv</w:t>
      </w:r>
      <w:bookmarkEnd w:id="42"/>
    </w:p>
    <w:p w14:paraId="7B21FE1E" w14:textId="6614B149" w:rsidR="00DF24EF" w:rsidRPr="00A42D1F" w:rsidRDefault="00DF24EF" w:rsidP="00C80F78">
      <w:pPr>
        <w:pStyle w:val="Titulek"/>
        <w:keepNext/>
        <w:rPr>
          <w:rFonts w:cs="Times New Roman"/>
          <w:color w:val="auto"/>
        </w:rPr>
      </w:pPr>
      <w:bookmarkStart w:id="43" w:name="_Toc98150498"/>
      <w:bookmarkStart w:id="44" w:name="_Toc98150606"/>
      <w:bookmarkStart w:id="45" w:name="_Toc99397817"/>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7</w:t>
      </w:r>
      <w:r w:rsidR="00B46493" w:rsidRPr="00A42D1F">
        <w:rPr>
          <w:rFonts w:cs="Times New Roman"/>
          <w:color w:val="auto"/>
        </w:rPr>
        <w:fldChar w:fldCharType="end"/>
      </w:r>
      <w:r w:rsidRPr="00A42D1F">
        <w:rPr>
          <w:rFonts w:cs="Times New Roman"/>
          <w:color w:val="auto"/>
        </w:rPr>
        <w:t xml:space="preserve"> RLS – tabulka zpráv</w:t>
      </w:r>
      <w:bookmarkEnd w:id="43"/>
      <w:bookmarkEnd w:id="44"/>
      <w:bookmarkEnd w:id="45"/>
    </w:p>
    <w:p w14:paraId="7F77E750" w14:textId="371F1383" w:rsidR="00111BA7" w:rsidRPr="00721DE5" w:rsidRDefault="00111BA7" w:rsidP="00C80F78">
      <w:pPr>
        <w:keepNext/>
        <w:ind w:left="142"/>
        <w:rPr>
          <w:rFonts w:cs="Times New Roman"/>
        </w:rPr>
      </w:pPr>
      <w:r w:rsidRPr="00721DE5">
        <w:rPr>
          <w:rFonts w:cs="Times New Roman"/>
          <w:noProof/>
        </w:rPr>
        <w:drawing>
          <wp:inline distT="0" distB="0" distL="0" distR="0" wp14:anchorId="0CF2CE7B" wp14:editId="08B6288D">
            <wp:extent cx="5760720" cy="2075815"/>
            <wp:effectExtent l="0" t="0" r="0" b="63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075815"/>
                    </a:xfrm>
                    <a:prstGeom prst="rect">
                      <a:avLst/>
                    </a:prstGeom>
                  </pic:spPr>
                </pic:pic>
              </a:graphicData>
            </a:graphic>
          </wp:inline>
        </w:drawing>
      </w:r>
    </w:p>
    <w:p w14:paraId="7F428409" w14:textId="1E297B81" w:rsidR="00FB6028" w:rsidRPr="00721DE5" w:rsidRDefault="006B23C5" w:rsidP="0029712F">
      <w:r w:rsidRPr="00721DE5">
        <w:rPr>
          <w:rStyle w:val="text"/>
          <w:rFonts w:cs="Times New Roman"/>
        </w:rPr>
        <w:t>Tabulka se zprávami má několik pravidel</w:t>
      </w:r>
      <w:r w:rsidR="00A51BB3">
        <w:rPr>
          <w:rStyle w:val="text"/>
          <w:rFonts w:cs="Times New Roman"/>
        </w:rPr>
        <w:t xml:space="preserve"> viz obrázek č. 7</w:t>
      </w:r>
      <w:r w:rsidRPr="00721DE5">
        <w:rPr>
          <w:rStyle w:val="text"/>
          <w:rFonts w:cs="Times New Roman"/>
        </w:rPr>
        <w:t>.</w:t>
      </w:r>
      <w:r w:rsidR="004712F9" w:rsidRPr="00721DE5">
        <w:rPr>
          <w:rStyle w:val="text"/>
          <w:rFonts w:cs="Times New Roman"/>
        </w:rPr>
        <w:t xml:space="preserve"> Uživatel může vložit do tabulky záznam se svým </w:t>
      </w:r>
      <w:r w:rsidR="009E357F" w:rsidRPr="00721DE5">
        <w:rPr>
          <w:rStyle w:val="text"/>
          <w:rFonts w:cs="Times New Roman"/>
        </w:rPr>
        <w:t>id</w:t>
      </w:r>
      <w:r w:rsidR="000D4177" w:rsidRPr="00721DE5">
        <w:rPr>
          <w:rStyle w:val="text"/>
          <w:rFonts w:cs="Times New Roman"/>
        </w:rPr>
        <w:t xml:space="preserve"> neboli může poslat zprávu. Uživatel také může číst zprávy, které on poslal, ale i ty, které poslal někdo jemu.</w:t>
      </w:r>
      <w:r w:rsidR="00D743DC" w:rsidRPr="00721DE5">
        <w:rPr>
          <w:rStyle w:val="text"/>
          <w:rFonts w:cs="Times New Roman"/>
        </w:rPr>
        <w:t xml:space="preserve"> </w:t>
      </w:r>
    </w:p>
    <w:p w14:paraId="5178D4C6" w14:textId="485C4A7B" w:rsidR="00560151" w:rsidRPr="00721DE5" w:rsidRDefault="00560151" w:rsidP="00560151">
      <w:pPr>
        <w:pStyle w:val="Nadpis2"/>
        <w:numPr>
          <w:ilvl w:val="1"/>
          <w:numId w:val="9"/>
        </w:numPr>
        <w:ind w:left="284"/>
        <w:rPr>
          <w:rFonts w:cs="Times New Roman"/>
        </w:rPr>
      </w:pPr>
      <w:bookmarkStart w:id="46" w:name="_Toc99018994"/>
      <w:r w:rsidRPr="00721DE5">
        <w:rPr>
          <w:rFonts w:cs="Times New Roman"/>
        </w:rPr>
        <w:t>Funkce Aplikace</w:t>
      </w:r>
      <w:bookmarkEnd w:id="46"/>
    </w:p>
    <w:p w14:paraId="17A23DA2" w14:textId="2ED54D48" w:rsidR="00560151" w:rsidRPr="00721DE5" w:rsidRDefault="00213A1C" w:rsidP="0029712F">
      <w:r w:rsidRPr="00721DE5">
        <w:t xml:space="preserve">Aplikace má několik funkcí, od registrace </w:t>
      </w:r>
      <w:r w:rsidR="00AC42DC" w:rsidRPr="00721DE5">
        <w:t xml:space="preserve">až po řešení ticketů pomocí real time konverzace. </w:t>
      </w:r>
    </w:p>
    <w:p w14:paraId="3BE4496A" w14:textId="5CB5E9EB" w:rsidR="008D66BD" w:rsidRPr="00721DE5" w:rsidRDefault="008D66BD" w:rsidP="008D66BD">
      <w:pPr>
        <w:pStyle w:val="Nadpis2"/>
        <w:numPr>
          <w:ilvl w:val="2"/>
          <w:numId w:val="9"/>
        </w:numPr>
        <w:tabs>
          <w:tab w:val="left" w:pos="851"/>
          <w:tab w:val="left" w:pos="1843"/>
        </w:tabs>
        <w:ind w:left="709" w:hanging="851"/>
        <w:rPr>
          <w:rFonts w:cs="Times New Roman"/>
        </w:rPr>
      </w:pPr>
      <w:bookmarkStart w:id="47" w:name="_Toc99018995"/>
      <w:r w:rsidRPr="00721DE5">
        <w:rPr>
          <w:rFonts w:cs="Times New Roman"/>
        </w:rPr>
        <w:lastRenderedPageBreak/>
        <w:t>Registrace</w:t>
      </w:r>
      <w:bookmarkEnd w:id="47"/>
    </w:p>
    <w:p w14:paraId="49DBC139" w14:textId="42356FD8" w:rsidR="008D66BD" w:rsidRPr="00EC55ED" w:rsidRDefault="008D66BD" w:rsidP="0029712F">
      <w:pPr>
        <w:rPr>
          <w:rStyle w:val="text"/>
        </w:rPr>
      </w:pPr>
      <w:r w:rsidRPr="00EC55ED">
        <w:rPr>
          <w:rStyle w:val="text"/>
        </w:rPr>
        <w:t xml:space="preserve">Pro registraci </w:t>
      </w:r>
      <w:r w:rsidR="006A760F" w:rsidRPr="00EC55ED">
        <w:rPr>
          <w:rStyle w:val="text"/>
        </w:rPr>
        <w:t xml:space="preserve">aplikace využívá </w:t>
      </w:r>
      <w:r w:rsidR="00E62A87" w:rsidRPr="00EC55ED">
        <w:rPr>
          <w:rStyle w:val="text"/>
        </w:rPr>
        <w:t xml:space="preserve">předpřipravené funkce od supabase. Jako hlavní </w:t>
      </w:r>
      <w:proofErr w:type="spellStart"/>
      <w:r w:rsidR="00E62A87" w:rsidRPr="00EC55ED">
        <w:rPr>
          <w:rStyle w:val="text"/>
        </w:rPr>
        <w:t>auth</w:t>
      </w:r>
      <w:proofErr w:type="spellEnd"/>
      <w:r w:rsidR="00E62A87" w:rsidRPr="00EC55ED">
        <w:rPr>
          <w:rStyle w:val="text"/>
        </w:rPr>
        <w:t xml:space="preserve"> provider využí</w:t>
      </w:r>
      <w:r w:rsidR="00097E96" w:rsidRPr="00EC55ED">
        <w:rPr>
          <w:rStyle w:val="text"/>
        </w:rPr>
        <w:t>vá email a heslo. Uživatel zadá do formuláře jméno, příjmení, email a heslo</w:t>
      </w:r>
      <w:r w:rsidR="002A72EC" w:rsidRPr="00EC55ED">
        <w:rPr>
          <w:rStyle w:val="text"/>
        </w:rPr>
        <w:t xml:space="preserve"> </w:t>
      </w:r>
      <w:r w:rsidR="5A37B981" w:rsidRPr="00EC55ED">
        <w:rPr>
          <w:rStyle w:val="text"/>
        </w:rPr>
        <w:t xml:space="preserve">a </w:t>
      </w:r>
      <w:r w:rsidR="002A72EC" w:rsidRPr="00EC55ED">
        <w:rPr>
          <w:rStyle w:val="text"/>
        </w:rPr>
        <w:t xml:space="preserve">na email mu přijde potvrzovací odkaz, po </w:t>
      </w:r>
      <w:r w:rsidR="5A37B981" w:rsidRPr="00EC55ED">
        <w:rPr>
          <w:rStyle w:val="text"/>
        </w:rPr>
        <w:t>jehož</w:t>
      </w:r>
      <w:r w:rsidR="002A72EC" w:rsidRPr="00EC55ED">
        <w:rPr>
          <w:rStyle w:val="text"/>
        </w:rPr>
        <w:t xml:space="preserve"> </w:t>
      </w:r>
      <w:proofErr w:type="spellStart"/>
      <w:r w:rsidR="002A72EC" w:rsidRPr="00EC55ED">
        <w:rPr>
          <w:rStyle w:val="text"/>
        </w:rPr>
        <w:t>prokliknutí</w:t>
      </w:r>
      <w:proofErr w:type="spellEnd"/>
      <w:r w:rsidR="002A72EC" w:rsidRPr="00EC55ED">
        <w:rPr>
          <w:rStyle w:val="text"/>
        </w:rPr>
        <w:t xml:space="preserve"> se jeho účet aktivuje a může se přihlásit. </w:t>
      </w:r>
      <w:r w:rsidR="000F048F" w:rsidRPr="00EC55ED">
        <w:rPr>
          <w:rStyle w:val="text"/>
        </w:rPr>
        <w:t>Formulář</w:t>
      </w:r>
      <w:r w:rsidR="00231131" w:rsidRPr="00EC55ED">
        <w:rPr>
          <w:rStyle w:val="text"/>
        </w:rPr>
        <w:t xml:space="preserve"> je napsán pomocí </w:t>
      </w:r>
      <w:proofErr w:type="spellStart"/>
      <w:r w:rsidR="00231131" w:rsidRPr="00EC55ED">
        <w:rPr>
          <w:rStyle w:val="text"/>
        </w:rPr>
        <w:t>react</w:t>
      </w:r>
      <w:proofErr w:type="spellEnd"/>
      <w:r w:rsidR="00231131" w:rsidRPr="00EC55ED">
        <w:rPr>
          <w:rStyle w:val="text"/>
        </w:rPr>
        <w:t xml:space="preserve"> hook forms</w:t>
      </w:r>
      <w:r w:rsidR="00A82FAB" w:rsidRPr="00EC55ED">
        <w:rPr>
          <w:rStyle w:val="text"/>
        </w:rPr>
        <w:t xml:space="preserve">. Má tedy kontrolu </w:t>
      </w:r>
      <w:r w:rsidR="00CD7286" w:rsidRPr="00EC55ED">
        <w:rPr>
          <w:rStyle w:val="text"/>
        </w:rPr>
        <w:t xml:space="preserve">na straně </w:t>
      </w:r>
      <w:r w:rsidR="00A01B2C" w:rsidRPr="00EC55ED">
        <w:rPr>
          <w:rStyle w:val="text"/>
        </w:rPr>
        <w:t>klienta,</w:t>
      </w:r>
      <w:r w:rsidR="00CD7286" w:rsidRPr="00EC55ED">
        <w:rPr>
          <w:rStyle w:val="text"/>
        </w:rPr>
        <w:t xml:space="preserve"> a to jak pomocí </w:t>
      </w:r>
      <w:r w:rsidR="00A01B2C" w:rsidRPr="00EC55ED">
        <w:rPr>
          <w:rStyle w:val="text"/>
        </w:rPr>
        <w:t>html,</w:t>
      </w:r>
      <w:r w:rsidR="00CD7286" w:rsidRPr="00EC55ED">
        <w:rPr>
          <w:rStyle w:val="text"/>
        </w:rPr>
        <w:t xml:space="preserve"> tak javascriptu. </w:t>
      </w:r>
      <w:r w:rsidR="009E4340" w:rsidRPr="00EC55ED">
        <w:rPr>
          <w:rStyle w:val="text"/>
        </w:rPr>
        <w:t>Formulář se poprv</w:t>
      </w:r>
      <w:r w:rsidR="00A01B2C" w:rsidRPr="00EC55ED">
        <w:rPr>
          <w:rStyle w:val="text"/>
        </w:rPr>
        <w:t xml:space="preserve">é načte při načtení stránky, během vyplňování se </w:t>
      </w:r>
      <w:r w:rsidR="007B1C33" w:rsidRPr="00EC55ED">
        <w:rPr>
          <w:rStyle w:val="text"/>
        </w:rPr>
        <w:t>neobnovuje</w:t>
      </w:r>
      <w:r w:rsidR="00073F1A" w:rsidRPr="00EC55ED">
        <w:rPr>
          <w:rStyle w:val="text"/>
        </w:rPr>
        <w:t xml:space="preserve"> a tím pádem ani nekontroluje svoje podmínky</w:t>
      </w:r>
      <w:r w:rsidR="5A37B981" w:rsidRPr="00EC55ED">
        <w:rPr>
          <w:rStyle w:val="text"/>
        </w:rPr>
        <w:t>. Ty</w:t>
      </w:r>
      <w:r w:rsidR="00073F1A" w:rsidRPr="00EC55ED">
        <w:rPr>
          <w:rStyle w:val="text"/>
        </w:rPr>
        <w:t xml:space="preserve"> zkontroluje až po pokusu o odeslání. Pokud nějakou podmínku nesplňujete</w:t>
      </w:r>
      <w:r w:rsidR="000F28F3" w:rsidRPr="00EC55ED">
        <w:rPr>
          <w:rStyle w:val="text"/>
        </w:rPr>
        <w:t>, např. nemáte dostatečně bezpečné heslo, vyplnil jste nevalidní email</w:t>
      </w:r>
      <w:r w:rsidR="5A37B981" w:rsidRPr="00EC55ED">
        <w:rPr>
          <w:rStyle w:val="text"/>
        </w:rPr>
        <w:t>,</w:t>
      </w:r>
      <w:r w:rsidR="000F28F3" w:rsidRPr="00EC55ED">
        <w:rPr>
          <w:rStyle w:val="text"/>
        </w:rPr>
        <w:t xml:space="preserve"> formulář </w:t>
      </w:r>
      <w:r w:rsidR="00CD4E5C" w:rsidRPr="00EC55ED">
        <w:rPr>
          <w:rStyle w:val="text"/>
        </w:rPr>
        <w:t>na to upozorní. Poté už se formulář chová jako v</w:t>
      </w:r>
      <w:r w:rsidR="009520A3" w:rsidRPr="00EC55ED">
        <w:rPr>
          <w:rStyle w:val="text"/>
        </w:rPr>
        <w:t> </w:t>
      </w:r>
      <w:r w:rsidR="007B1C33" w:rsidRPr="00EC55ED">
        <w:rPr>
          <w:rStyle w:val="text"/>
        </w:rPr>
        <w:t>režimu</w:t>
      </w:r>
      <w:r w:rsidR="009520A3" w:rsidRPr="00EC55ED">
        <w:rPr>
          <w:rStyle w:val="text"/>
        </w:rPr>
        <w:t xml:space="preserve"> controll a po opravení chyb ve formuláři zmizí varování upozorňující na chybně vyplněný formulář.</w:t>
      </w:r>
      <w:r w:rsidR="005C39D0" w:rsidRPr="00EC55ED">
        <w:rPr>
          <w:rStyle w:val="text"/>
        </w:rPr>
        <w:t xml:space="preserve"> </w:t>
      </w:r>
    </w:p>
    <w:p w14:paraId="6A24025D" w14:textId="41EB11E3" w:rsidR="001D5A8B" w:rsidRPr="00721DE5" w:rsidRDefault="001D5A8B" w:rsidP="0029712F">
      <w:pPr>
        <w:rPr>
          <w:rStyle w:val="text"/>
          <w:rFonts w:cs="Times New Roman"/>
        </w:rPr>
      </w:pPr>
      <w:r w:rsidRPr="00721DE5">
        <w:rPr>
          <w:rStyle w:val="text"/>
          <w:rFonts w:cs="Times New Roman"/>
          <w:szCs w:val="24"/>
        </w:rPr>
        <w:t xml:space="preserve">Z formuláře </w:t>
      </w:r>
      <w:r w:rsidR="00E05040" w:rsidRPr="00721DE5">
        <w:rPr>
          <w:rStyle w:val="text"/>
          <w:rFonts w:cs="Times New Roman"/>
          <w:szCs w:val="24"/>
        </w:rPr>
        <w:t xml:space="preserve">se ještě nevolá přímo na Supabase, formulář </w:t>
      </w:r>
      <w:r w:rsidR="00A00BA6" w:rsidRPr="00721DE5">
        <w:rPr>
          <w:rStyle w:val="text"/>
          <w:rFonts w:cs="Times New Roman"/>
          <w:szCs w:val="24"/>
        </w:rPr>
        <w:t>volá na hook, který následně volá na supabase.</w:t>
      </w:r>
      <w:r w:rsidR="005E2314" w:rsidRPr="00721DE5">
        <w:rPr>
          <w:rStyle w:val="text"/>
          <w:rFonts w:cs="Times New Roman"/>
          <w:szCs w:val="24"/>
        </w:rPr>
        <w:t xml:space="preserve"> V případě registrace se p</w:t>
      </w:r>
      <w:r w:rsidR="00BC32FE" w:rsidRPr="00721DE5">
        <w:rPr>
          <w:rStyle w:val="text"/>
          <w:rFonts w:cs="Times New Roman"/>
          <w:szCs w:val="24"/>
        </w:rPr>
        <w:t>o odeslání formuláře v hooku zavolá</w:t>
      </w:r>
      <w:r w:rsidR="00011361" w:rsidRPr="00721DE5">
        <w:rPr>
          <w:rStyle w:val="text"/>
          <w:rFonts w:cs="Times New Roman"/>
          <w:szCs w:val="24"/>
        </w:rPr>
        <w:t xml:space="preserve"> Supabase funkce signUp</w:t>
      </w:r>
      <w:r w:rsidR="007C76C7" w:rsidRPr="00721DE5">
        <w:rPr>
          <w:rStyle w:val="text"/>
          <w:rFonts w:cs="Times New Roman"/>
          <w:szCs w:val="24"/>
        </w:rPr>
        <w:t>, které se předá email a heslo. Poté se naplní vytvořený záznam v</w:t>
      </w:r>
      <w:r w:rsidR="009E0DCA" w:rsidRPr="00721DE5">
        <w:rPr>
          <w:rStyle w:val="text"/>
          <w:rFonts w:cs="Times New Roman"/>
          <w:szCs w:val="24"/>
        </w:rPr>
        <w:t xml:space="preserve"> tabulce </w:t>
      </w:r>
      <w:proofErr w:type="spellStart"/>
      <w:r w:rsidR="009E0DCA" w:rsidRPr="00721DE5">
        <w:rPr>
          <w:rStyle w:val="text"/>
          <w:rFonts w:cs="Times New Roman"/>
          <w:szCs w:val="24"/>
        </w:rPr>
        <w:t>users</w:t>
      </w:r>
      <w:proofErr w:type="spellEnd"/>
      <w:r w:rsidR="009E0DCA" w:rsidRPr="00721DE5">
        <w:rPr>
          <w:rStyle w:val="text"/>
          <w:rFonts w:cs="Times New Roman"/>
          <w:szCs w:val="24"/>
        </w:rPr>
        <w:t xml:space="preserve">, do kterého vložíme </w:t>
      </w:r>
      <w:proofErr w:type="spellStart"/>
      <w:r w:rsidR="009E0DCA" w:rsidRPr="00721DE5">
        <w:rPr>
          <w:rStyle w:val="text"/>
          <w:rFonts w:cs="Times New Roman"/>
          <w:szCs w:val="24"/>
        </w:rPr>
        <w:t>first_name</w:t>
      </w:r>
      <w:proofErr w:type="spellEnd"/>
      <w:r w:rsidR="009E0DCA" w:rsidRPr="00721DE5">
        <w:rPr>
          <w:rStyle w:val="text"/>
          <w:rFonts w:cs="Times New Roman"/>
          <w:szCs w:val="24"/>
        </w:rPr>
        <w:t xml:space="preserve"> a </w:t>
      </w:r>
      <w:proofErr w:type="spellStart"/>
      <w:r w:rsidR="009E0DCA" w:rsidRPr="00721DE5">
        <w:rPr>
          <w:rStyle w:val="text"/>
          <w:rFonts w:cs="Times New Roman"/>
          <w:szCs w:val="24"/>
        </w:rPr>
        <w:t>last_name</w:t>
      </w:r>
      <w:proofErr w:type="spellEnd"/>
      <w:r w:rsidR="009E0DCA" w:rsidRPr="00721DE5">
        <w:rPr>
          <w:rStyle w:val="text"/>
          <w:rFonts w:cs="Times New Roman"/>
          <w:szCs w:val="24"/>
        </w:rPr>
        <w:t xml:space="preserve">, které </w:t>
      </w:r>
      <w:r w:rsidR="00F726A6" w:rsidRPr="00721DE5">
        <w:rPr>
          <w:rStyle w:val="text"/>
          <w:rFonts w:cs="Times New Roman"/>
          <w:szCs w:val="24"/>
        </w:rPr>
        <w:t xml:space="preserve">v tabulce od Supabase nemáme. </w:t>
      </w:r>
      <w:r w:rsidR="003172F2" w:rsidRPr="00721DE5">
        <w:rPr>
          <w:rStyle w:val="text"/>
          <w:rFonts w:cs="Times New Roman"/>
          <w:szCs w:val="24"/>
        </w:rPr>
        <w:t xml:space="preserve">Pokud všechno toto proběhne hook změní svůj stav na </w:t>
      </w:r>
      <w:proofErr w:type="spellStart"/>
      <w:r w:rsidR="003172F2" w:rsidRPr="00721DE5">
        <w:rPr>
          <w:rStyle w:val="text"/>
          <w:rFonts w:cs="Times New Roman"/>
          <w:szCs w:val="24"/>
        </w:rPr>
        <w:t>success</w:t>
      </w:r>
      <w:proofErr w:type="spellEnd"/>
      <w:r w:rsidR="003172F2" w:rsidRPr="00721DE5">
        <w:rPr>
          <w:rStyle w:val="text"/>
          <w:rFonts w:cs="Times New Roman"/>
          <w:szCs w:val="24"/>
        </w:rPr>
        <w:t xml:space="preserve"> a </w:t>
      </w:r>
      <w:r w:rsidR="006348C5" w:rsidRPr="00721DE5">
        <w:rPr>
          <w:rStyle w:val="text"/>
          <w:rFonts w:cs="Times New Roman"/>
          <w:szCs w:val="24"/>
        </w:rPr>
        <w:t>aplikace vás přesměruje na stránku s přihlášením.</w:t>
      </w:r>
      <w:r w:rsidR="00E52B13" w:rsidRPr="00721DE5">
        <w:rPr>
          <w:rStyle w:val="text"/>
          <w:rFonts w:cs="Times New Roman"/>
          <w:szCs w:val="24"/>
        </w:rPr>
        <w:t xml:space="preserve"> </w:t>
      </w:r>
    </w:p>
    <w:p w14:paraId="5BBE22B7" w14:textId="0506B3F0" w:rsidR="00C6056A" w:rsidRPr="00721DE5" w:rsidRDefault="00C6056A" w:rsidP="00C6056A">
      <w:pPr>
        <w:pStyle w:val="Nadpis2"/>
        <w:numPr>
          <w:ilvl w:val="2"/>
          <w:numId w:val="9"/>
        </w:numPr>
        <w:tabs>
          <w:tab w:val="left" w:pos="851"/>
          <w:tab w:val="left" w:pos="1843"/>
        </w:tabs>
        <w:ind w:left="709" w:hanging="851"/>
        <w:rPr>
          <w:rFonts w:cs="Times New Roman"/>
        </w:rPr>
      </w:pPr>
      <w:bookmarkStart w:id="48" w:name="_Toc99018996"/>
      <w:r w:rsidRPr="00721DE5">
        <w:rPr>
          <w:rFonts w:cs="Times New Roman"/>
        </w:rPr>
        <w:t>Přihlášení</w:t>
      </w:r>
      <w:bookmarkEnd w:id="48"/>
    </w:p>
    <w:p w14:paraId="6D31AF30" w14:textId="77EB12EC" w:rsidR="00C6056A" w:rsidRPr="00721DE5" w:rsidRDefault="00C03EC2" w:rsidP="0029712F">
      <w:pPr>
        <w:rPr>
          <w:rStyle w:val="text"/>
          <w:rFonts w:cs="Times New Roman"/>
          <w:szCs w:val="24"/>
        </w:rPr>
      </w:pPr>
      <w:r w:rsidRPr="00721DE5">
        <w:rPr>
          <w:rStyle w:val="text"/>
          <w:rFonts w:cs="Times New Roman"/>
          <w:szCs w:val="24"/>
        </w:rPr>
        <w:t>Pro přihlášení je opě</w:t>
      </w:r>
      <w:r w:rsidR="00303E17" w:rsidRPr="00721DE5">
        <w:rPr>
          <w:rStyle w:val="text"/>
          <w:rFonts w:cs="Times New Roman"/>
          <w:szCs w:val="24"/>
        </w:rPr>
        <w:t xml:space="preserve">t </w:t>
      </w:r>
      <w:r w:rsidR="00724390" w:rsidRPr="00721DE5">
        <w:rPr>
          <w:rStyle w:val="text"/>
          <w:rFonts w:cs="Times New Roman"/>
          <w:szCs w:val="24"/>
        </w:rPr>
        <w:t xml:space="preserve">napsaný formulář, který nekontroluje nic. </w:t>
      </w:r>
      <w:r w:rsidR="00782FBB" w:rsidRPr="00721DE5">
        <w:rPr>
          <w:rStyle w:val="text"/>
          <w:rFonts w:cs="Times New Roman"/>
          <w:szCs w:val="24"/>
        </w:rPr>
        <w:t>Po odeslání se v hooku kontroluje</w:t>
      </w:r>
      <w:r w:rsidR="00A97EA8" w:rsidRPr="00721DE5">
        <w:rPr>
          <w:rStyle w:val="text"/>
          <w:rFonts w:cs="Times New Roman"/>
          <w:szCs w:val="24"/>
        </w:rPr>
        <w:t>,</w:t>
      </w:r>
      <w:r w:rsidR="00782FBB" w:rsidRPr="00721DE5">
        <w:rPr>
          <w:rStyle w:val="text"/>
          <w:rFonts w:cs="Times New Roman"/>
          <w:szCs w:val="24"/>
        </w:rPr>
        <w:t xml:space="preserve"> zda uživatel existuje</w:t>
      </w:r>
      <w:r w:rsidR="5A37B981" w:rsidRPr="00721DE5">
        <w:rPr>
          <w:rStyle w:val="text"/>
          <w:rFonts w:cs="Times New Roman"/>
          <w:szCs w:val="24"/>
        </w:rPr>
        <w:t xml:space="preserve"> a</w:t>
      </w:r>
      <w:r w:rsidR="00782FBB" w:rsidRPr="00721DE5">
        <w:rPr>
          <w:rStyle w:val="text"/>
          <w:rFonts w:cs="Times New Roman"/>
          <w:szCs w:val="24"/>
        </w:rPr>
        <w:t xml:space="preserve"> zda bylo zadáno správné heslo. Pokud tomu tak není vy</w:t>
      </w:r>
      <w:r w:rsidR="003466DA" w:rsidRPr="00721DE5">
        <w:rPr>
          <w:rStyle w:val="text"/>
          <w:rFonts w:cs="Times New Roman"/>
          <w:szCs w:val="24"/>
        </w:rPr>
        <w:t xml:space="preserve">píše formulář danou chybu. </w:t>
      </w:r>
      <w:r w:rsidR="004234DE" w:rsidRPr="00721DE5">
        <w:rPr>
          <w:rStyle w:val="text"/>
          <w:rFonts w:cs="Times New Roman"/>
          <w:szCs w:val="24"/>
        </w:rPr>
        <w:t xml:space="preserve">Pokud je přihlášení úspěšné </w:t>
      </w:r>
      <w:r w:rsidR="00890FC5" w:rsidRPr="00721DE5">
        <w:rPr>
          <w:rStyle w:val="text"/>
          <w:rFonts w:cs="Times New Roman"/>
          <w:szCs w:val="24"/>
        </w:rPr>
        <w:t xml:space="preserve">do cookie se </w:t>
      </w:r>
      <w:proofErr w:type="gramStart"/>
      <w:r w:rsidR="00890FC5" w:rsidRPr="00721DE5">
        <w:rPr>
          <w:rStyle w:val="text"/>
          <w:rFonts w:cs="Times New Roman"/>
          <w:szCs w:val="24"/>
        </w:rPr>
        <w:t>vloží</w:t>
      </w:r>
      <w:proofErr w:type="gramEnd"/>
      <w:r w:rsidR="00890FC5" w:rsidRPr="00721DE5">
        <w:rPr>
          <w:rStyle w:val="text"/>
          <w:rFonts w:cs="Times New Roman"/>
          <w:szCs w:val="24"/>
        </w:rPr>
        <w:t xml:space="preserve"> </w:t>
      </w:r>
      <w:r w:rsidR="00DF013B" w:rsidRPr="00721DE5">
        <w:rPr>
          <w:rStyle w:val="text"/>
          <w:rFonts w:cs="Times New Roman"/>
          <w:szCs w:val="24"/>
        </w:rPr>
        <w:t>JWT</w:t>
      </w:r>
      <w:r w:rsidR="002A14C8" w:rsidRPr="00721DE5">
        <w:rPr>
          <w:rStyle w:val="text"/>
          <w:rFonts w:cs="Times New Roman"/>
          <w:szCs w:val="24"/>
        </w:rPr>
        <w:t>, který v </w:t>
      </w:r>
      <w:r w:rsidR="003337B1" w:rsidRPr="00721DE5">
        <w:rPr>
          <w:rStyle w:val="text"/>
          <w:rFonts w:cs="Times New Roman"/>
          <w:szCs w:val="24"/>
        </w:rPr>
        <w:t>sobě</w:t>
      </w:r>
      <w:r w:rsidR="002A14C8" w:rsidRPr="00721DE5">
        <w:rPr>
          <w:rStyle w:val="text"/>
          <w:rFonts w:cs="Times New Roman"/>
          <w:szCs w:val="24"/>
        </w:rPr>
        <w:t xml:space="preserve"> nese </w:t>
      </w:r>
      <w:r w:rsidR="5A37B981" w:rsidRPr="00721DE5">
        <w:rPr>
          <w:rStyle w:val="text"/>
          <w:rFonts w:cs="Times New Roman"/>
          <w:szCs w:val="24"/>
        </w:rPr>
        <w:t>kromě</w:t>
      </w:r>
      <w:r w:rsidR="002A14C8" w:rsidRPr="00721DE5">
        <w:rPr>
          <w:rStyle w:val="text"/>
          <w:rFonts w:cs="Times New Roman"/>
          <w:szCs w:val="24"/>
        </w:rPr>
        <w:t xml:space="preserve"> jiného </w:t>
      </w:r>
      <w:r w:rsidR="5A37B981" w:rsidRPr="00721DE5">
        <w:rPr>
          <w:rStyle w:val="text"/>
          <w:rFonts w:cs="Times New Roman"/>
          <w:szCs w:val="24"/>
        </w:rPr>
        <w:t xml:space="preserve">i </w:t>
      </w:r>
      <w:r w:rsidR="00AC20E0" w:rsidRPr="00721DE5">
        <w:rPr>
          <w:rStyle w:val="text"/>
          <w:rFonts w:cs="Times New Roman"/>
          <w:szCs w:val="24"/>
        </w:rPr>
        <w:t>id uživatele, který je přihlášený. Toto id se dá kdekoliv v aplikaci z</w:t>
      </w:r>
      <w:r w:rsidR="003337B1" w:rsidRPr="00721DE5">
        <w:rPr>
          <w:rStyle w:val="text"/>
          <w:rFonts w:cs="Times New Roman"/>
          <w:szCs w:val="24"/>
        </w:rPr>
        <w:t xml:space="preserve"> cookie získat a několikrát je to použito. Poté vás aplikace přesměruje </w:t>
      </w:r>
      <w:r w:rsidR="00083FB2" w:rsidRPr="00721DE5">
        <w:rPr>
          <w:rStyle w:val="text"/>
          <w:rFonts w:cs="Times New Roman"/>
          <w:szCs w:val="24"/>
        </w:rPr>
        <w:t>na úvodní stránku.</w:t>
      </w:r>
    </w:p>
    <w:p w14:paraId="25513E54" w14:textId="055D3CC3" w:rsidR="00083FB2" w:rsidRPr="00721DE5" w:rsidRDefault="003B640B" w:rsidP="00083FB2">
      <w:pPr>
        <w:pStyle w:val="Nadpis2"/>
        <w:numPr>
          <w:ilvl w:val="2"/>
          <w:numId w:val="9"/>
        </w:numPr>
        <w:tabs>
          <w:tab w:val="left" w:pos="851"/>
          <w:tab w:val="left" w:pos="1843"/>
        </w:tabs>
        <w:ind w:left="709" w:hanging="851"/>
        <w:rPr>
          <w:rFonts w:cs="Times New Roman"/>
        </w:rPr>
      </w:pPr>
      <w:bookmarkStart w:id="49" w:name="_Toc99018997"/>
      <w:r w:rsidRPr="00721DE5">
        <w:rPr>
          <w:rFonts w:cs="Times New Roman"/>
        </w:rPr>
        <w:t>Protected</w:t>
      </w:r>
      <w:r w:rsidR="00083FB2" w:rsidRPr="00721DE5">
        <w:rPr>
          <w:rFonts w:cs="Times New Roman"/>
        </w:rPr>
        <w:t xml:space="preserve"> routes</w:t>
      </w:r>
      <w:bookmarkEnd w:id="49"/>
    </w:p>
    <w:p w14:paraId="45AFDF59" w14:textId="15D222DE" w:rsidR="00446752" w:rsidRPr="00721DE5" w:rsidRDefault="003B640B" w:rsidP="0029712F">
      <w:r w:rsidRPr="00721DE5">
        <w:t xml:space="preserve">Protected </w:t>
      </w:r>
      <w:r w:rsidR="008A4CF3" w:rsidRPr="00721DE5">
        <w:t>routy</w:t>
      </w:r>
      <w:r w:rsidR="002C6D4D" w:rsidRPr="00721DE5">
        <w:t xml:space="preserve"> se starají o to, aby </w:t>
      </w:r>
      <w:r w:rsidR="008A4CF3" w:rsidRPr="00721DE5">
        <w:t xml:space="preserve">uživatel, který není přihlášený nebo </w:t>
      </w:r>
      <w:r w:rsidR="00577BDB" w:rsidRPr="00721DE5">
        <w:t>nemá oprávnění být na některých stránkách</w:t>
      </w:r>
      <w:r w:rsidR="5A37B981" w:rsidRPr="00721DE5">
        <w:t>,</w:t>
      </w:r>
      <w:r w:rsidR="00577BDB" w:rsidRPr="00721DE5">
        <w:t xml:space="preserve"> se na ně nedostal. To</w:t>
      </w:r>
      <w:r w:rsidR="5A37B981" w:rsidRPr="00721DE5">
        <w:t>,</w:t>
      </w:r>
      <w:r w:rsidR="00577BDB" w:rsidRPr="00721DE5">
        <w:t xml:space="preserve"> že se podle role a </w:t>
      </w:r>
      <w:r w:rsidR="00FA42C7" w:rsidRPr="00721DE5">
        <w:t>stavu přihlášení mění uživatelské rozhraní, ještě neznamená, že uživatel nemůže do url napsat „/admin</w:t>
      </w:r>
      <w:r w:rsidR="5A37B981" w:rsidRPr="00721DE5">
        <w:t>“. Tomu</w:t>
      </w:r>
      <w:r w:rsidR="00446752" w:rsidRPr="00721DE5">
        <w:t>,</w:t>
      </w:r>
      <w:r w:rsidR="00940505" w:rsidRPr="00721DE5">
        <w:t xml:space="preserve"> aby se na tuto stránku dostal musíme zabránit.</w:t>
      </w:r>
      <w:r w:rsidR="00446752" w:rsidRPr="00721DE5">
        <w:t xml:space="preserve"> Tento problém si můžeme rozdělit do 2 podkategorií.</w:t>
      </w:r>
    </w:p>
    <w:p w14:paraId="4710E96A" w14:textId="3B07F081" w:rsidR="00446752" w:rsidRPr="00721DE5" w:rsidRDefault="00446752" w:rsidP="00446752">
      <w:pPr>
        <w:pStyle w:val="Nadpis2"/>
        <w:numPr>
          <w:ilvl w:val="3"/>
          <w:numId w:val="9"/>
        </w:numPr>
        <w:tabs>
          <w:tab w:val="left" w:pos="2552"/>
        </w:tabs>
        <w:ind w:left="1276" w:hanging="1418"/>
        <w:rPr>
          <w:rFonts w:cs="Times New Roman"/>
          <w:szCs w:val="40"/>
        </w:rPr>
      </w:pPr>
      <w:bookmarkStart w:id="50" w:name="_Toc99018998"/>
      <w:r w:rsidRPr="00721DE5">
        <w:rPr>
          <w:rFonts w:cs="Times New Roman"/>
          <w:szCs w:val="40"/>
        </w:rPr>
        <w:t>Přihlášený / nepřihlášený uživatel</w:t>
      </w:r>
      <w:bookmarkEnd w:id="50"/>
    </w:p>
    <w:p w14:paraId="393106D6" w14:textId="0B39C7B7" w:rsidR="00307AFB" w:rsidRPr="00721DE5" w:rsidRDefault="001573EA" w:rsidP="0029712F">
      <w:r w:rsidRPr="00721DE5">
        <w:t xml:space="preserve">Když je uživatel nepřihlášený a </w:t>
      </w:r>
      <w:proofErr w:type="gramStart"/>
      <w:r w:rsidRPr="00721DE5">
        <w:t>snaží</w:t>
      </w:r>
      <w:proofErr w:type="gramEnd"/>
      <w:r w:rsidRPr="00721DE5">
        <w:t xml:space="preserve"> se dostat na některé stránky kam nemůže,</w:t>
      </w:r>
      <w:r w:rsidR="00307AFB" w:rsidRPr="00721DE5">
        <w:t xml:space="preserve"> </w:t>
      </w:r>
      <w:r w:rsidR="5A37B981" w:rsidRPr="00721DE5">
        <w:t xml:space="preserve">tak </w:t>
      </w:r>
      <w:r w:rsidR="00307AFB" w:rsidRPr="00721DE5">
        <w:t xml:space="preserve">v tomto případě uživatele můžeme přesměrovat ještě na straně </w:t>
      </w:r>
      <w:r w:rsidR="009F5573" w:rsidRPr="00721DE5">
        <w:t xml:space="preserve">serveru. V getServerSideProps </w:t>
      </w:r>
      <w:r w:rsidR="00E8618D" w:rsidRPr="00721DE5">
        <w:t xml:space="preserve">si můžeme zkontrolovat, zda se v prohlížeči nachází </w:t>
      </w:r>
      <w:r w:rsidR="00BA6B31" w:rsidRPr="00721DE5">
        <w:t xml:space="preserve">potřebná cookie a pokud zde není klientovi rovnou pošleme přesměrování na </w:t>
      </w:r>
      <w:r w:rsidR="002F50B7" w:rsidRPr="00721DE5">
        <w:t xml:space="preserve">přihlašovací stránku. Toto přesměrování se děje ještě před </w:t>
      </w:r>
      <w:r w:rsidR="00BE4D49" w:rsidRPr="00721DE5">
        <w:t>renderování uživatelského rozhraní</w:t>
      </w:r>
      <w:r w:rsidR="002E538E" w:rsidRPr="00721DE5">
        <w:t xml:space="preserve">. </w:t>
      </w:r>
    </w:p>
    <w:p w14:paraId="0EB386AC" w14:textId="4535CB3F" w:rsidR="006633AE" w:rsidRPr="00721DE5" w:rsidRDefault="00C80F78" w:rsidP="006633AE">
      <w:pPr>
        <w:pStyle w:val="Nadpis2"/>
        <w:numPr>
          <w:ilvl w:val="3"/>
          <w:numId w:val="9"/>
        </w:numPr>
        <w:tabs>
          <w:tab w:val="left" w:pos="2552"/>
        </w:tabs>
        <w:ind w:left="1276" w:hanging="1418"/>
        <w:rPr>
          <w:rFonts w:cs="Times New Roman"/>
        </w:rPr>
      </w:pPr>
      <w:bookmarkStart w:id="51" w:name="_Toc99018999"/>
      <w:r w:rsidRPr="00721DE5">
        <w:rPr>
          <w:rFonts w:cs="Times New Roman"/>
        </w:rPr>
        <w:lastRenderedPageBreak/>
        <w:t>N</w:t>
      </w:r>
      <w:r w:rsidR="006633AE" w:rsidRPr="00721DE5">
        <w:rPr>
          <w:rFonts w:cs="Times New Roman"/>
        </w:rPr>
        <w:t>eoprávněný uživatel</w:t>
      </w:r>
      <w:bookmarkEnd w:id="51"/>
    </w:p>
    <w:p w14:paraId="7705717A" w14:textId="42FDE6B5" w:rsidR="1393B210" w:rsidRPr="00721DE5" w:rsidRDefault="1393B210" w:rsidP="0029712F">
      <w:r w:rsidRPr="00721DE5">
        <w:t xml:space="preserve">Neoprávněný </w:t>
      </w:r>
      <w:r w:rsidR="006633AE" w:rsidRPr="00721DE5">
        <w:t xml:space="preserve">uživatel </w:t>
      </w:r>
      <w:r w:rsidRPr="00721DE5">
        <w:t xml:space="preserve">je někdo, kdo je </w:t>
      </w:r>
      <w:r w:rsidR="006633AE" w:rsidRPr="00721DE5">
        <w:t xml:space="preserve">již </w:t>
      </w:r>
      <w:r w:rsidR="00370ABC" w:rsidRPr="00721DE5">
        <w:t>přihlášený</w:t>
      </w:r>
      <w:r w:rsidR="006633AE" w:rsidRPr="00721DE5">
        <w:t xml:space="preserve">, ale jeho role zakazuje přístup na </w:t>
      </w:r>
      <w:r w:rsidRPr="00721DE5">
        <w:t xml:space="preserve">některé stránky </w:t>
      </w:r>
      <w:r w:rsidR="006633AE" w:rsidRPr="00721DE5">
        <w:t>např</w:t>
      </w:r>
      <w:r w:rsidRPr="00721DE5">
        <w:t>.: uživatel nemůže přistupovat na admin stránku</w:t>
      </w:r>
    </w:p>
    <w:p w14:paraId="3AE539FF" w14:textId="05D46DD9" w:rsidR="006633AE" w:rsidRPr="00721DE5" w:rsidRDefault="009B5DE3" w:rsidP="0029712F">
      <w:r w:rsidRPr="00721DE5">
        <w:t xml:space="preserve">Na </w:t>
      </w:r>
      <w:r w:rsidR="003404A8" w:rsidRPr="00721DE5">
        <w:t xml:space="preserve">kontrolu tohoto </w:t>
      </w:r>
      <w:r w:rsidR="5A37B981" w:rsidRPr="00721DE5">
        <w:t xml:space="preserve">problému </w:t>
      </w:r>
      <w:r w:rsidR="003404A8" w:rsidRPr="00721DE5">
        <w:t xml:space="preserve">můžeme využít user_id z cookie a zjistit </w:t>
      </w:r>
      <w:r w:rsidR="007120B2" w:rsidRPr="00721DE5">
        <w:t xml:space="preserve">pomocí dotazu na tabulku user_roles jeho roli. </w:t>
      </w:r>
      <w:r w:rsidR="0051654B" w:rsidRPr="00721DE5">
        <w:t>Bezpečnostní pravidla, ale v tomto případě povolují</w:t>
      </w:r>
      <w:r w:rsidR="006C61B5" w:rsidRPr="00721DE5">
        <w:t xml:space="preserve"> </w:t>
      </w:r>
      <w:r w:rsidR="0051654B" w:rsidRPr="00721DE5">
        <w:t>uživateli</w:t>
      </w:r>
      <w:r w:rsidR="006C61B5" w:rsidRPr="00721DE5">
        <w:t xml:space="preserve"> číst pouze záznam se svým user_id</w:t>
      </w:r>
      <w:r w:rsidR="002A10A3" w:rsidRPr="00721DE5">
        <w:t>. Pokud bychom toto přesměrování chtěli opět vyřešit na serveru</w:t>
      </w:r>
      <w:r w:rsidR="5A37B981" w:rsidRPr="00721DE5">
        <w:t>,</w:t>
      </w:r>
      <w:r w:rsidR="002A10A3" w:rsidRPr="00721DE5">
        <w:t xml:space="preserve"> museli bychom</w:t>
      </w:r>
      <w:r w:rsidR="00346213" w:rsidRPr="00721DE5">
        <w:t xml:space="preserve"> otevřít data v této tabulce pro všechny</w:t>
      </w:r>
      <w:r w:rsidR="5A37B981" w:rsidRPr="00721DE5">
        <w:t>,</w:t>
      </w:r>
      <w:r w:rsidR="00346213" w:rsidRPr="00721DE5">
        <w:t xml:space="preserve"> což nechceme. Děje se to kvůli tomu, že </w:t>
      </w:r>
      <w:r w:rsidR="00822573" w:rsidRPr="00721DE5">
        <w:t>se tento dotaz provádí na serveru</w:t>
      </w:r>
      <w:r w:rsidR="5A37B981" w:rsidRPr="00721DE5">
        <w:t>,</w:t>
      </w:r>
      <w:r w:rsidR="00822573" w:rsidRPr="00721DE5">
        <w:t xml:space="preserve"> neposílá se </w:t>
      </w:r>
      <w:r w:rsidR="00CF47D1" w:rsidRPr="00721DE5">
        <w:t xml:space="preserve">s tokenem přihlášeného uživatele, ale </w:t>
      </w:r>
      <w:r w:rsidR="00CE3F53" w:rsidRPr="00721DE5">
        <w:t xml:space="preserve">pouze s veřejným </w:t>
      </w:r>
      <w:r w:rsidR="00370ABC" w:rsidRPr="00721DE5">
        <w:t>Api</w:t>
      </w:r>
      <w:r w:rsidR="00CE3F53" w:rsidRPr="00721DE5">
        <w:t xml:space="preserve"> klíčem.</w:t>
      </w:r>
      <w:r w:rsidR="008D5D07" w:rsidRPr="00721DE5">
        <w:t xml:space="preserve"> Musíme tedy přesměrování řešit na straně klienta. Zde už </w:t>
      </w:r>
      <w:r w:rsidR="00344B25" w:rsidRPr="00721DE5">
        <w:t>můžeme poslat dotaz na roli s tokenem přihlášeného uživatele a pokud jeho role neodpovídá podmínkám pro danou stránku, přesměruje</w:t>
      </w:r>
      <w:r w:rsidR="00694754" w:rsidRPr="00721DE5">
        <w:t xml:space="preserve"> ho. </w:t>
      </w:r>
      <w:r w:rsidR="00E30C36" w:rsidRPr="00721DE5">
        <w:t xml:space="preserve">Jelikož dotaz opět probíhá v hooku, můžeme využít jeho stav loading k zobrazení pouze </w:t>
      </w:r>
      <w:r w:rsidR="00041458" w:rsidRPr="00721DE5">
        <w:t>načítací</w:t>
      </w:r>
      <w:r w:rsidR="008B758E" w:rsidRPr="00721DE5">
        <w:t xml:space="preserve"> stránky a až po jeho dokončení buď přesměrovat nebo stánku zobrazit.</w:t>
      </w:r>
    </w:p>
    <w:p w14:paraId="0E89FD16" w14:textId="27494636" w:rsidR="00C6056A" w:rsidRPr="00721DE5" w:rsidRDefault="00800EB0" w:rsidP="008D66BD">
      <w:pPr>
        <w:pStyle w:val="Nadpis2"/>
        <w:numPr>
          <w:ilvl w:val="2"/>
          <w:numId w:val="9"/>
        </w:numPr>
        <w:tabs>
          <w:tab w:val="left" w:pos="851"/>
          <w:tab w:val="left" w:pos="1843"/>
        </w:tabs>
        <w:ind w:left="709" w:hanging="851"/>
        <w:rPr>
          <w:rFonts w:cs="Times New Roman"/>
        </w:rPr>
      </w:pPr>
      <w:bookmarkStart w:id="52" w:name="_Toc99019000"/>
      <w:r w:rsidRPr="00721DE5">
        <w:rPr>
          <w:rFonts w:cs="Times New Roman"/>
        </w:rPr>
        <w:t>Tickety</w:t>
      </w:r>
      <w:bookmarkEnd w:id="52"/>
    </w:p>
    <w:p w14:paraId="4117515F" w14:textId="5511A63A" w:rsidR="008A6EC4" w:rsidRPr="00721DE5" w:rsidRDefault="008A6EC4" w:rsidP="0029712F">
      <w:r w:rsidRPr="00721DE5">
        <w:t>Tickety nesou hlavní funkci celé aplikace, skrze ně se problémy vytvář</w:t>
      </w:r>
      <w:r w:rsidR="00257B0B" w:rsidRPr="00721DE5">
        <w:t>ejí</w:t>
      </w:r>
      <w:r w:rsidRPr="00721DE5">
        <w:t xml:space="preserve">, </w:t>
      </w:r>
      <w:proofErr w:type="gramStart"/>
      <w:r w:rsidRPr="00721DE5">
        <w:t>řeší</w:t>
      </w:r>
      <w:proofErr w:type="gramEnd"/>
      <w:r w:rsidRPr="00721DE5">
        <w:t xml:space="preserve"> i ukončují.</w:t>
      </w:r>
      <w:r w:rsidR="00EF4596" w:rsidRPr="00721DE5">
        <w:t xml:space="preserve"> </w:t>
      </w:r>
      <w:r w:rsidR="00BC4D5D" w:rsidRPr="00721DE5">
        <w:t xml:space="preserve">Na tickety </w:t>
      </w:r>
      <w:r w:rsidR="0092509C" w:rsidRPr="00721DE5">
        <w:t xml:space="preserve">se dá koukat ze dvou stran. </w:t>
      </w:r>
    </w:p>
    <w:p w14:paraId="65743079" w14:textId="6FDFB17B" w:rsidR="00800EB0" w:rsidRPr="00721DE5" w:rsidRDefault="00800EB0" w:rsidP="00800EB0">
      <w:pPr>
        <w:pStyle w:val="Nadpis2"/>
        <w:numPr>
          <w:ilvl w:val="3"/>
          <w:numId w:val="9"/>
        </w:numPr>
        <w:tabs>
          <w:tab w:val="left" w:pos="2552"/>
        </w:tabs>
        <w:ind w:left="1276" w:hanging="1418"/>
        <w:rPr>
          <w:rFonts w:cs="Times New Roman"/>
          <w:szCs w:val="40"/>
        </w:rPr>
      </w:pPr>
      <w:bookmarkStart w:id="53" w:name="_Toc99019001"/>
      <w:r w:rsidRPr="00721DE5">
        <w:rPr>
          <w:rFonts w:cs="Times New Roman"/>
          <w:szCs w:val="40"/>
        </w:rPr>
        <w:t>Tickety ze strany operátora</w:t>
      </w:r>
      <w:bookmarkEnd w:id="53"/>
    </w:p>
    <w:p w14:paraId="14EA01D5" w14:textId="363F2367" w:rsidR="005A4A98" w:rsidRPr="00A42D1F" w:rsidRDefault="005A4A98" w:rsidP="00A42D1F">
      <w:pPr>
        <w:pStyle w:val="Titulek"/>
        <w:keepNext/>
        <w:rPr>
          <w:rFonts w:cs="Times New Roman"/>
          <w:color w:val="auto"/>
        </w:rPr>
      </w:pPr>
      <w:bookmarkStart w:id="54" w:name="_Toc99397818"/>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8</w:t>
      </w:r>
      <w:r w:rsidR="00B46493" w:rsidRPr="00A42D1F">
        <w:rPr>
          <w:rFonts w:cs="Times New Roman"/>
          <w:color w:val="auto"/>
        </w:rPr>
        <w:fldChar w:fldCharType="end"/>
      </w:r>
      <w:r w:rsidRPr="00A42D1F">
        <w:rPr>
          <w:rFonts w:cs="Times New Roman"/>
          <w:color w:val="auto"/>
        </w:rPr>
        <w:t xml:space="preserve"> Ticket ze strany operátora</w:t>
      </w:r>
      <w:bookmarkEnd w:id="54"/>
    </w:p>
    <w:p w14:paraId="73A8A27B" w14:textId="276E50FB" w:rsidR="005A4A98" w:rsidRPr="00721DE5" w:rsidRDefault="005A4A98" w:rsidP="005A4A98">
      <w:r w:rsidRPr="00721DE5">
        <w:rPr>
          <w:noProof/>
        </w:rPr>
        <w:drawing>
          <wp:inline distT="0" distB="0" distL="0" distR="0" wp14:anchorId="4E25703E" wp14:editId="10ABE8E1">
            <wp:extent cx="5760720" cy="2891790"/>
            <wp:effectExtent l="0" t="0" r="0" b="3810"/>
            <wp:docPr id="7" name="Obrázek 7"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7" descr="Obsah obrázku text&#10;&#10;Popis byl vytvořen automaticky"/>
                    <pic:cNvPicPr/>
                  </pic:nvPicPr>
                  <pic:blipFill>
                    <a:blip r:embed="rId18"/>
                    <a:stretch>
                      <a:fillRect/>
                    </a:stretch>
                  </pic:blipFill>
                  <pic:spPr>
                    <a:xfrm>
                      <a:off x="0" y="0"/>
                      <a:ext cx="5760720" cy="2891790"/>
                    </a:xfrm>
                    <a:prstGeom prst="rect">
                      <a:avLst/>
                    </a:prstGeom>
                  </pic:spPr>
                </pic:pic>
              </a:graphicData>
            </a:graphic>
          </wp:inline>
        </w:drawing>
      </w:r>
    </w:p>
    <w:p w14:paraId="0AA7B4DD" w14:textId="6CC8C496" w:rsidR="00526FE1" w:rsidRPr="00721DE5" w:rsidRDefault="0092509C" w:rsidP="00C80F78">
      <w:r w:rsidRPr="00721DE5">
        <w:t xml:space="preserve">Zde </w:t>
      </w:r>
      <w:r w:rsidR="0051174D" w:rsidRPr="00721DE5">
        <w:t>je vytvořeno uživatelské rozhraní</w:t>
      </w:r>
      <w:r w:rsidR="00A51BB3">
        <w:t>, viz obrázek č. 8</w:t>
      </w:r>
      <w:r w:rsidR="0051174D" w:rsidRPr="00721DE5">
        <w:t>, připravené na to, řešit jeden problém za druhým</w:t>
      </w:r>
      <w:r w:rsidR="002A7975" w:rsidRPr="00721DE5">
        <w:t xml:space="preserve">. Stránka je zde rozdělena na 2 </w:t>
      </w:r>
      <w:r w:rsidR="00C92813" w:rsidRPr="00721DE5">
        <w:t>části</w:t>
      </w:r>
      <w:r w:rsidR="002A7975" w:rsidRPr="00721DE5">
        <w:t xml:space="preserve">: ticket list a ticket detail. </w:t>
      </w:r>
      <w:r w:rsidR="00C92813" w:rsidRPr="00721DE5">
        <w:t>Obě části jsou na obrazovce zároveň</w:t>
      </w:r>
      <w:r w:rsidR="5A37B981" w:rsidRPr="00721DE5">
        <w:t>,</w:t>
      </w:r>
      <w:r w:rsidR="00C92813" w:rsidRPr="00721DE5">
        <w:t xml:space="preserve"> což umožňuje</w:t>
      </w:r>
      <w:r w:rsidR="00F729E3" w:rsidRPr="00721DE5">
        <w:t xml:space="preserve"> operátorovi po vyřešení ticketu ihned překliknout na další ticket</w:t>
      </w:r>
      <w:r w:rsidR="0051765E" w:rsidRPr="00721DE5">
        <w:t xml:space="preserve"> a řešit. </w:t>
      </w:r>
    </w:p>
    <w:p w14:paraId="67473773" w14:textId="39F4C4AA" w:rsidR="0051765E" w:rsidRPr="00721DE5" w:rsidRDefault="00B174B4" w:rsidP="0051765E">
      <w:pPr>
        <w:pStyle w:val="Nadpis2"/>
        <w:numPr>
          <w:ilvl w:val="4"/>
          <w:numId w:val="9"/>
        </w:numPr>
        <w:tabs>
          <w:tab w:val="left" w:pos="2552"/>
        </w:tabs>
        <w:ind w:left="1560" w:hanging="1666"/>
        <w:rPr>
          <w:rFonts w:cs="Times New Roman"/>
          <w:szCs w:val="40"/>
        </w:rPr>
      </w:pPr>
      <w:bookmarkStart w:id="55" w:name="_Toc99019002"/>
      <w:r w:rsidRPr="00721DE5">
        <w:rPr>
          <w:rFonts w:cs="Times New Roman"/>
          <w:szCs w:val="40"/>
        </w:rPr>
        <w:lastRenderedPageBreak/>
        <w:t>Operátor</w:t>
      </w:r>
      <w:r w:rsidR="00612B29" w:rsidRPr="00721DE5">
        <w:rPr>
          <w:rFonts w:cs="Times New Roman"/>
          <w:szCs w:val="40"/>
        </w:rPr>
        <w:t xml:space="preserve"> ticket list</w:t>
      </w:r>
      <w:bookmarkEnd w:id="55"/>
    </w:p>
    <w:p w14:paraId="1441C70E" w14:textId="0E5AC3B1" w:rsidR="00B47EF3" w:rsidRPr="00721DE5" w:rsidRDefault="0036094E" w:rsidP="0029712F">
      <w:r w:rsidRPr="00721DE5">
        <w:t>List jde filtrovat</w:t>
      </w:r>
      <w:r w:rsidR="00A50F60" w:rsidRPr="00721DE5">
        <w:t xml:space="preserve">: podle typu problému a podle stavu ticketu. Ticket má 3 stavy: </w:t>
      </w:r>
      <w:r w:rsidR="002469AD" w:rsidRPr="00721DE5">
        <w:t>waiting, ongoing, done.</w:t>
      </w:r>
    </w:p>
    <w:p w14:paraId="711478D7" w14:textId="3300D37E" w:rsidR="008A518A" w:rsidRPr="00721DE5" w:rsidRDefault="00A60153" w:rsidP="0029712F">
      <w:r w:rsidRPr="00721DE5">
        <w:t xml:space="preserve">Operátor také může </w:t>
      </w:r>
      <w:r w:rsidR="00204563" w:rsidRPr="00721DE5">
        <w:t>vyhledávat v popisu problému.</w:t>
      </w:r>
      <w:r w:rsidR="008A518A" w:rsidRPr="00721DE5">
        <w:t xml:space="preserve"> Vyhledávání využívá funkci </w:t>
      </w:r>
      <w:r w:rsidR="00F32A2A" w:rsidRPr="00721DE5">
        <w:t xml:space="preserve">textsearch </w:t>
      </w:r>
      <w:r w:rsidR="002749CB" w:rsidRPr="00721DE5">
        <w:t xml:space="preserve">od supabase. Vyhledávání </w:t>
      </w:r>
      <w:r w:rsidR="006C505C" w:rsidRPr="00721DE5">
        <w:t xml:space="preserve">umí najít pouze </w:t>
      </w:r>
      <w:r w:rsidR="00D34C85" w:rsidRPr="00721DE5">
        <w:t>jedno slovo</w:t>
      </w:r>
      <w:r w:rsidR="00B027CB" w:rsidRPr="00721DE5">
        <w:t>.</w:t>
      </w:r>
    </w:p>
    <w:p w14:paraId="3D5AE105" w14:textId="118837BA" w:rsidR="00460B6E" w:rsidRPr="00721DE5" w:rsidRDefault="00355841" w:rsidP="0029712F">
      <w:r w:rsidRPr="00721DE5">
        <w:t>List se nachází na levé straně obrazovky a j</w:t>
      </w:r>
      <w:r w:rsidR="00E6565E" w:rsidRPr="00721DE5">
        <w:t xml:space="preserve">e </w:t>
      </w:r>
      <w:proofErr w:type="spellStart"/>
      <w:r w:rsidR="00E6565E" w:rsidRPr="00721DE5">
        <w:t>scrollovatelný</w:t>
      </w:r>
      <w:proofErr w:type="spellEnd"/>
      <w:r w:rsidR="00D86097" w:rsidRPr="00721DE5">
        <w:t xml:space="preserve"> pro jednoduché přepínání mezi tickety</w:t>
      </w:r>
      <w:r w:rsidR="00E6565E" w:rsidRPr="00721DE5">
        <w:t>.</w:t>
      </w:r>
      <w:r w:rsidR="000A456B" w:rsidRPr="00721DE5">
        <w:t xml:space="preserve"> </w:t>
      </w:r>
    </w:p>
    <w:p w14:paraId="698228E7" w14:textId="7A644631" w:rsidR="00C75F47" w:rsidRPr="00721DE5" w:rsidRDefault="000A456B" w:rsidP="0029712F">
      <w:r w:rsidRPr="00721DE5">
        <w:t xml:space="preserve">Data se zde </w:t>
      </w:r>
      <w:r w:rsidR="001744F3" w:rsidRPr="00721DE5">
        <w:t>stahují</w:t>
      </w:r>
      <w:r w:rsidRPr="00721DE5">
        <w:t xml:space="preserve"> při </w:t>
      </w:r>
      <w:r w:rsidR="00B873B2" w:rsidRPr="00721DE5">
        <w:t xml:space="preserve">prvním načtení stránky a je pro to opět vytvořen </w:t>
      </w:r>
      <w:r w:rsidR="002E1681" w:rsidRPr="00721DE5">
        <w:t>vlastní</w:t>
      </w:r>
      <w:r w:rsidR="00B873B2" w:rsidRPr="00721DE5">
        <w:t xml:space="preserve"> hook. Ten </w:t>
      </w:r>
      <w:r w:rsidR="00110EE5" w:rsidRPr="00721DE5">
        <w:t xml:space="preserve">má 3 parametry, které se využívají k následnému filtrování. </w:t>
      </w:r>
      <w:r w:rsidR="006A08F5" w:rsidRPr="00721DE5">
        <w:t xml:space="preserve">Při úvodním </w:t>
      </w:r>
      <w:r w:rsidR="00F67F67" w:rsidRPr="00721DE5">
        <w:t xml:space="preserve">zavolání hooku parametry vkládáme jako prázdné </w:t>
      </w:r>
      <w:r w:rsidR="002D354D" w:rsidRPr="00721DE5">
        <w:t>s defaultními hodnotami</w:t>
      </w:r>
      <w:r w:rsidR="00DC0569" w:rsidRPr="00721DE5">
        <w:t>. Pokud někter</w:t>
      </w:r>
      <w:r w:rsidR="002D354D" w:rsidRPr="00721DE5">
        <w:t>ou</w:t>
      </w:r>
      <w:r w:rsidR="00DC0569" w:rsidRPr="00721DE5">
        <w:t xml:space="preserve"> z těchto </w:t>
      </w:r>
      <w:r w:rsidR="002D354D" w:rsidRPr="00721DE5">
        <w:t>hodnot</w:t>
      </w:r>
      <w:r w:rsidR="00C51635" w:rsidRPr="00721DE5">
        <w:t xml:space="preserve"> změníme</w:t>
      </w:r>
      <w:r w:rsidR="5A37B981" w:rsidRPr="00721DE5">
        <w:t>,</w:t>
      </w:r>
      <w:r w:rsidR="00C51635" w:rsidRPr="00721DE5">
        <w:t xml:space="preserve"> hook tuto změnu zachytí</w:t>
      </w:r>
      <w:r w:rsidR="00AA5997" w:rsidRPr="00721DE5">
        <w:t xml:space="preserve"> </w:t>
      </w:r>
      <w:proofErr w:type="gramStart"/>
      <w:r w:rsidR="00AA5997" w:rsidRPr="00721DE5">
        <w:t>uloží</w:t>
      </w:r>
      <w:proofErr w:type="gramEnd"/>
      <w:r w:rsidR="00AA5997" w:rsidRPr="00721DE5">
        <w:t xml:space="preserve"> stávající data do cache </w:t>
      </w:r>
      <w:r w:rsidR="002D354D" w:rsidRPr="00721DE5">
        <w:t xml:space="preserve">paměti </w:t>
      </w:r>
      <w:r w:rsidR="00AA5997" w:rsidRPr="00721DE5">
        <w:t>pro případ, že by je někdy znovu potřeboval</w:t>
      </w:r>
      <w:r w:rsidR="00C51635" w:rsidRPr="00721DE5">
        <w:t xml:space="preserve"> a </w:t>
      </w:r>
      <w:r w:rsidR="00060E61" w:rsidRPr="00721DE5">
        <w:t>provede refetch</w:t>
      </w:r>
      <w:r w:rsidR="00C51635" w:rsidRPr="00721DE5">
        <w:t xml:space="preserve"> s novým parametrem</w:t>
      </w:r>
      <w:r w:rsidR="00AA5997" w:rsidRPr="00721DE5">
        <w:t>.</w:t>
      </w:r>
      <w:r w:rsidR="00C75F47" w:rsidRPr="00721DE5">
        <w:t xml:space="preserve"> </w:t>
      </w:r>
    </w:p>
    <w:p w14:paraId="1A474BAF" w14:textId="5622606D" w:rsidR="004D2936" w:rsidRPr="00721DE5" w:rsidRDefault="005D5B0A" w:rsidP="0029712F">
      <w:r w:rsidRPr="00721DE5">
        <w:t>Pro zajištění fungování v reálném čase je vytvořený subscri</w:t>
      </w:r>
      <w:r w:rsidR="002D354D" w:rsidRPr="00721DE5">
        <w:t>p</w:t>
      </w:r>
      <w:r w:rsidRPr="00721DE5">
        <w:t>tion na tabulku tickets,</w:t>
      </w:r>
      <w:r w:rsidR="00BF18BA" w:rsidRPr="00721DE5">
        <w:t xml:space="preserve"> aplikace si </w:t>
      </w:r>
      <w:proofErr w:type="gramStart"/>
      <w:r w:rsidR="00BF18BA" w:rsidRPr="00721DE5">
        <w:t>vytvoří</w:t>
      </w:r>
      <w:proofErr w:type="gramEnd"/>
      <w:r w:rsidR="00BF18BA" w:rsidRPr="00721DE5">
        <w:t xml:space="preserve"> spojení se supabase, která pokaždé</w:t>
      </w:r>
      <w:r w:rsidR="5A37B981" w:rsidRPr="00721DE5">
        <w:t>,</w:t>
      </w:r>
      <w:r w:rsidR="00BF18BA" w:rsidRPr="00721DE5">
        <w:t xml:space="preserve"> když se do tabulky přidá nový záznam</w:t>
      </w:r>
      <w:r w:rsidR="5A37B981" w:rsidRPr="00721DE5">
        <w:t>,</w:t>
      </w:r>
      <w:r w:rsidR="00BF18BA" w:rsidRPr="00721DE5">
        <w:t xml:space="preserve"> </w:t>
      </w:r>
      <w:r w:rsidR="002D354D" w:rsidRPr="00721DE5">
        <w:t>vyvolá</w:t>
      </w:r>
      <w:r w:rsidR="00B934BC" w:rsidRPr="00721DE5">
        <w:t xml:space="preserve"> callback funkci s novým záznamem. Jakmile tedy kdokoliv </w:t>
      </w:r>
      <w:proofErr w:type="gramStart"/>
      <w:r w:rsidR="00B934BC" w:rsidRPr="00721DE5">
        <w:t>vytvoří</w:t>
      </w:r>
      <w:proofErr w:type="gramEnd"/>
      <w:r w:rsidR="00B934BC" w:rsidRPr="00721DE5">
        <w:t xml:space="preserve"> nový ticket</w:t>
      </w:r>
      <w:r w:rsidR="5A37B981" w:rsidRPr="00721DE5">
        <w:t>,</w:t>
      </w:r>
      <w:r w:rsidR="00B934BC" w:rsidRPr="00721DE5">
        <w:t xml:space="preserve"> operátor ho do několika sekund vidí a může řešit. </w:t>
      </w:r>
    </w:p>
    <w:p w14:paraId="73E6941F" w14:textId="466EF375" w:rsidR="005B2D89" w:rsidRPr="00721DE5" w:rsidRDefault="005B2D89" w:rsidP="0029712F">
      <w:r w:rsidRPr="00721DE5">
        <w:t>Zobrazované tickety se defaultně řadí od nejstarších k</w:t>
      </w:r>
      <w:r w:rsidR="00D93F4B" w:rsidRPr="00721DE5">
        <w:t> </w:t>
      </w:r>
      <w:r w:rsidRPr="00721DE5">
        <w:t>nejnovějším</w:t>
      </w:r>
      <w:r w:rsidR="00D93F4B" w:rsidRPr="00721DE5">
        <w:t xml:space="preserve">, aby se zabránilo </w:t>
      </w:r>
      <w:r w:rsidR="002D354D" w:rsidRPr="00721DE5">
        <w:t xml:space="preserve">hromadění nových ticketů nad </w:t>
      </w:r>
      <w:r w:rsidR="00152892" w:rsidRPr="00721DE5">
        <w:t>staré,</w:t>
      </w:r>
      <w:r w:rsidR="002D354D" w:rsidRPr="00721DE5">
        <w:t xml:space="preserve"> a tak</w:t>
      </w:r>
      <w:r w:rsidR="00D93F4B" w:rsidRPr="00721DE5">
        <w:t xml:space="preserve"> by </w:t>
      </w:r>
      <w:r w:rsidR="00B174B4" w:rsidRPr="00721DE5">
        <w:t>se některé tickety nemusely vyřešit</w:t>
      </w:r>
      <w:r w:rsidR="00042712" w:rsidRPr="00721DE5">
        <w:t>.</w:t>
      </w:r>
      <w:r w:rsidR="00743718" w:rsidRPr="00721DE5">
        <w:t xml:space="preserve"> </w:t>
      </w:r>
    </w:p>
    <w:p w14:paraId="4338BF5A" w14:textId="21485B35" w:rsidR="00D17FAB" w:rsidRPr="00721DE5" w:rsidRDefault="00D17FAB" w:rsidP="00C80F78"/>
    <w:p w14:paraId="793E4F0D" w14:textId="1B353F65" w:rsidR="00BB1D61" w:rsidRPr="00721DE5" w:rsidRDefault="00B174B4" w:rsidP="00460B6E">
      <w:pPr>
        <w:pStyle w:val="Nadpis2"/>
        <w:numPr>
          <w:ilvl w:val="4"/>
          <w:numId w:val="9"/>
        </w:numPr>
        <w:tabs>
          <w:tab w:val="left" w:pos="2552"/>
        </w:tabs>
        <w:ind w:left="1560" w:hanging="1666"/>
        <w:rPr>
          <w:rFonts w:cs="Times New Roman"/>
          <w:szCs w:val="40"/>
        </w:rPr>
      </w:pPr>
      <w:bookmarkStart w:id="56" w:name="_Toc99019003"/>
      <w:r w:rsidRPr="00721DE5">
        <w:rPr>
          <w:rFonts w:cs="Times New Roman"/>
          <w:szCs w:val="40"/>
        </w:rPr>
        <w:t>Operátor</w:t>
      </w:r>
      <w:r w:rsidR="00BB1D61" w:rsidRPr="00721DE5">
        <w:rPr>
          <w:rFonts w:cs="Times New Roman"/>
          <w:szCs w:val="40"/>
        </w:rPr>
        <w:t xml:space="preserve"> ticket detail</w:t>
      </w:r>
      <w:bookmarkEnd w:id="56"/>
    </w:p>
    <w:p w14:paraId="7C49B09D" w14:textId="135D526F" w:rsidR="00402247" w:rsidRPr="00721DE5" w:rsidRDefault="005F752B" w:rsidP="00C80F78">
      <w:r w:rsidRPr="00721DE5">
        <w:t>D</w:t>
      </w:r>
      <w:r w:rsidR="0051556F" w:rsidRPr="00721DE5">
        <w:t xml:space="preserve">etail </w:t>
      </w:r>
      <w:r w:rsidR="00BB039C" w:rsidRPr="00721DE5">
        <w:t>ticketu</w:t>
      </w:r>
      <w:r w:rsidR="0051556F" w:rsidRPr="00721DE5">
        <w:t xml:space="preserve"> je pro operátora </w:t>
      </w:r>
      <w:r w:rsidR="00E4191A" w:rsidRPr="00721DE5">
        <w:t>v pravé části obrazovky</w:t>
      </w:r>
      <w:r w:rsidR="5A37B981" w:rsidRPr="00721DE5">
        <w:t xml:space="preserve"> a</w:t>
      </w:r>
      <w:r w:rsidR="00E4191A" w:rsidRPr="00721DE5">
        <w:t xml:space="preserve"> mění se okamžitě po </w:t>
      </w:r>
      <w:proofErr w:type="spellStart"/>
      <w:r w:rsidR="00E4191A" w:rsidRPr="00721DE5">
        <w:t>překliknutí</w:t>
      </w:r>
      <w:proofErr w:type="spellEnd"/>
      <w:r w:rsidR="00E4191A" w:rsidRPr="00721DE5">
        <w:t xml:space="preserve"> na jiný </w:t>
      </w:r>
      <w:r w:rsidR="0030365F" w:rsidRPr="00721DE5">
        <w:t>ticket</w:t>
      </w:r>
      <w:r w:rsidR="000D428E" w:rsidRPr="00721DE5">
        <w:t xml:space="preserve">. </w:t>
      </w:r>
      <w:r w:rsidR="00E344C6" w:rsidRPr="00721DE5">
        <w:t xml:space="preserve">V detailu </w:t>
      </w:r>
      <w:r w:rsidR="00420380" w:rsidRPr="00721DE5">
        <w:t>jsou zobrazeny vš</w:t>
      </w:r>
      <w:r w:rsidR="00E344C6" w:rsidRPr="00721DE5">
        <w:t xml:space="preserve">echny informace o </w:t>
      </w:r>
      <w:r w:rsidR="004B07DE" w:rsidRPr="00721DE5">
        <w:t>aktuálním ticketu</w:t>
      </w:r>
      <w:r w:rsidR="00743718" w:rsidRPr="00721DE5">
        <w:t xml:space="preserve"> a chat.</w:t>
      </w:r>
      <w:r w:rsidR="00420380" w:rsidRPr="00721DE5">
        <w:t xml:space="preserve"> </w:t>
      </w:r>
    </w:p>
    <w:p w14:paraId="21205099" w14:textId="5D8CFFFA" w:rsidR="003768AC" w:rsidRPr="00721DE5" w:rsidRDefault="00814AF7" w:rsidP="00C80F78">
      <w:r w:rsidRPr="00721DE5">
        <w:t xml:space="preserve">Po </w:t>
      </w:r>
      <w:proofErr w:type="spellStart"/>
      <w:r w:rsidRPr="00721DE5">
        <w:t>překliknutí</w:t>
      </w:r>
      <w:proofErr w:type="spellEnd"/>
      <w:r w:rsidRPr="00721DE5">
        <w:t xml:space="preserve"> na ticket se stáhnou všechny zprávy z daného ticketu</w:t>
      </w:r>
      <w:r w:rsidR="00747BEF" w:rsidRPr="00721DE5">
        <w:t xml:space="preserve"> a </w:t>
      </w:r>
      <w:proofErr w:type="gramStart"/>
      <w:r w:rsidR="00747BEF" w:rsidRPr="00721DE5">
        <w:t>vloží</w:t>
      </w:r>
      <w:proofErr w:type="gramEnd"/>
      <w:r w:rsidR="00747BEF" w:rsidRPr="00721DE5">
        <w:t xml:space="preserve"> se do pole</w:t>
      </w:r>
      <w:r w:rsidRPr="00721DE5">
        <w:t>.</w:t>
      </w:r>
      <w:r w:rsidR="00747BEF" w:rsidRPr="00721DE5">
        <w:t xml:space="preserve"> Toto pole je potom vypsáno do uživatelského rozhraní</w:t>
      </w:r>
      <w:r w:rsidR="0066024C" w:rsidRPr="00721DE5">
        <w:t>. Na jednu stranu se dávají zprávy s </w:t>
      </w:r>
      <w:r w:rsidR="00152892" w:rsidRPr="00721DE5">
        <w:t>id,</w:t>
      </w:r>
      <w:r w:rsidR="0066024C" w:rsidRPr="00721DE5">
        <w:t xml:space="preserve"> které se rovná vašemu a na druhou stranu zprávy</w:t>
      </w:r>
      <w:r w:rsidR="5A37B981" w:rsidRPr="00721DE5">
        <w:t>,</w:t>
      </w:r>
      <w:r w:rsidR="0066024C" w:rsidRPr="00721DE5">
        <w:t xml:space="preserve"> kde je id rozdílné tomu vašemu. Tím se zajistí, že vaše zprávy budou vždy vpravo.</w:t>
      </w:r>
      <w:r w:rsidRPr="00721DE5">
        <w:t xml:space="preserve"> </w:t>
      </w:r>
      <w:r w:rsidR="006B3183" w:rsidRPr="00721DE5">
        <w:t xml:space="preserve">Pro chat se opět </w:t>
      </w:r>
      <w:proofErr w:type="gramStart"/>
      <w:r w:rsidR="006B3183" w:rsidRPr="00721DE5">
        <w:t>vytvoří</w:t>
      </w:r>
      <w:proofErr w:type="gramEnd"/>
      <w:r w:rsidR="006B3183" w:rsidRPr="00721DE5">
        <w:t xml:space="preserve"> </w:t>
      </w:r>
      <w:r w:rsidR="006B69F0" w:rsidRPr="00721DE5">
        <w:t>subscription</w:t>
      </w:r>
      <w:r w:rsidR="006B3183" w:rsidRPr="00721DE5">
        <w:t xml:space="preserve"> se Supabase. Díky tomu může chat fungovat v reálném čase a ani nevytěžuje</w:t>
      </w:r>
      <w:r w:rsidR="00373036" w:rsidRPr="00721DE5">
        <w:t xml:space="preserve"> síť, jelikož se vždy stáhne pouze nová zpráva a přidá se </w:t>
      </w:r>
      <w:r w:rsidRPr="00721DE5">
        <w:t>do pole všech ostatních zpráv.</w:t>
      </w:r>
      <w:r w:rsidR="00C05749" w:rsidRPr="00721DE5">
        <w:t xml:space="preserve"> </w:t>
      </w:r>
    </w:p>
    <w:p w14:paraId="5805CEC2" w14:textId="5B3739C7" w:rsidR="00C05749" w:rsidRPr="00721DE5" w:rsidRDefault="00C05749" w:rsidP="00C80F78">
      <w:r w:rsidRPr="00721DE5">
        <w:t>V detailu jde také změnit stav ticketu. Ten se mění pomocí výběru ze 3 možností vpravo nahoře.</w:t>
      </w:r>
      <w:r w:rsidR="00A72B13" w:rsidRPr="00721DE5">
        <w:t xml:space="preserve"> Při změně stavu aplikace </w:t>
      </w:r>
      <w:r w:rsidR="00805BB8" w:rsidRPr="00721DE5">
        <w:t xml:space="preserve">provede mutaci na </w:t>
      </w:r>
      <w:r w:rsidR="006B69F0" w:rsidRPr="00721DE5">
        <w:t>databázi</w:t>
      </w:r>
      <w:r w:rsidR="00805BB8" w:rsidRPr="00721DE5">
        <w:t xml:space="preserve"> opět pomocí vytvořeného hooku, která změní stav ticketu v</w:t>
      </w:r>
      <w:r w:rsidR="00175A7A" w:rsidRPr="00721DE5">
        <w:t> </w:t>
      </w:r>
      <w:r w:rsidR="00152892" w:rsidRPr="00721DE5">
        <w:t>databázi,</w:t>
      </w:r>
      <w:r w:rsidR="00175A7A" w:rsidRPr="00721DE5">
        <w:t xml:space="preserve"> a to vyvolá callback na </w:t>
      </w:r>
      <w:r w:rsidR="006B69F0" w:rsidRPr="00721DE5">
        <w:t>subscription</w:t>
      </w:r>
      <w:r w:rsidR="00175A7A" w:rsidRPr="00721DE5">
        <w:t xml:space="preserve"> na tickety</w:t>
      </w:r>
      <w:r w:rsidR="5A37B981" w:rsidRPr="00721DE5">
        <w:t>,</w:t>
      </w:r>
      <w:r w:rsidR="00175A7A" w:rsidRPr="00721DE5">
        <w:t xml:space="preserve"> tedy změní se stav ticketu a ticket zmizí z listu na levé straně. </w:t>
      </w:r>
    </w:p>
    <w:p w14:paraId="132A9DFA" w14:textId="4ED39FE4" w:rsidR="00C05749" w:rsidRPr="00721DE5" w:rsidRDefault="00DD7CC7" w:rsidP="5A37B981">
      <w:r w:rsidRPr="00721DE5">
        <w:lastRenderedPageBreak/>
        <w:t xml:space="preserve">Chat přebírá parametr disabled, který </w:t>
      </w:r>
      <w:proofErr w:type="spellStart"/>
      <w:r w:rsidR="5A37B981" w:rsidRPr="00721DE5">
        <w:t>znefunkční</w:t>
      </w:r>
      <w:proofErr w:type="spellEnd"/>
      <w:r w:rsidRPr="00721DE5">
        <w:t xml:space="preserve"> odesílání zpráv v ticketu. Jakmile se Ticket přepne do stavu done</w:t>
      </w:r>
      <w:r w:rsidR="5A37B981" w:rsidRPr="00721DE5">
        <w:t>,</w:t>
      </w:r>
      <w:r w:rsidRPr="00721DE5">
        <w:t xml:space="preserve"> tento parametr se změní na true a do ticket již není možné zasílat zprávy.</w:t>
      </w:r>
      <w:r w:rsidR="00C05749" w:rsidRPr="00721DE5">
        <w:t xml:space="preserve"> </w:t>
      </w:r>
    </w:p>
    <w:p w14:paraId="3EAE4547" w14:textId="66A0C497" w:rsidR="00800EB0" w:rsidRPr="00721DE5" w:rsidRDefault="00800EB0" w:rsidP="00800EB0">
      <w:pPr>
        <w:pStyle w:val="Nadpis2"/>
        <w:numPr>
          <w:ilvl w:val="3"/>
          <w:numId w:val="9"/>
        </w:numPr>
        <w:tabs>
          <w:tab w:val="left" w:pos="2552"/>
        </w:tabs>
        <w:ind w:left="1276" w:hanging="1418"/>
        <w:rPr>
          <w:rFonts w:cs="Times New Roman"/>
          <w:szCs w:val="40"/>
        </w:rPr>
      </w:pPr>
      <w:bookmarkStart w:id="57" w:name="_Toc99019004"/>
      <w:r w:rsidRPr="00721DE5">
        <w:rPr>
          <w:rFonts w:cs="Times New Roman"/>
          <w:szCs w:val="40"/>
        </w:rPr>
        <w:t>Tickety ze strany uživatele</w:t>
      </w:r>
      <w:bookmarkEnd w:id="57"/>
    </w:p>
    <w:p w14:paraId="3DCD9F16" w14:textId="554F9784" w:rsidR="00FB6028" w:rsidRDefault="00F811D3" w:rsidP="5A37B981">
      <w:r w:rsidRPr="00721DE5">
        <w:t>Uživatelské rozhraní pro uživatele bylo vytvořeno jinak než pro operátory. Hlavní rozdíl je, že uživatel má otevřený vždy jeden ticket</w:t>
      </w:r>
      <w:r w:rsidR="009F378B" w:rsidRPr="00721DE5">
        <w:t xml:space="preserve"> a pro </w:t>
      </w:r>
      <w:proofErr w:type="spellStart"/>
      <w:r w:rsidR="009F378B" w:rsidRPr="00721DE5">
        <w:t>překliknutí</w:t>
      </w:r>
      <w:proofErr w:type="spellEnd"/>
      <w:r w:rsidR="009F378B" w:rsidRPr="00721DE5">
        <w:t xml:space="preserve"> na jiný se musí vrátit na seznam ticketů. </w:t>
      </w:r>
      <w:r w:rsidR="003C16D2" w:rsidRPr="00721DE5">
        <w:t xml:space="preserve">Oproti operátorovi, který pro zrychlení jeho práce může </w:t>
      </w:r>
      <w:proofErr w:type="spellStart"/>
      <w:r w:rsidR="003C16D2" w:rsidRPr="00721DE5">
        <w:t>překlikávat</w:t>
      </w:r>
      <w:proofErr w:type="spellEnd"/>
      <w:r w:rsidR="003C16D2" w:rsidRPr="00721DE5">
        <w:t xml:space="preserve"> </w:t>
      </w:r>
      <w:r w:rsidR="00126F7D" w:rsidRPr="00721DE5">
        <w:t>mezi tickety stále na jedné stránce.</w:t>
      </w:r>
      <w:r w:rsidR="001C5C60">
        <w:t xml:space="preserve"> Viz obrázek č. 9.</w:t>
      </w:r>
    </w:p>
    <w:p w14:paraId="50759560" w14:textId="2A9606F7" w:rsidR="0024080F" w:rsidRPr="00A42D1F" w:rsidRDefault="0024080F" w:rsidP="0024080F">
      <w:pPr>
        <w:pStyle w:val="Titulek"/>
        <w:keepNext/>
        <w:rPr>
          <w:rFonts w:cs="Times New Roman"/>
          <w:color w:val="auto"/>
        </w:rPr>
      </w:pPr>
      <w:bookmarkStart w:id="58" w:name="_Toc99397819"/>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9</w:t>
      </w:r>
      <w:r w:rsidR="00B46493" w:rsidRPr="00A42D1F">
        <w:rPr>
          <w:rFonts w:cs="Times New Roman"/>
          <w:color w:val="auto"/>
        </w:rPr>
        <w:fldChar w:fldCharType="end"/>
      </w:r>
      <w:r w:rsidRPr="00A42D1F">
        <w:rPr>
          <w:rFonts w:cs="Times New Roman"/>
          <w:color w:val="auto"/>
        </w:rPr>
        <w:t xml:space="preserve"> ticket ze strany uživatele</w:t>
      </w:r>
      <w:bookmarkEnd w:id="58"/>
    </w:p>
    <w:p w14:paraId="0F1EE1FB" w14:textId="1A153341" w:rsidR="0024080F" w:rsidRPr="00721DE5" w:rsidRDefault="0024080F" w:rsidP="5A37B981">
      <w:r w:rsidRPr="0024080F">
        <w:rPr>
          <w:noProof/>
        </w:rPr>
        <w:drawing>
          <wp:inline distT="0" distB="0" distL="0" distR="0" wp14:anchorId="3A5C0401" wp14:editId="1A80DE26">
            <wp:extent cx="5760720" cy="5309870"/>
            <wp:effectExtent l="0" t="0" r="0" b="508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9"/>
                    <a:stretch>
                      <a:fillRect/>
                    </a:stretch>
                  </pic:blipFill>
                  <pic:spPr>
                    <a:xfrm>
                      <a:off x="0" y="0"/>
                      <a:ext cx="5760720" cy="5309870"/>
                    </a:xfrm>
                    <a:prstGeom prst="rect">
                      <a:avLst/>
                    </a:prstGeom>
                  </pic:spPr>
                </pic:pic>
              </a:graphicData>
            </a:graphic>
          </wp:inline>
        </w:drawing>
      </w:r>
    </w:p>
    <w:p w14:paraId="5ECB8726" w14:textId="750F1176" w:rsidR="003E0D07" w:rsidRPr="00721DE5" w:rsidRDefault="00ED43D3" w:rsidP="003E0D07">
      <w:pPr>
        <w:pStyle w:val="Nadpis2"/>
        <w:numPr>
          <w:ilvl w:val="2"/>
          <w:numId w:val="9"/>
        </w:numPr>
        <w:tabs>
          <w:tab w:val="left" w:pos="851"/>
          <w:tab w:val="left" w:pos="1843"/>
        </w:tabs>
        <w:ind w:left="709" w:hanging="851"/>
        <w:rPr>
          <w:rFonts w:cs="Times New Roman"/>
        </w:rPr>
      </w:pPr>
      <w:bookmarkStart w:id="59" w:name="_Toc99019005"/>
      <w:r w:rsidRPr="00721DE5">
        <w:rPr>
          <w:rFonts w:cs="Times New Roman"/>
        </w:rPr>
        <w:t>Možnost povýšení na operátora</w:t>
      </w:r>
      <w:bookmarkEnd w:id="59"/>
    </w:p>
    <w:p w14:paraId="5E1DC165" w14:textId="020AED8C" w:rsidR="00ED43D3" w:rsidRPr="00721DE5" w:rsidRDefault="00667998" w:rsidP="5A37B981">
      <w:r w:rsidRPr="00721DE5">
        <w:t>Pro uživatele byl</w:t>
      </w:r>
      <w:r w:rsidR="00AC6125" w:rsidRPr="00721DE5">
        <w:t>a</w:t>
      </w:r>
      <w:r w:rsidR="00AC051A" w:rsidRPr="00721DE5">
        <w:t xml:space="preserve"> naprogramová</w:t>
      </w:r>
      <w:r w:rsidR="00A37438" w:rsidRPr="00721DE5">
        <w:t>na funkce</w:t>
      </w:r>
      <w:r w:rsidR="00053578" w:rsidRPr="00721DE5">
        <w:t xml:space="preserve">, </w:t>
      </w:r>
      <w:r w:rsidR="00AC6125" w:rsidRPr="00721DE5">
        <w:t xml:space="preserve">díky </w:t>
      </w:r>
      <w:r w:rsidR="00053578" w:rsidRPr="00721DE5">
        <w:t>kter</w:t>
      </w:r>
      <w:r w:rsidR="00AC6125" w:rsidRPr="00721DE5">
        <w:t>é mohou požádat o povýšení na operátora</w:t>
      </w:r>
      <w:r w:rsidR="00A37438" w:rsidRPr="00721DE5">
        <w:t xml:space="preserve">. </w:t>
      </w:r>
    </w:p>
    <w:p w14:paraId="0D23D778" w14:textId="40EE3436" w:rsidR="004B2BC9" w:rsidRPr="00721DE5" w:rsidRDefault="004B2BC9" w:rsidP="004B2BC9">
      <w:pPr>
        <w:pStyle w:val="Nadpis2"/>
        <w:numPr>
          <w:ilvl w:val="3"/>
          <w:numId w:val="9"/>
        </w:numPr>
        <w:tabs>
          <w:tab w:val="left" w:pos="2552"/>
        </w:tabs>
        <w:ind w:left="1276" w:hanging="1418"/>
        <w:rPr>
          <w:rFonts w:cs="Times New Roman"/>
          <w:szCs w:val="40"/>
        </w:rPr>
      </w:pPr>
      <w:bookmarkStart w:id="60" w:name="_Toc99019006"/>
      <w:r w:rsidRPr="00721DE5">
        <w:rPr>
          <w:rFonts w:cs="Times New Roman"/>
          <w:szCs w:val="40"/>
        </w:rPr>
        <w:lastRenderedPageBreak/>
        <w:t xml:space="preserve">Formulář </w:t>
      </w:r>
      <w:r w:rsidR="00B61F28" w:rsidRPr="00721DE5">
        <w:rPr>
          <w:rFonts w:cs="Times New Roman"/>
          <w:szCs w:val="40"/>
        </w:rPr>
        <w:t>na odeslání žádosti o povýšení</w:t>
      </w:r>
      <w:bookmarkEnd w:id="60"/>
    </w:p>
    <w:p w14:paraId="64621512" w14:textId="2CBEBD88" w:rsidR="00D816E9" w:rsidRPr="00721DE5" w:rsidRDefault="00697F40" w:rsidP="5A37B981">
      <w:r w:rsidRPr="00721DE5">
        <w:t>P</w:t>
      </w:r>
      <w:r w:rsidR="00E22572" w:rsidRPr="00721DE5">
        <w:t>okud chce být uživatel povýšen</w:t>
      </w:r>
      <w:r w:rsidR="5A37B981" w:rsidRPr="00721DE5">
        <w:t>,</w:t>
      </w:r>
      <w:r w:rsidR="00E22572" w:rsidRPr="00721DE5">
        <w:t xml:space="preserve"> musí vyplnit formulář na stránce </w:t>
      </w:r>
      <w:r w:rsidR="00822DE8" w:rsidRPr="00721DE5">
        <w:t>/</w:t>
      </w:r>
      <w:proofErr w:type="spellStart"/>
      <w:r w:rsidR="00822DE8" w:rsidRPr="00721DE5">
        <w:t>operator</w:t>
      </w:r>
      <w:proofErr w:type="spellEnd"/>
      <w:r w:rsidR="00A51BB3">
        <w:t xml:space="preserve"> viz obrázek č. 10</w:t>
      </w:r>
      <w:r w:rsidR="00D023A4" w:rsidRPr="00721DE5">
        <w:t>.</w:t>
      </w:r>
      <w:r w:rsidR="00A51BB3">
        <w:t xml:space="preserve"> </w:t>
      </w:r>
      <w:r w:rsidR="00D023A4" w:rsidRPr="00721DE5">
        <w:t xml:space="preserve"> Zde </w:t>
      </w:r>
      <w:r w:rsidR="004B701B" w:rsidRPr="00721DE5">
        <w:t>sepíše,</w:t>
      </w:r>
      <w:r w:rsidR="008F3B8B" w:rsidRPr="00721DE5">
        <w:t xml:space="preserve"> proč je on kvalifikovaný k tomu být operátor a nahraje svůj životopis</w:t>
      </w:r>
      <w:r w:rsidR="0002488C" w:rsidRPr="00721DE5">
        <w:t>.</w:t>
      </w:r>
      <w:r w:rsidR="00D816E9" w:rsidRPr="00721DE5">
        <w:t xml:space="preserve"> U souboru je </w:t>
      </w:r>
      <w:r w:rsidR="004B701B" w:rsidRPr="00721DE5">
        <w:t>validováno,</w:t>
      </w:r>
      <w:r w:rsidR="00D816E9" w:rsidRPr="00721DE5">
        <w:t xml:space="preserve"> zda není větší než </w:t>
      </w:r>
      <w:r w:rsidR="004B701B" w:rsidRPr="00721DE5">
        <w:t>20 MB</w:t>
      </w:r>
      <w:r w:rsidR="00D816E9" w:rsidRPr="00721DE5">
        <w:t xml:space="preserve"> a zda se jedná o PDF. </w:t>
      </w:r>
      <w:r w:rsidR="00CF36A2" w:rsidRPr="00721DE5">
        <w:t xml:space="preserve"> Uživatel může odeslat formulář pouze jednou</w:t>
      </w:r>
      <w:r w:rsidR="5A37B981" w:rsidRPr="00721DE5">
        <w:t>, a to</w:t>
      </w:r>
      <w:r w:rsidR="00CF36A2" w:rsidRPr="00721DE5">
        <w:t xml:space="preserve"> díky</w:t>
      </w:r>
      <w:r w:rsidR="00223495" w:rsidRPr="00721DE5">
        <w:t xml:space="preserve"> kontrole unikátnosti sloupce user_id v tabulce. </w:t>
      </w:r>
    </w:p>
    <w:p w14:paraId="6BDC18D0" w14:textId="63774AE4" w:rsidR="009F1122" w:rsidRPr="00721DE5" w:rsidRDefault="009F1122" w:rsidP="5A37B981">
      <w:r w:rsidRPr="00721DE5">
        <w:t xml:space="preserve">PDF se </w:t>
      </w:r>
      <w:proofErr w:type="gramStart"/>
      <w:r w:rsidRPr="00721DE5">
        <w:t>uloží</w:t>
      </w:r>
      <w:proofErr w:type="gramEnd"/>
      <w:r w:rsidRPr="00721DE5">
        <w:t xml:space="preserve"> pod id uživatele</w:t>
      </w:r>
      <w:r w:rsidR="006A0BA8" w:rsidRPr="00721DE5">
        <w:t xml:space="preserve"> do storage v supabase. </w:t>
      </w:r>
      <w:r w:rsidR="5A37B981" w:rsidRPr="00721DE5">
        <w:t xml:space="preserve">Zde je </w:t>
      </w:r>
      <w:r w:rsidR="006A0BA8" w:rsidRPr="00721DE5">
        <w:t>pro to vytvořený tzv. bucket</w:t>
      </w:r>
      <w:r w:rsidR="00F03F31" w:rsidRPr="00721DE5">
        <w:t xml:space="preserve"> „</w:t>
      </w:r>
      <w:proofErr w:type="spellStart"/>
      <w:r w:rsidR="00F03F31" w:rsidRPr="00721DE5">
        <w:t>cv-files</w:t>
      </w:r>
      <w:proofErr w:type="spellEnd"/>
      <w:r w:rsidR="00F03F31" w:rsidRPr="00721DE5">
        <w:t>“, na kterém je pravidlo</w:t>
      </w:r>
      <w:r w:rsidR="00D87D53" w:rsidRPr="00721DE5">
        <w:t>, které dovoluje uživatelům vložit pouze soubor s názvem identickým jako</w:t>
      </w:r>
      <w:r w:rsidR="009F54C7" w:rsidRPr="00721DE5">
        <w:t xml:space="preserve"> jeho unikátní id. </w:t>
      </w:r>
    </w:p>
    <w:p w14:paraId="0D55C580" w14:textId="1B235ABF" w:rsidR="00B61F28" w:rsidRPr="00721DE5" w:rsidRDefault="0002488C" w:rsidP="00B61F28">
      <w:r w:rsidRPr="00721DE5">
        <w:t xml:space="preserve">Formulář po odeslání </w:t>
      </w:r>
      <w:proofErr w:type="gramStart"/>
      <w:r w:rsidRPr="00721DE5">
        <w:t>vytvoří</w:t>
      </w:r>
      <w:proofErr w:type="gramEnd"/>
      <w:r w:rsidRPr="00721DE5">
        <w:t xml:space="preserve"> záznam v tabulce operatorforms. </w:t>
      </w:r>
    </w:p>
    <w:p w14:paraId="41919C11" w14:textId="2CBC286A" w:rsidR="00567189" w:rsidRPr="00A42D1F" w:rsidRDefault="00567189" w:rsidP="00A42D1F">
      <w:pPr>
        <w:pStyle w:val="Titulek"/>
        <w:keepNext/>
        <w:rPr>
          <w:rFonts w:cs="Times New Roman"/>
          <w:color w:val="auto"/>
        </w:rPr>
      </w:pPr>
      <w:bookmarkStart w:id="61" w:name="_Toc99397820"/>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10</w:t>
      </w:r>
      <w:r w:rsidR="00B46493" w:rsidRPr="00A42D1F">
        <w:rPr>
          <w:rFonts w:cs="Times New Roman"/>
          <w:color w:val="auto"/>
        </w:rPr>
        <w:fldChar w:fldCharType="end"/>
      </w:r>
      <w:r w:rsidRPr="00A42D1F">
        <w:rPr>
          <w:rFonts w:cs="Times New Roman"/>
          <w:color w:val="auto"/>
        </w:rPr>
        <w:t xml:space="preserve"> formulář na povýšení</w:t>
      </w:r>
      <w:bookmarkEnd w:id="61"/>
    </w:p>
    <w:p w14:paraId="365D1712" w14:textId="1775CAB9" w:rsidR="00590C82" w:rsidRPr="00721DE5" w:rsidRDefault="00590C82" w:rsidP="00B61F28">
      <w:r w:rsidRPr="00721DE5">
        <w:rPr>
          <w:noProof/>
        </w:rPr>
        <w:drawing>
          <wp:inline distT="0" distB="0" distL="0" distR="0" wp14:anchorId="1CEED62E" wp14:editId="00A79579">
            <wp:extent cx="5760720" cy="334137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3341370"/>
                    </a:xfrm>
                    <a:prstGeom prst="rect">
                      <a:avLst/>
                    </a:prstGeom>
                  </pic:spPr>
                </pic:pic>
              </a:graphicData>
            </a:graphic>
          </wp:inline>
        </w:drawing>
      </w:r>
    </w:p>
    <w:p w14:paraId="4D94E8DD" w14:textId="24E8EEDA" w:rsidR="009A3542" w:rsidRPr="00721DE5" w:rsidRDefault="008E2E60" w:rsidP="009A3542">
      <w:pPr>
        <w:pStyle w:val="Nadpis2"/>
        <w:numPr>
          <w:ilvl w:val="3"/>
          <w:numId w:val="9"/>
        </w:numPr>
        <w:tabs>
          <w:tab w:val="left" w:pos="2552"/>
        </w:tabs>
        <w:ind w:left="1276" w:hanging="1418"/>
        <w:rPr>
          <w:rFonts w:cs="Times New Roman"/>
          <w:szCs w:val="40"/>
        </w:rPr>
      </w:pPr>
      <w:bookmarkStart w:id="62" w:name="_Toc99019007"/>
      <w:r w:rsidRPr="00721DE5">
        <w:rPr>
          <w:rFonts w:cs="Times New Roman"/>
          <w:szCs w:val="40"/>
        </w:rPr>
        <w:t>Schválení / zamítnutí žádosti ze strany admina</w:t>
      </w:r>
      <w:bookmarkEnd w:id="62"/>
    </w:p>
    <w:p w14:paraId="236CF3F4" w14:textId="15AF18B9" w:rsidR="00BF09ED" w:rsidRPr="00721DE5" w:rsidRDefault="008E2E60" w:rsidP="5A37B981">
      <w:r w:rsidRPr="00721DE5">
        <w:t xml:space="preserve">Admin </w:t>
      </w:r>
      <w:r w:rsidR="000865EB" w:rsidRPr="00721DE5">
        <w:t xml:space="preserve">má na stránce /admin list všech žádostí </w:t>
      </w:r>
      <w:r w:rsidR="5A37B981" w:rsidRPr="00721DE5">
        <w:t xml:space="preserve">a </w:t>
      </w:r>
      <w:r w:rsidR="000865EB" w:rsidRPr="00721DE5">
        <w:t>vidí u nich</w:t>
      </w:r>
      <w:r w:rsidR="5A37B981" w:rsidRPr="00721DE5">
        <w:t>,</w:t>
      </w:r>
      <w:r w:rsidR="000865EB" w:rsidRPr="00721DE5">
        <w:t xml:space="preserve"> kdy byl</w:t>
      </w:r>
      <w:r w:rsidR="0039753F" w:rsidRPr="00721DE5">
        <w:t xml:space="preserve">y odeslány, text od uživatele a může si zobrazit </w:t>
      </w:r>
      <w:r w:rsidR="009F1122" w:rsidRPr="00721DE5">
        <w:t>životopis, který uživatel nahrál</w:t>
      </w:r>
      <w:r w:rsidR="001C5C60">
        <w:t xml:space="preserve"> viz obrázek č. 11</w:t>
      </w:r>
      <w:r w:rsidR="009F1122" w:rsidRPr="00721DE5">
        <w:t>.</w:t>
      </w:r>
      <w:r w:rsidR="00F30B06" w:rsidRPr="00721DE5">
        <w:t xml:space="preserve"> </w:t>
      </w:r>
    </w:p>
    <w:p w14:paraId="67987694" w14:textId="77777777" w:rsidR="00CA582D" w:rsidRPr="00721DE5" w:rsidRDefault="00A94BEC" w:rsidP="5A37B981">
      <w:r w:rsidRPr="00721DE5">
        <w:t>Na stránku se stáhnou všechny záznamy z tabulky operatorforms</w:t>
      </w:r>
      <w:r w:rsidR="007571E1" w:rsidRPr="00721DE5">
        <w:t xml:space="preserve">, které mají hodnotu true ve sloupci active. Tyto </w:t>
      </w:r>
      <w:r w:rsidR="00CA582D" w:rsidRPr="00721DE5">
        <w:t xml:space="preserve">záznamy ještě nejsou nikým vyřízeny. </w:t>
      </w:r>
    </w:p>
    <w:p w14:paraId="171FDBDE" w14:textId="092F24F2" w:rsidR="008E2E60" w:rsidRPr="00721DE5" w:rsidRDefault="00F30B06" w:rsidP="5A37B981">
      <w:r w:rsidRPr="00721DE5">
        <w:t>Jelikož se soubor v bucketu jmenuje stejně jako id uživatele, jednoduše se na něj odkazuje</w:t>
      </w:r>
      <w:r w:rsidR="00E77172" w:rsidRPr="00721DE5">
        <w:t xml:space="preserve"> pomocí url adresy bucketu</w:t>
      </w:r>
      <w:r w:rsidR="00867CE9" w:rsidRPr="00721DE5">
        <w:t xml:space="preserve"> a id uživatele.</w:t>
      </w:r>
    </w:p>
    <w:p w14:paraId="70A8FD87" w14:textId="280D84C8" w:rsidR="0010010D" w:rsidRPr="00721DE5" w:rsidRDefault="0010010D" w:rsidP="5A37B981">
      <w:r w:rsidRPr="00721DE5">
        <w:t>Poté</w:t>
      </w:r>
      <w:r w:rsidR="5A37B981" w:rsidRPr="00721DE5">
        <w:t>,</w:t>
      </w:r>
      <w:r w:rsidRPr="00721DE5">
        <w:t xml:space="preserve"> co </w:t>
      </w:r>
      <w:r w:rsidR="0058795B" w:rsidRPr="00721DE5">
        <w:t xml:space="preserve">admin </w:t>
      </w:r>
      <w:r w:rsidR="00DA2D7F" w:rsidRPr="00721DE5">
        <w:t>vyhodnotí,</w:t>
      </w:r>
      <w:r w:rsidR="0058795B" w:rsidRPr="00721DE5">
        <w:t xml:space="preserve"> j</w:t>
      </w:r>
      <w:r w:rsidR="00B55D4C" w:rsidRPr="00721DE5">
        <w:t>estli chce uživatele povýšit nebo nikoliv</w:t>
      </w:r>
      <w:r w:rsidR="5A37B981" w:rsidRPr="00721DE5">
        <w:t>,</w:t>
      </w:r>
      <w:r w:rsidR="00B55D4C" w:rsidRPr="00721DE5">
        <w:t xml:space="preserve"> může </w:t>
      </w:r>
      <w:r w:rsidR="007020DC" w:rsidRPr="00721DE5">
        <w:t>buď odkliknout ano jako povýšit nebo ne jako zamítnout.</w:t>
      </w:r>
    </w:p>
    <w:p w14:paraId="4E86CBF0" w14:textId="1EDA0BBA" w:rsidR="00CD569E" w:rsidRPr="00721DE5" w:rsidRDefault="00DA2D7F" w:rsidP="5A37B981">
      <w:r w:rsidRPr="00721DE5">
        <w:lastRenderedPageBreak/>
        <w:t>Pokud se rozhodne že</w:t>
      </w:r>
      <w:r w:rsidR="00861F54" w:rsidRPr="00721DE5">
        <w:t xml:space="preserve"> uživatele nechce povýšit, pouze se změní </w:t>
      </w:r>
      <w:r w:rsidR="00CD569E" w:rsidRPr="00721DE5">
        <w:t xml:space="preserve">hodnota ve sloupci active na false a žádost už se nebude zobrazovat. Pokud chce uživatele povýšit, </w:t>
      </w:r>
      <w:r w:rsidR="009B7C1F" w:rsidRPr="00721DE5">
        <w:t>role uživatele, který žádost podal se změní z uživatele na operátora</w:t>
      </w:r>
      <w:r w:rsidR="00EF0595" w:rsidRPr="00721DE5">
        <w:t xml:space="preserve"> a poté se změní hodnota ve sloupci active na false. </w:t>
      </w:r>
    </w:p>
    <w:p w14:paraId="6FA3E9B6" w14:textId="2FF71AC2" w:rsidR="00567189" w:rsidRPr="00A42D1F" w:rsidRDefault="00567189" w:rsidP="00A42D1F">
      <w:pPr>
        <w:pStyle w:val="Titulek"/>
        <w:keepNext/>
        <w:rPr>
          <w:rFonts w:cs="Times New Roman"/>
          <w:color w:val="auto"/>
        </w:rPr>
      </w:pPr>
      <w:bookmarkStart w:id="63" w:name="_Toc99397821"/>
      <w:r w:rsidRPr="00A42D1F">
        <w:rPr>
          <w:rFonts w:cs="Times New Roman"/>
          <w:color w:val="auto"/>
        </w:rPr>
        <w:t xml:space="preserve">Obrázek </w:t>
      </w:r>
      <w:r w:rsidR="00B46493" w:rsidRPr="00A42D1F">
        <w:rPr>
          <w:rFonts w:cs="Times New Roman"/>
          <w:color w:val="auto"/>
        </w:rPr>
        <w:fldChar w:fldCharType="begin"/>
      </w:r>
      <w:r w:rsidR="00B46493" w:rsidRPr="00A42D1F">
        <w:rPr>
          <w:rFonts w:cs="Times New Roman"/>
          <w:color w:val="auto"/>
        </w:rPr>
        <w:instrText xml:space="preserve"> SEQ Obrázek \* ARABIC </w:instrText>
      </w:r>
      <w:r w:rsidR="00B46493" w:rsidRPr="00A42D1F">
        <w:rPr>
          <w:rFonts w:cs="Times New Roman"/>
          <w:color w:val="auto"/>
        </w:rPr>
        <w:fldChar w:fldCharType="separate"/>
      </w:r>
      <w:r w:rsidR="00DF4855">
        <w:rPr>
          <w:rFonts w:cs="Times New Roman"/>
          <w:noProof/>
          <w:color w:val="auto"/>
        </w:rPr>
        <w:t>11</w:t>
      </w:r>
      <w:r w:rsidR="00B46493" w:rsidRPr="00A42D1F">
        <w:rPr>
          <w:rFonts w:cs="Times New Roman"/>
          <w:color w:val="auto"/>
        </w:rPr>
        <w:fldChar w:fldCharType="end"/>
      </w:r>
      <w:r w:rsidRPr="00A42D1F">
        <w:rPr>
          <w:rFonts w:cs="Times New Roman"/>
          <w:color w:val="auto"/>
        </w:rPr>
        <w:t xml:space="preserve"> list žádostí na povýšení</w:t>
      </w:r>
      <w:bookmarkEnd w:id="63"/>
    </w:p>
    <w:p w14:paraId="2E00A3BB" w14:textId="640049E9" w:rsidR="009F4897" w:rsidRPr="00721DE5" w:rsidRDefault="009F4897" w:rsidP="008E2E60">
      <w:r w:rsidRPr="00721DE5">
        <w:rPr>
          <w:noProof/>
        </w:rPr>
        <w:drawing>
          <wp:inline distT="0" distB="0" distL="0" distR="0" wp14:anchorId="7A204F2D" wp14:editId="481D15C1">
            <wp:extent cx="5929746" cy="2638296"/>
            <wp:effectExtent l="0" t="0" r="0" b="0"/>
            <wp:docPr id="10" name="Obrázek 10"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ázek 10" descr="Obsah obrázku text&#10;&#10;Popis byl vytvořen automaticky"/>
                    <pic:cNvPicPr/>
                  </pic:nvPicPr>
                  <pic:blipFill>
                    <a:blip r:embed="rId21"/>
                    <a:stretch>
                      <a:fillRect/>
                    </a:stretch>
                  </pic:blipFill>
                  <pic:spPr>
                    <a:xfrm>
                      <a:off x="0" y="0"/>
                      <a:ext cx="6132794" cy="2728637"/>
                    </a:xfrm>
                    <a:prstGeom prst="rect">
                      <a:avLst/>
                    </a:prstGeom>
                  </pic:spPr>
                </pic:pic>
              </a:graphicData>
            </a:graphic>
          </wp:inline>
        </w:drawing>
      </w:r>
    </w:p>
    <w:p w14:paraId="6C6EFED0" w14:textId="77777777" w:rsidR="009D10E3" w:rsidRDefault="009D10E3">
      <w:pPr>
        <w:rPr>
          <w:rFonts w:eastAsiaTheme="majorEastAsia" w:cs="Times New Roman"/>
          <w:sz w:val="52"/>
          <w:szCs w:val="32"/>
        </w:rPr>
      </w:pPr>
      <w:r>
        <w:rPr>
          <w:rFonts w:cs="Times New Roman"/>
        </w:rPr>
        <w:br w:type="page"/>
      </w:r>
    </w:p>
    <w:p w14:paraId="56A8DD94" w14:textId="52854A7D" w:rsidR="000F35EA" w:rsidRPr="00721DE5" w:rsidRDefault="00DC5860" w:rsidP="008E49D1">
      <w:pPr>
        <w:pStyle w:val="Nadpis1"/>
        <w:rPr>
          <w:rFonts w:cs="Times New Roman"/>
          <w:color w:val="auto"/>
        </w:rPr>
      </w:pPr>
      <w:bookmarkStart w:id="64" w:name="_Toc99019008"/>
      <w:r w:rsidRPr="35E08732">
        <w:rPr>
          <w:rFonts w:cs="Times New Roman"/>
          <w:color w:val="auto"/>
        </w:rPr>
        <w:lastRenderedPageBreak/>
        <w:t>Závě</w:t>
      </w:r>
      <w:bookmarkEnd w:id="64"/>
      <w:r w:rsidR="00683C03">
        <w:rPr>
          <w:rFonts w:cs="Times New Roman"/>
          <w:color w:val="auto"/>
        </w:rPr>
        <w:t>r</w:t>
      </w:r>
    </w:p>
    <w:p w14:paraId="2141B6C5" w14:textId="5460C042" w:rsidR="00721DE5" w:rsidRDefault="00E27644" w:rsidP="00721DE5">
      <w:r w:rsidRPr="00721DE5">
        <w:t xml:space="preserve">V rámci projektu byla úspěšně naprogramovaná aplikace </w:t>
      </w:r>
      <w:r w:rsidR="00102F1D" w:rsidRPr="00721DE5">
        <w:t>sloužící jak</w:t>
      </w:r>
      <w:r w:rsidR="00A8778D" w:rsidRPr="00721DE5">
        <w:t>o soběstačný helpdesk.</w:t>
      </w:r>
      <w:r w:rsidR="007C2C4C" w:rsidRPr="00721DE5">
        <w:t xml:space="preserve"> Helpdesk</w:t>
      </w:r>
      <w:r w:rsidR="00B17190">
        <w:t xml:space="preserve"> s použitím moderních technologií </w:t>
      </w:r>
      <w:r w:rsidR="00E236D7">
        <w:t>jako je Next JS a Supabase</w:t>
      </w:r>
      <w:r w:rsidR="007C2C4C" w:rsidRPr="00721DE5">
        <w:t>, který může fungovat bez správce a bez údržby</w:t>
      </w:r>
      <w:r w:rsidR="5A37B981" w:rsidRPr="00721DE5">
        <w:t xml:space="preserve">. Lidé </w:t>
      </w:r>
      <w:r w:rsidR="007C2C4C" w:rsidRPr="00721DE5">
        <w:t xml:space="preserve">se zde mohou přihlásit a </w:t>
      </w:r>
      <w:r w:rsidR="004D57F3" w:rsidRPr="00721DE5">
        <w:t>vytvářet tickety. Lidé s praxí v IT si mohou zažádat o povýšení na operátora a pomáhat problémy řešit</w:t>
      </w:r>
      <w:r w:rsidR="00D06E38" w:rsidRPr="00721DE5">
        <w:t>.</w:t>
      </w:r>
      <w:r w:rsidR="0007427B" w:rsidRPr="00721DE5">
        <w:t xml:space="preserve"> I přes to, že </w:t>
      </w:r>
      <w:r w:rsidR="006F564B" w:rsidRPr="00721DE5">
        <w:t>projekt by mohl být vylepšován a rozšiřován o další užitečné funkce,</w:t>
      </w:r>
      <w:r w:rsidR="006817BC">
        <w:t xml:space="preserve"> jako by bylo např. využití mikro</w:t>
      </w:r>
      <w:r w:rsidR="00797FB9">
        <w:t xml:space="preserve">transakcí nebo </w:t>
      </w:r>
      <w:r w:rsidR="005B488B">
        <w:t>sdílení obrazovky</w:t>
      </w:r>
      <w:r w:rsidR="00D9274D">
        <w:t xml:space="preserve"> tak j</w:t>
      </w:r>
      <w:r w:rsidR="001D07DD" w:rsidRPr="00721DE5">
        <w:t xml:space="preserve">e nyní </w:t>
      </w:r>
      <w:r w:rsidR="0085068D" w:rsidRPr="00721DE5">
        <w:t xml:space="preserve">otestován a ve funkční podobě na adrese: </w:t>
      </w:r>
      <w:hyperlink r:id="rId22">
        <w:r w:rsidR="5A37B981" w:rsidRPr="00721DE5">
          <w:rPr>
            <w:rStyle w:val="Hypertextovodkaz"/>
            <w:color w:val="auto"/>
          </w:rPr>
          <w:t>https://it-s-fixed.vercel.com</w:t>
        </w:r>
      </w:hyperlink>
      <w:r w:rsidR="5A37B981" w:rsidRPr="00721DE5">
        <w:t>.</w:t>
      </w:r>
      <w:r w:rsidR="00721DE5">
        <w:br w:type="page"/>
      </w:r>
    </w:p>
    <w:p w14:paraId="5C1F0D60" w14:textId="77777777" w:rsidR="00721DE5" w:rsidRPr="00721DE5" w:rsidRDefault="00721DE5" w:rsidP="5A37B981"/>
    <w:p w14:paraId="49A923D0" w14:textId="18E19C27" w:rsidR="00BD5268" w:rsidRPr="00721DE5" w:rsidRDefault="00BD5268" w:rsidP="00BD5268">
      <w:pPr>
        <w:pStyle w:val="Nadpis1"/>
        <w:rPr>
          <w:color w:val="auto"/>
        </w:rPr>
      </w:pPr>
      <w:bookmarkStart w:id="65" w:name="_Toc99019009"/>
      <w:r w:rsidRPr="00721DE5">
        <w:rPr>
          <w:color w:val="auto"/>
        </w:rPr>
        <w:t>Reference</w:t>
      </w:r>
      <w:bookmarkEnd w:id="65"/>
    </w:p>
    <w:p w14:paraId="016F3ABB" w14:textId="77777777" w:rsidR="005263E7" w:rsidRPr="0029712F" w:rsidRDefault="005F7766" w:rsidP="005263E7">
      <w:pPr>
        <w:pStyle w:val="Bibliografie"/>
        <w:rPr>
          <w:rFonts w:cs="Times New Roman"/>
        </w:rPr>
      </w:pPr>
      <w:r w:rsidRPr="0029712F">
        <w:rPr>
          <w:rFonts w:cs="Times New Roman"/>
        </w:rPr>
        <w:fldChar w:fldCharType="begin"/>
      </w:r>
      <w:r w:rsidRPr="0029712F">
        <w:rPr>
          <w:rFonts w:cs="Times New Roman"/>
        </w:rPr>
        <w:instrText xml:space="preserve"> ADDIN ZOTERO_BIBL {"uncited":[],"omitted":[],"custom":[]} CSL_BIBLIOGRAPHY </w:instrText>
      </w:r>
      <w:r w:rsidRPr="0029712F">
        <w:rPr>
          <w:rFonts w:cs="Times New Roman"/>
        </w:rPr>
        <w:fldChar w:fldCharType="separate"/>
      </w:r>
      <w:r w:rsidR="005263E7" w:rsidRPr="0029712F">
        <w:rPr>
          <w:rFonts w:cs="Times New Roman"/>
        </w:rPr>
        <w:t xml:space="preserve">[1] </w:t>
      </w:r>
      <w:r w:rsidR="005263E7" w:rsidRPr="0029712F">
        <w:rPr>
          <w:rFonts w:cs="Times New Roman"/>
        </w:rPr>
        <w:tab/>
      </w:r>
      <w:r w:rsidR="005263E7" w:rsidRPr="0029712F">
        <w:rPr>
          <w:rFonts w:cs="Times New Roman"/>
          <w:i/>
          <w:iCs/>
        </w:rPr>
        <w:t>Next.js by Vercel - The React Framework</w:t>
      </w:r>
      <w:r w:rsidR="005263E7" w:rsidRPr="0029712F">
        <w:rPr>
          <w:rFonts w:cs="Times New Roman"/>
        </w:rPr>
        <w:t xml:space="preserve"> [online]. [vid. 2022-03-14]. Dostupné z: https://nextjs.org</w:t>
      </w:r>
    </w:p>
    <w:p w14:paraId="232CC5B8" w14:textId="77777777" w:rsidR="005263E7" w:rsidRPr="0029712F" w:rsidRDefault="005263E7" w:rsidP="005263E7">
      <w:pPr>
        <w:pStyle w:val="Bibliografie"/>
        <w:rPr>
          <w:rFonts w:cs="Times New Roman"/>
        </w:rPr>
      </w:pPr>
      <w:r w:rsidRPr="0029712F">
        <w:rPr>
          <w:rFonts w:cs="Times New Roman"/>
        </w:rPr>
        <w:t xml:space="preserve">[2] </w:t>
      </w:r>
      <w:r w:rsidRPr="0029712F">
        <w:rPr>
          <w:rFonts w:cs="Times New Roman"/>
        </w:rPr>
        <w:tab/>
      </w:r>
      <w:r w:rsidRPr="0029712F">
        <w:rPr>
          <w:rFonts w:cs="Times New Roman"/>
          <w:i/>
          <w:iCs/>
        </w:rPr>
        <w:t>React – A JavaScript library for building user interfaces</w:t>
      </w:r>
      <w:r w:rsidRPr="0029712F">
        <w:rPr>
          <w:rFonts w:cs="Times New Roman"/>
        </w:rPr>
        <w:t xml:space="preserve"> [online]. [vid. 2022-03-14]. Dostupné z: https://reactjs.org/</w:t>
      </w:r>
    </w:p>
    <w:p w14:paraId="07A9D6A6" w14:textId="77777777" w:rsidR="005263E7" w:rsidRPr="0029712F" w:rsidRDefault="005263E7" w:rsidP="005263E7">
      <w:pPr>
        <w:pStyle w:val="Bibliografie"/>
        <w:rPr>
          <w:rFonts w:cs="Times New Roman"/>
        </w:rPr>
      </w:pPr>
      <w:r w:rsidRPr="0029712F">
        <w:rPr>
          <w:rFonts w:cs="Times New Roman"/>
        </w:rPr>
        <w:t xml:space="preserve">[3] </w:t>
      </w:r>
      <w:r w:rsidRPr="0029712F">
        <w:rPr>
          <w:rFonts w:cs="Times New Roman"/>
        </w:rPr>
        <w:tab/>
      </w:r>
      <w:r w:rsidRPr="0029712F">
        <w:rPr>
          <w:rFonts w:cs="Times New Roman"/>
          <w:i/>
          <w:iCs/>
        </w:rPr>
        <w:t>JSX - What Is a JSX? &amp; Introduction to Advanced</w:t>
      </w:r>
      <w:r w:rsidRPr="0029712F">
        <w:rPr>
          <w:rFonts w:cs="Times New Roman"/>
        </w:rPr>
        <w:t xml:space="preserve"> [online]. [vid. 2022-03-14]. Dostupné z: https://www.reactenlightenment.com/react-jsx/5.1.html</w:t>
      </w:r>
    </w:p>
    <w:p w14:paraId="199C6321" w14:textId="77777777" w:rsidR="005263E7" w:rsidRPr="0029712F" w:rsidRDefault="005263E7" w:rsidP="005263E7">
      <w:pPr>
        <w:pStyle w:val="Bibliografie"/>
        <w:rPr>
          <w:rFonts w:cs="Times New Roman"/>
        </w:rPr>
      </w:pPr>
      <w:r w:rsidRPr="0029712F">
        <w:rPr>
          <w:rFonts w:cs="Times New Roman"/>
        </w:rPr>
        <w:t xml:space="preserve">[4] </w:t>
      </w:r>
      <w:r w:rsidRPr="0029712F">
        <w:rPr>
          <w:rFonts w:cs="Times New Roman"/>
        </w:rPr>
        <w:tab/>
        <w:t xml:space="preserve">The Open Source Firebase Alternative. </w:t>
      </w:r>
      <w:r w:rsidRPr="0029712F">
        <w:rPr>
          <w:rFonts w:cs="Times New Roman"/>
          <w:i/>
          <w:iCs/>
        </w:rPr>
        <w:t>Supabase</w:t>
      </w:r>
      <w:r w:rsidRPr="0029712F">
        <w:rPr>
          <w:rFonts w:cs="Times New Roman"/>
        </w:rPr>
        <w:t xml:space="preserve"> [online]. [vid. 2022-03-14]. Dostupné z: https://supabase.com/</w:t>
      </w:r>
    </w:p>
    <w:p w14:paraId="1F93A964" w14:textId="77777777" w:rsidR="005263E7" w:rsidRPr="0029712F" w:rsidRDefault="005263E7" w:rsidP="005263E7">
      <w:pPr>
        <w:pStyle w:val="Bibliografie"/>
        <w:rPr>
          <w:rFonts w:cs="Times New Roman"/>
        </w:rPr>
      </w:pPr>
      <w:r w:rsidRPr="0029712F">
        <w:rPr>
          <w:rFonts w:cs="Times New Roman"/>
        </w:rPr>
        <w:t xml:space="preserve">[5] </w:t>
      </w:r>
      <w:r w:rsidRPr="0029712F">
        <w:rPr>
          <w:rFonts w:cs="Times New Roman"/>
        </w:rPr>
        <w:tab/>
      </w:r>
      <w:r w:rsidRPr="0029712F">
        <w:rPr>
          <w:rFonts w:cs="Times New Roman"/>
          <w:i/>
          <w:iCs/>
        </w:rPr>
        <w:t>What is BaaS? | Backend-as-a-Service vs. serverless | Cloudflare</w:t>
      </w:r>
      <w:r w:rsidRPr="0029712F">
        <w:rPr>
          <w:rFonts w:cs="Times New Roman"/>
        </w:rPr>
        <w:t xml:space="preserve"> [online]. [vid. 2022-03-14]. Dostupné z: https://www.cloudflare.com/learning/serverless/glossary/backend-as-a-service-baas/</w:t>
      </w:r>
    </w:p>
    <w:p w14:paraId="7ED62C97" w14:textId="77777777" w:rsidR="005263E7" w:rsidRPr="0029712F" w:rsidRDefault="005263E7" w:rsidP="005263E7">
      <w:pPr>
        <w:pStyle w:val="Bibliografie"/>
        <w:rPr>
          <w:rFonts w:cs="Times New Roman"/>
        </w:rPr>
      </w:pPr>
      <w:r w:rsidRPr="0029712F">
        <w:rPr>
          <w:rFonts w:cs="Times New Roman"/>
        </w:rPr>
        <w:t xml:space="preserve">[6] </w:t>
      </w:r>
      <w:r w:rsidRPr="0029712F">
        <w:rPr>
          <w:rFonts w:cs="Times New Roman"/>
        </w:rPr>
        <w:tab/>
      </w:r>
      <w:r w:rsidRPr="0029712F">
        <w:rPr>
          <w:rFonts w:cs="Times New Roman"/>
          <w:i/>
          <w:iCs/>
        </w:rPr>
        <w:t>PostgreSQL: About</w:t>
      </w:r>
      <w:r w:rsidRPr="0029712F">
        <w:rPr>
          <w:rFonts w:cs="Times New Roman"/>
        </w:rPr>
        <w:t xml:space="preserve"> [online]. [vid. 2022-03-21]. Dostupné z: https://www.postgresql.org/about/</w:t>
      </w:r>
    </w:p>
    <w:p w14:paraId="79799B72" w14:textId="77777777" w:rsidR="005263E7" w:rsidRPr="0029712F" w:rsidRDefault="005263E7" w:rsidP="005263E7">
      <w:pPr>
        <w:pStyle w:val="Bibliografie"/>
        <w:rPr>
          <w:rFonts w:cs="Times New Roman"/>
        </w:rPr>
      </w:pPr>
      <w:r w:rsidRPr="0029712F">
        <w:rPr>
          <w:rFonts w:cs="Times New Roman"/>
        </w:rPr>
        <w:t xml:space="preserve">[7] </w:t>
      </w:r>
      <w:r w:rsidRPr="0029712F">
        <w:rPr>
          <w:rFonts w:cs="Times New Roman"/>
        </w:rPr>
        <w:tab/>
      </w:r>
      <w:r w:rsidRPr="0029712F">
        <w:rPr>
          <w:rFonts w:cs="Times New Roman"/>
          <w:i/>
          <w:iCs/>
        </w:rPr>
        <w:t>Tailwind CSS - Rapidly build modern websites without ever leaving your HTML.</w:t>
      </w:r>
      <w:r w:rsidRPr="0029712F">
        <w:rPr>
          <w:rFonts w:cs="Times New Roman"/>
        </w:rPr>
        <w:t xml:space="preserve"> [online]. [vid. 2022-03-14]. Dostupné z: https://tailwindcss.com/</w:t>
      </w:r>
    </w:p>
    <w:p w14:paraId="494D4CF0" w14:textId="77777777" w:rsidR="005263E7" w:rsidRPr="0029712F" w:rsidRDefault="005263E7" w:rsidP="005263E7">
      <w:pPr>
        <w:pStyle w:val="Bibliografie"/>
        <w:rPr>
          <w:rFonts w:cs="Times New Roman"/>
        </w:rPr>
      </w:pPr>
      <w:r w:rsidRPr="0029712F">
        <w:rPr>
          <w:rFonts w:cs="Times New Roman"/>
        </w:rPr>
        <w:t xml:space="preserve">[8] </w:t>
      </w:r>
      <w:r w:rsidRPr="0029712F">
        <w:rPr>
          <w:rFonts w:cs="Times New Roman"/>
        </w:rPr>
        <w:tab/>
        <w:t xml:space="preserve">supabase/examples/nextjs-slack-clone at master · supabase/supabase. </w:t>
      </w:r>
      <w:r w:rsidRPr="0029712F">
        <w:rPr>
          <w:rFonts w:cs="Times New Roman"/>
          <w:i/>
          <w:iCs/>
        </w:rPr>
        <w:t>GitHub</w:t>
      </w:r>
      <w:r w:rsidRPr="0029712F">
        <w:rPr>
          <w:rFonts w:cs="Times New Roman"/>
        </w:rPr>
        <w:t xml:space="preserve"> [online]. [vid. 2022-03-14]. Dostupné z: https://github.com/supabase/supabase</w:t>
      </w:r>
    </w:p>
    <w:p w14:paraId="2A2E17BC" w14:textId="1DC6ED94" w:rsidR="009D10E3" w:rsidRDefault="005F7766" w:rsidP="001033DC">
      <w:pPr>
        <w:pStyle w:val="Nadpis1"/>
      </w:pPr>
      <w:r w:rsidRPr="0029712F">
        <w:rPr>
          <w:rFonts w:cs="Times New Roman"/>
          <w:color w:val="auto"/>
        </w:rPr>
        <w:fldChar w:fldCharType="end"/>
      </w:r>
      <w:r w:rsidR="009D10E3">
        <w:br w:type="page"/>
      </w:r>
    </w:p>
    <w:p w14:paraId="52F45EC3" w14:textId="323EB18C" w:rsidR="00721DE5" w:rsidRPr="00721DE5" w:rsidRDefault="00721DE5" w:rsidP="00721DE5">
      <w:pPr>
        <w:pStyle w:val="Nadpis1"/>
        <w:rPr>
          <w:color w:val="auto"/>
        </w:rPr>
      </w:pPr>
      <w:bookmarkStart w:id="66" w:name="_Toc99019010"/>
      <w:r>
        <w:rPr>
          <w:color w:val="auto"/>
        </w:rPr>
        <w:lastRenderedPageBreak/>
        <w:t>Seznam obrázků</w:t>
      </w:r>
      <w:bookmarkEnd w:id="66"/>
    </w:p>
    <w:p w14:paraId="60B12241" w14:textId="6A6BFDAA" w:rsidR="00000520" w:rsidRDefault="00426650">
      <w:pPr>
        <w:pStyle w:val="Seznamobrzk"/>
        <w:tabs>
          <w:tab w:val="right" w:leader="dot" w:pos="9062"/>
        </w:tabs>
        <w:rPr>
          <w:rFonts w:eastAsiaTheme="minorEastAsia" w:cstheme="minorBidi"/>
          <w:smallCaps w:val="0"/>
          <w:noProof/>
          <w:sz w:val="22"/>
          <w:szCs w:val="22"/>
          <w:lang w:eastAsia="cs-CZ"/>
        </w:rPr>
      </w:pPr>
      <w:r w:rsidRPr="00721DE5">
        <w:fldChar w:fldCharType="begin"/>
      </w:r>
      <w:r w:rsidRPr="00721DE5">
        <w:instrText xml:space="preserve"> TOC \h \z \c "Obrázek" </w:instrText>
      </w:r>
      <w:r w:rsidRPr="00721DE5">
        <w:fldChar w:fldCharType="separate"/>
      </w:r>
      <w:hyperlink w:anchor="_Toc99397811" w:history="1">
        <w:r w:rsidR="00000520" w:rsidRPr="00141956">
          <w:rPr>
            <w:rStyle w:val="Hypertextovodkaz"/>
            <w:rFonts w:cs="Times New Roman"/>
            <w:noProof/>
          </w:rPr>
          <w:t>Obrázek 1 schéma databáze</w:t>
        </w:r>
        <w:r w:rsidR="00000520">
          <w:rPr>
            <w:noProof/>
            <w:webHidden/>
          </w:rPr>
          <w:tab/>
        </w:r>
        <w:r w:rsidR="00000520">
          <w:rPr>
            <w:noProof/>
            <w:webHidden/>
          </w:rPr>
          <w:fldChar w:fldCharType="begin"/>
        </w:r>
        <w:r w:rsidR="00000520">
          <w:rPr>
            <w:noProof/>
            <w:webHidden/>
          </w:rPr>
          <w:instrText xml:space="preserve"> PAGEREF _Toc99397811 \h </w:instrText>
        </w:r>
        <w:r w:rsidR="00000520">
          <w:rPr>
            <w:noProof/>
            <w:webHidden/>
          </w:rPr>
        </w:r>
        <w:r w:rsidR="00000520">
          <w:rPr>
            <w:noProof/>
            <w:webHidden/>
          </w:rPr>
          <w:fldChar w:fldCharType="separate"/>
        </w:r>
        <w:r w:rsidR="00DF4855">
          <w:rPr>
            <w:noProof/>
            <w:webHidden/>
          </w:rPr>
          <w:t>12</w:t>
        </w:r>
        <w:r w:rsidR="00000520">
          <w:rPr>
            <w:noProof/>
            <w:webHidden/>
          </w:rPr>
          <w:fldChar w:fldCharType="end"/>
        </w:r>
      </w:hyperlink>
    </w:p>
    <w:p w14:paraId="067BF940" w14:textId="35DA5566"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2" w:history="1">
        <w:r w:rsidR="00000520" w:rsidRPr="00141956">
          <w:rPr>
            <w:rStyle w:val="Hypertextovodkaz"/>
            <w:rFonts w:cs="Times New Roman"/>
            <w:noProof/>
          </w:rPr>
          <w:t>Obrázek 2 funkce authorize</w:t>
        </w:r>
        <w:r w:rsidR="00000520">
          <w:rPr>
            <w:noProof/>
            <w:webHidden/>
          </w:rPr>
          <w:tab/>
        </w:r>
        <w:r w:rsidR="00000520">
          <w:rPr>
            <w:noProof/>
            <w:webHidden/>
          </w:rPr>
          <w:fldChar w:fldCharType="begin"/>
        </w:r>
        <w:r w:rsidR="00000520">
          <w:rPr>
            <w:noProof/>
            <w:webHidden/>
          </w:rPr>
          <w:instrText xml:space="preserve"> PAGEREF _Toc99397812 \h </w:instrText>
        </w:r>
        <w:r w:rsidR="00000520">
          <w:rPr>
            <w:noProof/>
            <w:webHidden/>
          </w:rPr>
        </w:r>
        <w:r w:rsidR="00000520">
          <w:rPr>
            <w:noProof/>
            <w:webHidden/>
          </w:rPr>
          <w:fldChar w:fldCharType="separate"/>
        </w:r>
        <w:r w:rsidR="00DF4855">
          <w:rPr>
            <w:noProof/>
            <w:webHidden/>
          </w:rPr>
          <w:t>13</w:t>
        </w:r>
        <w:r w:rsidR="00000520">
          <w:rPr>
            <w:noProof/>
            <w:webHidden/>
          </w:rPr>
          <w:fldChar w:fldCharType="end"/>
        </w:r>
      </w:hyperlink>
    </w:p>
    <w:p w14:paraId="5D15B35C" w14:textId="04ACE4DC"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3" w:history="1">
        <w:r w:rsidR="00000520" w:rsidRPr="00141956">
          <w:rPr>
            <w:rStyle w:val="Hypertextovodkaz"/>
            <w:rFonts w:cs="Times New Roman"/>
            <w:noProof/>
          </w:rPr>
          <w:t>Obrázek 3 funkce isinmyticket</w:t>
        </w:r>
        <w:r w:rsidR="00000520">
          <w:rPr>
            <w:noProof/>
            <w:webHidden/>
          </w:rPr>
          <w:tab/>
        </w:r>
        <w:r w:rsidR="00000520">
          <w:rPr>
            <w:noProof/>
            <w:webHidden/>
          </w:rPr>
          <w:fldChar w:fldCharType="begin"/>
        </w:r>
        <w:r w:rsidR="00000520">
          <w:rPr>
            <w:noProof/>
            <w:webHidden/>
          </w:rPr>
          <w:instrText xml:space="preserve"> PAGEREF _Toc99397813 \h </w:instrText>
        </w:r>
        <w:r w:rsidR="00000520">
          <w:rPr>
            <w:noProof/>
            <w:webHidden/>
          </w:rPr>
        </w:r>
        <w:r w:rsidR="00000520">
          <w:rPr>
            <w:noProof/>
            <w:webHidden/>
          </w:rPr>
          <w:fldChar w:fldCharType="separate"/>
        </w:r>
        <w:r w:rsidR="00DF4855">
          <w:rPr>
            <w:noProof/>
            <w:webHidden/>
          </w:rPr>
          <w:t>14</w:t>
        </w:r>
        <w:r w:rsidR="00000520">
          <w:rPr>
            <w:noProof/>
            <w:webHidden/>
          </w:rPr>
          <w:fldChar w:fldCharType="end"/>
        </w:r>
      </w:hyperlink>
    </w:p>
    <w:p w14:paraId="248EC995" w14:textId="2ED795D7"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4" w:history="1">
        <w:r w:rsidR="00000520" w:rsidRPr="00141956">
          <w:rPr>
            <w:rStyle w:val="Hypertextovodkaz"/>
            <w:rFonts w:cs="Times New Roman"/>
            <w:noProof/>
          </w:rPr>
          <w:t>Obrázek 4 funkce handle_new_user</w:t>
        </w:r>
        <w:r w:rsidR="00000520">
          <w:rPr>
            <w:noProof/>
            <w:webHidden/>
          </w:rPr>
          <w:tab/>
        </w:r>
        <w:r w:rsidR="00000520">
          <w:rPr>
            <w:noProof/>
            <w:webHidden/>
          </w:rPr>
          <w:fldChar w:fldCharType="begin"/>
        </w:r>
        <w:r w:rsidR="00000520">
          <w:rPr>
            <w:noProof/>
            <w:webHidden/>
          </w:rPr>
          <w:instrText xml:space="preserve"> PAGEREF _Toc99397814 \h </w:instrText>
        </w:r>
        <w:r w:rsidR="00000520">
          <w:rPr>
            <w:noProof/>
            <w:webHidden/>
          </w:rPr>
        </w:r>
        <w:r w:rsidR="00000520">
          <w:rPr>
            <w:noProof/>
            <w:webHidden/>
          </w:rPr>
          <w:fldChar w:fldCharType="separate"/>
        </w:r>
        <w:r w:rsidR="00DF4855">
          <w:rPr>
            <w:noProof/>
            <w:webHidden/>
          </w:rPr>
          <w:t>14</w:t>
        </w:r>
        <w:r w:rsidR="00000520">
          <w:rPr>
            <w:noProof/>
            <w:webHidden/>
          </w:rPr>
          <w:fldChar w:fldCharType="end"/>
        </w:r>
      </w:hyperlink>
    </w:p>
    <w:p w14:paraId="14D827F5" w14:textId="431F64D5"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5" w:history="1">
        <w:r w:rsidR="00000520" w:rsidRPr="00141956">
          <w:rPr>
            <w:rStyle w:val="Hypertextovodkaz"/>
            <w:rFonts w:cs="Times New Roman"/>
            <w:noProof/>
          </w:rPr>
          <w:t>Obrázek 5 funkce NoWaitingTickets</w:t>
        </w:r>
        <w:r w:rsidR="00000520">
          <w:rPr>
            <w:noProof/>
            <w:webHidden/>
          </w:rPr>
          <w:tab/>
        </w:r>
        <w:r w:rsidR="00000520">
          <w:rPr>
            <w:noProof/>
            <w:webHidden/>
          </w:rPr>
          <w:fldChar w:fldCharType="begin"/>
        </w:r>
        <w:r w:rsidR="00000520">
          <w:rPr>
            <w:noProof/>
            <w:webHidden/>
          </w:rPr>
          <w:instrText xml:space="preserve"> PAGEREF _Toc99397815 \h </w:instrText>
        </w:r>
        <w:r w:rsidR="00000520">
          <w:rPr>
            <w:noProof/>
            <w:webHidden/>
          </w:rPr>
        </w:r>
        <w:r w:rsidR="00000520">
          <w:rPr>
            <w:noProof/>
            <w:webHidden/>
          </w:rPr>
          <w:fldChar w:fldCharType="separate"/>
        </w:r>
        <w:r w:rsidR="00DF4855">
          <w:rPr>
            <w:noProof/>
            <w:webHidden/>
          </w:rPr>
          <w:t>15</w:t>
        </w:r>
        <w:r w:rsidR="00000520">
          <w:rPr>
            <w:noProof/>
            <w:webHidden/>
          </w:rPr>
          <w:fldChar w:fldCharType="end"/>
        </w:r>
      </w:hyperlink>
    </w:p>
    <w:p w14:paraId="438198C7" w14:textId="1BA30FEF"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6" w:history="1">
        <w:r w:rsidR="00000520" w:rsidRPr="00141956">
          <w:rPr>
            <w:rStyle w:val="Hypertextovodkaz"/>
            <w:rFonts w:cs="Times New Roman"/>
            <w:noProof/>
          </w:rPr>
          <w:t>Obrázek 6 RLS – tabulky ticketů</w:t>
        </w:r>
        <w:r w:rsidR="00000520">
          <w:rPr>
            <w:noProof/>
            <w:webHidden/>
          </w:rPr>
          <w:tab/>
        </w:r>
        <w:r w:rsidR="00000520">
          <w:rPr>
            <w:noProof/>
            <w:webHidden/>
          </w:rPr>
          <w:fldChar w:fldCharType="begin"/>
        </w:r>
        <w:r w:rsidR="00000520">
          <w:rPr>
            <w:noProof/>
            <w:webHidden/>
          </w:rPr>
          <w:instrText xml:space="preserve"> PAGEREF _Toc99397816 \h </w:instrText>
        </w:r>
        <w:r w:rsidR="00000520">
          <w:rPr>
            <w:noProof/>
            <w:webHidden/>
          </w:rPr>
        </w:r>
        <w:r w:rsidR="00000520">
          <w:rPr>
            <w:noProof/>
            <w:webHidden/>
          </w:rPr>
          <w:fldChar w:fldCharType="separate"/>
        </w:r>
        <w:r w:rsidR="00DF4855">
          <w:rPr>
            <w:noProof/>
            <w:webHidden/>
          </w:rPr>
          <w:t>16</w:t>
        </w:r>
        <w:r w:rsidR="00000520">
          <w:rPr>
            <w:noProof/>
            <w:webHidden/>
          </w:rPr>
          <w:fldChar w:fldCharType="end"/>
        </w:r>
      </w:hyperlink>
    </w:p>
    <w:p w14:paraId="5DCEDBAA" w14:textId="75D191FC"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7" w:history="1">
        <w:r w:rsidR="00000520" w:rsidRPr="00141956">
          <w:rPr>
            <w:rStyle w:val="Hypertextovodkaz"/>
            <w:rFonts w:cs="Times New Roman"/>
            <w:noProof/>
          </w:rPr>
          <w:t>Obrázek 7 RLS – tabulka zpráv</w:t>
        </w:r>
        <w:r w:rsidR="00000520">
          <w:rPr>
            <w:noProof/>
            <w:webHidden/>
          </w:rPr>
          <w:tab/>
        </w:r>
        <w:r w:rsidR="00000520">
          <w:rPr>
            <w:noProof/>
            <w:webHidden/>
          </w:rPr>
          <w:fldChar w:fldCharType="begin"/>
        </w:r>
        <w:r w:rsidR="00000520">
          <w:rPr>
            <w:noProof/>
            <w:webHidden/>
          </w:rPr>
          <w:instrText xml:space="preserve"> PAGEREF _Toc99397817 \h </w:instrText>
        </w:r>
        <w:r w:rsidR="00000520">
          <w:rPr>
            <w:noProof/>
            <w:webHidden/>
          </w:rPr>
        </w:r>
        <w:r w:rsidR="00000520">
          <w:rPr>
            <w:noProof/>
            <w:webHidden/>
          </w:rPr>
          <w:fldChar w:fldCharType="separate"/>
        </w:r>
        <w:r w:rsidR="00DF4855">
          <w:rPr>
            <w:noProof/>
            <w:webHidden/>
          </w:rPr>
          <w:t>16</w:t>
        </w:r>
        <w:r w:rsidR="00000520">
          <w:rPr>
            <w:noProof/>
            <w:webHidden/>
          </w:rPr>
          <w:fldChar w:fldCharType="end"/>
        </w:r>
      </w:hyperlink>
    </w:p>
    <w:p w14:paraId="63CDECA3" w14:textId="6ED67F7A"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8" w:history="1">
        <w:r w:rsidR="00000520" w:rsidRPr="00141956">
          <w:rPr>
            <w:rStyle w:val="Hypertextovodkaz"/>
            <w:rFonts w:cs="Times New Roman"/>
            <w:noProof/>
          </w:rPr>
          <w:t>Obrázek 8 Ticket ze strany operátora</w:t>
        </w:r>
        <w:r w:rsidR="00000520">
          <w:rPr>
            <w:noProof/>
            <w:webHidden/>
          </w:rPr>
          <w:tab/>
        </w:r>
        <w:r w:rsidR="00000520">
          <w:rPr>
            <w:noProof/>
            <w:webHidden/>
          </w:rPr>
          <w:fldChar w:fldCharType="begin"/>
        </w:r>
        <w:r w:rsidR="00000520">
          <w:rPr>
            <w:noProof/>
            <w:webHidden/>
          </w:rPr>
          <w:instrText xml:space="preserve"> PAGEREF _Toc99397818 \h </w:instrText>
        </w:r>
        <w:r w:rsidR="00000520">
          <w:rPr>
            <w:noProof/>
            <w:webHidden/>
          </w:rPr>
        </w:r>
        <w:r w:rsidR="00000520">
          <w:rPr>
            <w:noProof/>
            <w:webHidden/>
          </w:rPr>
          <w:fldChar w:fldCharType="separate"/>
        </w:r>
        <w:r w:rsidR="00DF4855">
          <w:rPr>
            <w:noProof/>
            <w:webHidden/>
          </w:rPr>
          <w:t>18</w:t>
        </w:r>
        <w:r w:rsidR="00000520">
          <w:rPr>
            <w:noProof/>
            <w:webHidden/>
          </w:rPr>
          <w:fldChar w:fldCharType="end"/>
        </w:r>
      </w:hyperlink>
    </w:p>
    <w:p w14:paraId="6DFC07EC" w14:textId="3A8945D0"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19" w:history="1">
        <w:r w:rsidR="00000520" w:rsidRPr="00141956">
          <w:rPr>
            <w:rStyle w:val="Hypertextovodkaz"/>
            <w:rFonts w:cs="Times New Roman"/>
            <w:noProof/>
          </w:rPr>
          <w:t>Obrázek 9 ticket ze strany uživatele</w:t>
        </w:r>
        <w:r w:rsidR="00000520">
          <w:rPr>
            <w:noProof/>
            <w:webHidden/>
          </w:rPr>
          <w:tab/>
        </w:r>
        <w:r w:rsidR="00000520">
          <w:rPr>
            <w:noProof/>
            <w:webHidden/>
          </w:rPr>
          <w:fldChar w:fldCharType="begin"/>
        </w:r>
        <w:r w:rsidR="00000520">
          <w:rPr>
            <w:noProof/>
            <w:webHidden/>
          </w:rPr>
          <w:instrText xml:space="preserve"> PAGEREF _Toc99397819 \h </w:instrText>
        </w:r>
        <w:r w:rsidR="00000520">
          <w:rPr>
            <w:noProof/>
            <w:webHidden/>
          </w:rPr>
        </w:r>
        <w:r w:rsidR="00000520">
          <w:rPr>
            <w:noProof/>
            <w:webHidden/>
          </w:rPr>
          <w:fldChar w:fldCharType="separate"/>
        </w:r>
        <w:r w:rsidR="00DF4855">
          <w:rPr>
            <w:noProof/>
            <w:webHidden/>
          </w:rPr>
          <w:t>20</w:t>
        </w:r>
        <w:r w:rsidR="00000520">
          <w:rPr>
            <w:noProof/>
            <w:webHidden/>
          </w:rPr>
          <w:fldChar w:fldCharType="end"/>
        </w:r>
      </w:hyperlink>
    </w:p>
    <w:p w14:paraId="78C8D959" w14:textId="4B486253"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20" w:history="1">
        <w:r w:rsidR="00000520" w:rsidRPr="00141956">
          <w:rPr>
            <w:rStyle w:val="Hypertextovodkaz"/>
            <w:rFonts w:cs="Times New Roman"/>
            <w:noProof/>
          </w:rPr>
          <w:t>Obrázek 10 formulář na povýšení</w:t>
        </w:r>
        <w:r w:rsidR="00000520">
          <w:rPr>
            <w:noProof/>
            <w:webHidden/>
          </w:rPr>
          <w:tab/>
        </w:r>
        <w:r w:rsidR="00000520">
          <w:rPr>
            <w:noProof/>
            <w:webHidden/>
          </w:rPr>
          <w:fldChar w:fldCharType="begin"/>
        </w:r>
        <w:r w:rsidR="00000520">
          <w:rPr>
            <w:noProof/>
            <w:webHidden/>
          </w:rPr>
          <w:instrText xml:space="preserve"> PAGEREF _Toc99397820 \h </w:instrText>
        </w:r>
        <w:r w:rsidR="00000520">
          <w:rPr>
            <w:noProof/>
            <w:webHidden/>
          </w:rPr>
        </w:r>
        <w:r w:rsidR="00000520">
          <w:rPr>
            <w:noProof/>
            <w:webHidden/>
          </w:rPr>
          <w:fldChar w:fldCharType="separate"/>
        </w:r>
        <w:r w:rsidR="00DF4855">
          <w:rPr>
            <w:noProof/>
            <w:webHidden/>
          </w:rPr>
          <w:t>21</w:t>
        </w:r>
        <w:r w:rsidR="00000520">
          <w:rPr>
            <w:noProof/>
            <w:webHidden/>
          </w:rPr>
          <w:fldChar w:fldCharType="end"/>
        </w:r>
      </w:hyperlink>
    </w:p>
    <w:p w14:paraId="4C472BD5" w14:textId="5C874E8B" w:rsidR="00000520" w:rsidRDefault="000313D4">
      <w:pPr>
        <w:pStyle w:val="Seznamobrzk"/>
        <w:tabs>
          <w:tab w:val="right" w:leader="dot" w:pos="9062"/>
        </w:tabs>
        <w:rPr>
          <w:rFonts w:eastAsiaTheme="minorEastAsia" w:cstheme="minorBidi"/>
          <w:smallCaps w:val="0"/>
          <w:noProof/>
          <w:sz w:val="22"/>
          <w:szCs w:val="22"/>
          <w:lang w:eastAsia="cs-CZ"/>
        </w:rPr>
      </w:pPr>
      <w:hyperlink w:anchor="_Toc99397821" w:history="1">
        <w:r w:rsidR="00000520" w:rsidRPr="00141956">
          <w:rPr>
            <w:rStyle w:val="Hypertextovodkaz"/>
            <w:rFonts w:cs="Times New Roman"/>
            <w:noProof/>
          </w:rPr>
          <w:t>Obrázek 11 list žádostí na povýšení</w:t>
        </w:r>
        <w:r w:rsidR="00000520">
          <w:rPr>
            <w:noProof/>
            <w:webHidden/>
          </w:rPr>
          <w:tab/>
        </w:r>
        <w:r w:rsidR="00000520">
          <w:rPr>
            <w:noProof/>
            <w:webHidden/>
          </w:rPr>
          <w:fldChar w:fldCharType="begin"/>
        </w:r>
        <w:r w:rsidR="00000520">
          <w:rPr>
            <w:noProof/>
            <w:webHidden/>
          </w:rPr>
          <w:instrText xml:space="preserve"> PAGEREF _Toc99397821 \h </w:instrText>
        </w:r>
        <w:r w:rsidR="00000520">
          <w:rPr>
            <w:noProof/>
            <w:webHidden/>
          </w:rPr>
        </w:r>
        <w:r w:rsidR="00000520">
          <w:rPr>
            <w:noProof/>
            <w:webHidden/>
          </w:rPr>
          <w:fldChar w:fldCharType="separate"/>
        </w:r>
        <w:r w:rsidR="00DF4855">
          <w:rPr>
            <w:noProof/>
            <w:webHidden/>
          </w:rPr>
          <w:t>22</w:t>
        </w:r>
        <w:r w:rsidR="00000520">
          <w:rPr>
            <w:noProof/>
            <w:webHidden/>
          </w:rPr>
          <w:fldChar w:fldCharType="end"/>
        </w:r>
      </w:hyperlink>
    </w:p>
    <w:p w14:paraId="704BBE5A" w14:textId="616977FF" w:rsidR="00426650" w:rsidRPr="00721DE5" w:rsidRDefault="00426650" w:rsidP="00426650">
      <w:r w:rsidRPr="00721DE5">
        <w:fldChar w:fldCharType="end"/>
      </w:r>
    </w:p>
    <w:sectPr w:rsidR="00426650" w:rsidRPr="00721DE5" w:rsidSect="00BB32E6">
      <w:footerReference w:type="default" r:id="rId23"/>
      <w:type w:val="continuous"/>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EB1EF" w14:textId="77777777" w:rsidR="000313D4" w:rsidRDefault="000313D4" w:rsidP="00795CFA">
      <w:pPr>
        <w:spacing w:after="0" w:line="240" w:lineRule="auto"/>
      </w:pPr>
      <w:r>
        <w:separator/>
      </w:r>
    </w:p>
  </w:endnote>
  <w:endnote w:type="continuationSeparator" w:id="0">
    <w:p w14:paraId="5EB880A0" w14:textId="77777777" w:rsidR="000313D4" w:rsidRDefault="000313D4" w:rsidP="00795CFA">
      <w:pPr>
        <w:spacing w:after="0" w:line="240" w:lineRule="auto"/>
      </w:pPr>
      <w:r>
        <w:continuationSeparator/>
      </w:r>
    </w:p>
  </w:endnote>
  <w:endnote w:type="continuationNotice" w:id="1">
    <w:p w14:paraId="0623E6AE" w14:textId="77777777" w:rsidR="000313D4" w:rsidRDefault="000313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2139781"/>
      <w:docPartObj>
        <w:docPartGallery w:val="Page Numbers (Bottom of Page)"/>
        <w:docPartUnique/>
      </w:docPartObj>
    </w:sdtPr>
    <w:sdtEndPr/>
    <w:sdtContent>
      <w:p w14:paraId="32B972CE" w14:textId="77777777" w:rsidR="008A7AAF" w:rsidRDefault="008A7AAF">
        <w:pPr>
          <w:pStyle w:val="Zpat"/>
          <w:jc w:val="center"/>
        </w:pPr>
        <w:r>
          <w:fldChar w:fldCharType="begin"/>
        </w:r>
        <w:r>
          <w:instrText>PAGE   \* MERGEFORMAT</w:instrText>
        </w:r>
        <w:r>
          <w:fldChar w:fldCharType="separate"/>
        </w:r>
        <w:r>
          <w:t>2</w:t>
        </w:r>
        <w:r>
          <w:fldChar w:fldCharType="end"/>
        </w:r>
      </w:p>
    </w:sdtContent>
  </w:sdt>
  <w:p w14:paraId="0F7617BD" w14:textId="77777777" w:rsidR="008A7AAF" w:rsidRDefault="008A7AA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C8F01" w14:textId="77777777" w:rsidR="000313D4" w:rsidRDefault="000313D4" w:rsidP="00795CFA">
      <w:pPr>
        <w:spacing w:after="0" w:line="240" w:lineRule="auto"/>
      </w:pPr>
      <w:r>
        <w:separator/>
      </w:r>
    </w:p>
  </w:footnote>
  <w:footnote w:type="continuationSeparator" w:id="0">
    <w:p w14:paraId="367241E2" w14:textId="77777777" w:rsidR="000313D4" w:rsidRDefault="000313D4" w:rsidP="00795CFA">
      <w:pPr>
        <w:spacing w:after="0" w:line="240" w:lineRule="auto"/>
      </w:pPr>
      <w:r>
        <w:continuationSeparator/>
      </w:r>
    </w:p>
  </w:footnote>
  <w:footnote w:type="continuationNotice" w:id="1">
    <w:p w14:paraId="00ACAE42" w14:textId="77777777" w:rsidR="000313D4" w:rsidRDefault="000313D4">
      <w:pPr>
        <w:spacing w:after="0" w:line="240" w:lineRule="auto"/>
      </w:pPr>
    </w:p>
  </w:footnote>
</w:footnotes>
</file>

<file path=word/intelligence.xml><?xml version="1.0" encoding="utf-8"?>
<int:Intelligence xmlns:int="http://schemas.microsoft.com/office/intelligence/2019/intelligence">
  <int:IntelligenceSettings/>
  <int:Manifest>
    <int:WordHash hashCode="1oAD6OqpV9IIVE" id="bvVMLNSE"/>
    <int:WordHash hashCode="7e6UAtGYsErHfc" id="IMd8WQCg"/>
    <int:WordHash hashCode="k/i7DrLGWbhWlE" id="nQHsxSRp"/>
    <int:WordHash hashCode="ZafKpYQeaFAlPf" id="hFgXfgsb"/>
    <int:WordHash hashCode="Wy+zJ2jpTfKzEM" id="Uxp5UwvT"/>
    <int:WordHash hashCode="Hk0171xsy4tkXD" id="u4pmnq88"/>
    <int:WordHash hashCode="nsyEWepfOfnaVc" id="NijjtSR4"/>
    <int:WordHash hashCode="d2gya13hubt0EQ" id="geEVqdTr"/>
    <int:WordHash hashCode="a4EMkKqamYWCMM" id="6hg5gcIK"/>
    <int:WordHash hashCode="WH9OKUYtmPbTqA" id="73ga234r"/>
    <int:WordHash hashCode="yRq3tWeEySIiMy" id="1Hlt0DLi"/>
    <int:WordHash hashCode="9ZGDYYSeJ7PEkN" id="r71RSJs4"/>
  </int:Manifest>
  <int:Observations>
    <int:Content id="bvVMLNSE">
      <int:Rejection type="LegacyProofing"/>
    </int:Content>
    <int:Content id="IMd8WQCg">
      <int:Rejection type="LegacyProofing"/>
    </int:Content>
    <int:Content id="nQHsxSRp">
      <int:Rejection type="LegacyProofing"/>
    </int:Content>
    <int:Content id="hFgXfgsb">
      <int:Rejection type="LegacyProofing"/>
    </int:Content>
    <int:Content id="Uxp5UwvT">
      <int:Rejection type="LegacyProofing"/>
    </int:Content>
    <int:Content id="u4pmnq88">
      <int:Rejection type="LegacyProofing"/>
    </int:Content>
    <int:Content id="NijjtSR4">
      <int:Rejection type="LegacyProofing"/>
    </int:Content>
    <int:Content id="geEVqdTr">
      <int:Rejection type="LegacyProofing"/>
    </int:Content>
    <int:Content id="6hg5gcIK">
      <int:Rejection type="LegacyProofing"/>
    </int:Content>
    <int:Content id="73ga234r">
      <int:Rejection type="LegacyProofing"/>
    </int:Content>
    <int:Content id="1Hlt0DLi">
      <int:Rejection type="LegacyProofing"/>
    </int:Content>
    <int:Content id="r71RSJs4">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0564B"/>
    <w:multiLevelType w:val="hybridMultilevel"/>
    <w:tmpl w:val="A3A46D8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F8E3C7C"/>
    <w:multiLevelType w:val="hybridMultilevel"/>
    <w:tmpl w:val="59A0E3D2"/>
    <w:lvl w:ilvl="0" w:tplc="23A84C2A">
      <w:start w:val="1"/>
      <w:numFmt w:val="decimal"/>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5AC006E"/>
    <w:multiLevelType w:val="multilevel"/>
    <w:tmpl w:val="79624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293268"/>
    <w:multiLevelType w:val="hybridMultilevel"/>
    <w:tmpl w:val="C6681C8E"/>
    <w:lvl w:ilvl="0" w:tplc="48181022">
      <w:start w:val="1"/>
      <w:numFmt w:val="decimal"/>
      <w:pStyle w:val="Nadpis2"/>
      <w:lvlText w:val="%1."/>
      <w:lvlJc w:val="left"/>
      <w:rPr>
        <w:rFonts w:hint="default"/>
      </w:rPr>
    </w:lvl>
    <w:lvl w:ilvl="1" w:tplc="5234F822">
      <w:start w:val="1"/>
      <w:numFmt w:val="lowerLetter"/>
      <w:lvlText w:val="%2."/>
      <w:lvlJc w:val="left"/>
      <w:pPr>
        <w:ind w:left="3600" w:hanging="360"/>
      </w:pPr>
    </w:lvl>
    <w:lvl w:ilvl="2" w:tplc="C1C655EA" w:tentative="1">
      <w:start w:val="1"/>
      <w:numFmt w:val="lowerRoman"/>
      <w:lvlText w:val="%3."/>
      <w:lvlJc w:val="right"/>
      <w:pPr>
        <w:ind w:left="4320" w:hanging="180"/>
      </w:pPr>
    </w:lvl>
    <w:lvl w:ilvl="3" w:tplc="74C659FA" w:tentative="1">
      <w:start w:val="1"/>
      <w:numFmt w:val="decimal"/>
      <w:lvlText w:val="%4."/>
      <w:lvlJc w:val="left"/>
      <w:pPr>
        <w:ind w:left="5040" w:hanging="360"/>
      </w:pPr>
    </w:lvl>
    <w:lvl w:ilvl="4" w:tplc="5AB65816" w:tentative="1">
      <w:start w:val="1"/>
      <w:numFmt w:val="lowerLetter"/>
      <w:lvlText w:val="%5."/>
      <w:lvlJc w:val="left"/>
      <w:pPr>
        <w:ind w:left="5760" w:hanging="360"/>
      </w:pPr>
    </w:lvl>
    <w:lvl w:ilvl="5" w:tplc="CF2EC7C6" w:tentative="1">
      <w:start w:val="1"/>
      <w:numFmt w:val="lowerRoman"/>
      <w:lvlText w:val="%6."/>
      <w:lvlJc w:val="right"/>
      <w:pPr>
        <w:ind w:left="6480" w:hanging="180"/>
      </w:pPr>
    </w:lvl>
    <w:lvl w:ilvl="6" w:tplc="877E87C0" w:tentative="1">
      <w:start w:val="1"/>
      <w:numFmt w:val="decimal"/>
      <w:lvlText w:val="%7."/>
      <w:lvlJc w:val="left"/>
      <w:pPr>
        <w:ind w:left="7200" w:hanging="360"/>
      </w:pPr>
    </w:lvl>
    <w:lvl w:ilvl="7" w:tplc="4D565D32" w:tentative="1">
      <w:start w:val="1"/>
      <w:numFmt w:val="lowerLetter"/>
      <w:lvlText w:val="%8."/>
      <w:lvlJc w:val="left"/>
      <w:pPr>
        <w:ind w:left="7920" w:hanging="360"/>
      </w:pPr>
    </w:lvl>
    <w:lvl w:ilvl="8" w:tplc="AD2635DC" w:tentative="1">
      <w:start w:val="1"/>
      <w:numFmt w:val="lowerRoman"/>
      <w:lvlText w:val="%9."/>
      <w:lvlJc w:val="right"/>
      <w:pPr>
        <w:ind w:left="8640" w:hanging="180"/>
      </w:pPr>
    </w:lvl>
  </w:abstractNum>
  <w:abstractNum w:abstractNumId="4" w15:restartNumberingAfterBreak="0">
    <w:nsid w:val="2F2D012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6D70F76"/>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FA52D80"/>
    <w:multiLevelType w:val="hybridMultilevel"/>
    <w:tmpl w:val="2760F8B2"/>
    <w:lvl w:ilvl="0" w:tplc="48181022">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7" w15:restartNumberingAfterBreak="0">
    <w:nsid w:val="500A5116"/>
    <w:multiLevelType w:val="hybridMultilevel"/>
    <w:tmpl w:val="20CEC9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664233F5"/>
    <w:multiLevelType w:val="hybridMultilevel"/>
    <w:tmpl w:val="197851B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6D51037F"/>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773C32"/>
    <w:multiLevelType w:val="multilevel"/>
    <w:tmpl w:val="31502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2847DDF"/>
    <w:multiLevelType w:val="multilevel"/>
    <w:tmpl w:val="2E3C0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D6E3A1E"/>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9"/>
  </w:num>
  <w:num w:numId="3">
    <w:abstractNumId w:val="1"/>
  </w:num>
  <w:num w:numId="4">
    <w:abstractNumId w:val="3"/>
  </w:num>
  <w:num w:numId="5">
    <w:abstractNumId w:val="6"/>
  </w:num>
  <w:num w:numId="6">
    <w:abstractNumId w:val="7"/>
  </w:num>
  <w:num w:numId="7">
    <w:abstractNumId w:val="0"/>
  </w:num>
  <w:num w:numId="8">
    <w:abstractNumId w:val="4"/>
  </w:num>
  <w:num w:numId="9">
    <w:abstractNumId w:val="5"/>
  </w:num>
  <w:num w:numId="10">
    <w:abstractNumId w:val="3"/>
  </w:num>
  <w:num w:numId="11">
    <w:abstractNumId w:val="2"/>
  </w:num>
  <w:num w:numId="12">
    <w:abstractNumId w:val="10"/>
  </w:num>
  <w:num w:numId="13">
    <w:abstractNumId w:val="11"/>
  </w:num>
  <w:num w:numId="14">
    <w:abstractNumId w:val="3"/>
  </w:num>
  <w:num w:numId="15">
    <w:abstractNumId w:val="3"/>
  </w:num>
  <w:num w:numId="16">
    <w:abstractNumId w:val="3"/>
  </w:num>
  <w:num w:numId="17">
    <w:abstractNumId w:val="3"/>
  </w:num>
  <w:num w:numId="18">
    <w:abstractNumId w:val="12"/>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63EC"/>
    <w:rsid w:val="00000520"/>
    <w:rsid w:val="00002118"/>
    <w:rsid w:val="00003FEC"/>
    <w:rsid w:val="00007980"/>
    <w:rsid w:val="00010DE6"/>
    <w:rsid w:val="00011361"/>
    <w:rsid w:val="00017F0F"/>
    <w:rsid w:val="00020F1E"/>
    <w:rsid w:val="00024185"/>
    <w:rsid w:val="0002488C"/>
    <w:rsid w:val="0002495C"/>
    <w:rsid w:val="000257DE"/>
    <w:rsid w:val="00026D03"/>
    <w:rsid w:val="000313D4"/>
    <w:rsid w:val="0003316A"/>
    <w:rsid w:val="00034A0F"/>
    <w:rsid w:val="00041458"/>
    <w:rsid w:val="00042712"/>
    <w:rsid w:val="00046119"/>
    <w:rsid w:val="00053578"/>
    <w:rsid w:val="00053725"/>
    <w:rsid w:val="00056F75"/>
    <w:rsid w:val="0005787C"/>
    <w:rsid w:val="00060E61"/>
    <w:rsid w:val="00066603"/>
    <w:rsid w:val="00066C25"/>
    <w:rsid w:val="00070710"/>
    <w:rsid w:val="000733A0"/>
    <w:rsid w:val="00073B95"/>
    <w:rsid w:val="00073F1A"/>
    <w:rsid w:val="0007427B"/>
    <w:rsid w:val="00083FB2"/>
    <w:rsid w:val="00084774"/>
    <w:rsid w:val="00084F0E"/>
    <w:rsid w:val="000865EB"/>
    <w:rsid w:val="00094938"/>
    <w:rsid w:val="00097E96"/>
    <w:rsid w:val="000A456B"/>
    <w:rsid w:val="000A4E6D"/>
    <w:rsid w:val="000B3CF1"/>
    <w:rsid w:val="000B7E30"/>
    <w:rsid w:val="000C41CA"/>
    <w:rsid w:val="000D053B"/>
    <w:rsid w:val="000D30A1"/>
    <w:rsid w:val="000D4177"/>
    <w:rsid w:val="000D428E"/>
    <w:rsid w:val="000D52B0"/>
    <w:rsid w:val="000E152A"/>
    <w:rsid w:val="000F048F"/>
    <w:rsid w:val="000F07F6"/>
    <w:rsid w:val="000F112B"/>
    <w:rsid w:val="000F1ADD"/>
    <w:rsid w:val="000F28F3"/>
    <w:rsid w:val="000F35EA"/>
    <w:rsid w:val="000F619D"/>
    <w:rsid w:val="0010010D"/>
    <w:rsid w:val="001028A6"/>
    <w:rsid w:val="00102F1D"/>
    <w:rsid w:val="001033DC"/>
    <w:rsid w:val="001037DB"/>
    <w:rsid w:val="00107A27"/>
    <w:rsid w:val="00110EE5"/>
    <w:rsid w:val="00111BA7"/>
    <w:rsid w:val="00116C41"/>
    <w:rsid w:val="00126F7D"/>
    <w:rsid w:val="0013409B"/>
    <w:rsid w:val="00136BA8"/>
    <w:rsid w:val="00136FD7"/>
    <w:rsid w:val="00137569"/>
    <w:rsid w:val="00150066"/>
    <w:rsid w:val="00151784"/>
    <w:rsid w:val="00152093"/>
    <w:rsid w:val="00152892"/>
    <w:rsid w:val="00152EBE"/>
    <w:rsid w:val="001543C1"/>
    <w:rsid w:val="001573EA"/>
    <w:rsid w:val="001744F3"/>
    <w:rsid w:val="0017476F"/>
    <w:rsid w:val="00175A7A"/>
    <w:rsid w:val="0018086A"/>
    <w:rsid w:val="00185F70"/>
    <w:rsid w:val="001909BA"/>
    <w:rsid w:val="001943CB"/>
    <w:rsid w:val="00196B06"/>
    <w:rsid w:val="001A3F5C"/>
    <w:rsid w:val="001A61F6"/>
    <w:rsid w:val="001B50EF"/>
    <w:rsid w:val="001C4F96"/>
    <w:rsid w:val="001C5C60"/>
    <w:rsid w:val="001D07DD"/>
    <w:rsid w:val="001D2F74"/>
    <w:rsid w:val="001D5A8B"/>
    <w:rsid w:val="001D7397"/>
    <w:rsid w:val="001E0B12"/>
    <w:rsid w:val="001E4E30"/>
    <w:rsid w:val="001E6D20"/>
    <w:rsid w:val="001F03F1"/>
    <w:rsid w:val="001F1739"/>
    <w:rsid w:val="001F24C4"/>
    <w:rsid w:val="00204563"/>
    <w:rsid w:val="00206A3B"/>
    <w:rsid w:val="00211FBC"/>
    <w:rsid w:val="00213A1C"/>
    <w:rsid w:val="00223495"/>
    <w:rsid w:val="00223CD8"/>
    <w:rsid w:val="00231131"/>
    <w:rsid w:val="00232B63"/>
    <w:rsid w:val="0024080F"/>
    <w:rsid w:val="00241232"/>
    <w:rsid w:val="00243810"/>
    <w:rsid w:val="002458B8"/>
    <w:rsid w:val="002469AD"/>
    <w:rsid w:val="00246E7C"/>
    <w:rsid w:val="0025469C"/>
    <w:rsid w:val="002553C1"/>
    <w:rsid w:val="00257B0B"/>
    <w:rsid w:val="002673F2"/>
    <w:rsid w:val="002749CB"/>
    <w:rsid w:val="0027781E"/>
    <w:rsid w:val="00281555"/>
    <w:rsid w:val="002817C2"/>
    <w:rsid w:val="00281B81"/>
    <w:rsid w:val="00282768"/>
    <w:rsid w:val="00292952"/>
    <w:rsid w:val="002968AB"/>
    <w:rsid w:val="0029712F"/>
    <w:rsid w:val="002A10A3"/>
    <w:rsid w:val="002A14C8"/>
    <w:rsid w:val="002A1A7B"/>
    <w:rsid w:val="002A72EC"/>
    <w:rsid w:val="002A7975"/>
    <w:rsid w:val="002B329A"/>
    <w:rsid w:val="002B395A"/>
    <w:rsid w:val="002C0463"/>
    <w:rsid w:val="002C3BDE"/>
    <w:rsid w:val="002C697F"/>
    <w:rsid w:val="002C6D4D"/>
    <w:rsid w:val="002D2DD4"/>
    <w:rsid w:val="002D310A"/>
    <w:rsid w:val="002D354D"/>
    <w:rsid w:val="002D780B"/>
    <w:rsid w:val="002D7ABB"/>
    <w:rsid w:val="002E12A2"/>
    <w:rsid w:val="002E1681"/>
    <w:rsid w:val="002E36C4"/>
    <w:rsid w:val="002E538E"/>
    <w:rsid w:val="002F50B7"/>
    <w:rsid w:val="00300A19"/>
    <w:rsid w:val="00300FC7"/>
    <w:rsid w:val="003027FC"/>
    <w:rsid w:val="0030365F"/>
    <w:rsid w:val="00303E17"/>
    <w:rsid w:val="00307AFB"/>
    <w:rsid w:val="00316663"/>
    <w:rsid w:val="003172F2"/>
    <w:rsid w:val="00323C50"/>
    <w:rsid w:val="003263EC"/>
    <w:rsid w:val="00327C61"/>
    <w:rsid w:val="003337B1"/>
    <w:rsid w:val="003404A8"/>
    <w:rsid w:val="00344B25"/>
    <w:rsid w:val="00346213"/>
    <w:rsid w:val="003466DA"/>
    <w:rsid w:val="00346EBD"/>
    <w:rsid w:val="00347D4F"/>
    <w:rsid w:val="00355841"/>
    <w:rsid w:val="00357182"/>
    <w:rsid w:val="0036094E"/>
    <w:rsid w:val="00361822"/>
    <w:rsid w:val="0036698D"/>
    <w:rsid w:val="00370ABC"/>
    <w:rsid w:val="00373036"/>
    <w:rsid w:val="003768AC"/>
    <w:rsid w:val="0037795C"/>
    <w:rsid w:val="00385ACA"/>
    <w:rsid w:val="00387EAA"/>
    <w:rsid w:val="00392703"/>
    <w:rsid w:val="00392C8A"/>
    <w:rsid w:val="00394830"/>
    <w:rsid w:val="003962C3"/>
    <w:rsid w:val="0039753F"/>
    <w:rsid w:val="003B1C4F"/>
    <w:rsid w:val="003B4C22"/>
    <w:rsid w:val="003B640B"/>
    <w:rsid w:val="003B7399"/>
    <w:rsid w:val="003C16D2"/>
    <w:rsid w:val="003C4E54"/>
    <w:rsid w:val="003C69B1"/>
    <w:rsid w:val="003D1DB9"/>
    <w:rsid w:val="003D4041"/>
    <w:rsid w:val="003D5006"/>
    <w:rsid w:val="003D5BD0"/>
    <w:rsid w:val="003D7883"/>
    <w:rsid w:val="003E0D07"/>
    <w:rsid w:val="003F1B57"/>
    <w:rsid w:val="003F5352"/>
    <w:rsid w:val="003F681A"/>
    <w:rsid w:val="00402247"/>
    <w:rsid w:val="00411D7D"/>
    <w:rsid w:val="00420380"/>
    <w:rsid w:val="004234DE"/>
    <w:rsid w:val="004248BC"/>
    <w:rsid w:val="00425413"/>
    <w:rsid w:val="00426650"/>
    <w:rsid w:val="004317AB"/>
    <w:rsid w:val="004466E5"/>
    <w:rsid w:val="00446752"/>
    <w:rsid w:val="0044719E"/>
    <w:rsid w:val="00451BDD"/>
    <w:rsid w:val="0045534F"/>
    <w:rsid w:val="00460B6E"/>
    <w:rsid w:val="004634A3"/>
    <w:rsid w:val="00464D4A"/>
    <w:rsid w:val="004712F9"/>
    <w:rsid w:val="0047354A"/>
    <w:rsid w:val="0047451F"/>
    <w:rsid w:val="00477F9B"/>
    <w:rsid w:val="00483839"/>
    <w:rsid w:val="004839CA"/>
    <w:rsid w:val="0049055F"/>
    <w:rsid w:val="00491658"/>
    <w:rsid w:val="00491A45"/>
    <w:rsid w:val="00492E00"/>
    <w:rsid w:val="004963DB"/>
    <w:rsid w:val="004A4CE1"/>
    <w:rsid w:val="004B012E"/>
    <w:rsid w:val="004B07DE"/>
    <w:rsid w:val="004B2BC9"/>
    <w:rsid w:val="004B6321"/>
    <w:rsid w:val="004B701B"/>
    <w:rsid w:val="004C1AAB"/>
    <w:rsid w:val="004C6BFC"/>
    <w:rsid w:val="004D03AB"/>
    <w:rsid w:val="004D2936"/>
    <w:rsid w:val="004D57F3"/>
    <w:rsid w:val="004E4AA1"/>
    <w:rsid w:val="004E51A8"/>
    <w:rsid w:val="004F1098"/>
    <w:rsid w:val="004F1D52"/>
    <w:rsid w:val="004F359B"/>
    <w:rsid w:val="00502150"/>
    <w:rsid w:val="005035D2"/>
    <w:rsid w:val="0051174D"/>
    <w:rsid w:val="00512EF7"/>
    <w:rsid w:val="0051556F"/>
    <w:rsid w:val="0051654B"/>
    <w:rsid w:val="0051765E"/>
    <w:rsid w:val="005214A7"/>
    <w:rsid w:val="00521E40"/>
    <w:rsid w:val="00522C6F"/>
    <w:rsid w:val="005247E1"/>
    <w:rsid w:val="005263E7"/>
    <w:rsid w:val="005268F4"/>
    <w:rsid w:val="00526FE1"/>
    <w:rsid w:val="00530A52"/>
    <w:rsid w:val="005319CC"/>
    <w:rsid w:val="0053419F"/>
    <w:rsid w:val="00560101"/>
    <w:rsid w:val="00560151"/>
    <w:rsid w:val="0056482E"/>
    <w:rsid w:val="00567189"/>
    <w:rsid w:val="0057229D"/>
    <w:rsid w:val="00572E67"/>
    <w:rsid w:val="00577BDB"/>
    <w:rsid w:val="00584D06"/>
    <w:rsid w:val="0058795B"/>
    <w:rsid w:val="00590C82"/>
    <w:rsid w:val="00596809"/>
    <w:rsid w:val="005A30A9"/>
    <w:rsid w:val="005A415D"/>
    <w:rsid w:val="005A4A98"/>
    <w:rsid w:val="005B001C"/>
    <w:rsid w:val="005B0CB7"/>
    <w:rsid w:val="005B2D89"/>
    <w:rsid w:val="005B488B"/>
    <w:rsid w:val="005B57A9"/>
    <w:rsid w:val="005B741F"/>
    <w:rsid w:val="005C39D0"/>
    <w:rsid w:val="005D06B8"/>
    <w:rsid w:val="005D1432"/>
    <w:rsid w:val="005D25F0"/>
    <w:rsid w:val="005D5B0A"/>
    <w:rsid w:val="005E098E"/>
    <w:rsid w:val="005E0F88"/>
    <w:rsid w:val="005E2314"/>
    <w:rsid w:val="005E350E"/>
    <w:rsid w:val="005E7EC2"/>
    <w:rsid w:val="005F15AC"/>
    <w:rsid w:val="005F752B"/>
    <w:rsid w:val="005F7766"/>
    <w:rsid w:val="00612B29"/>
    <w:rsid w:val="00616870"/>
    <w:rsid w:val="00616A26"/>
    <w:rsid w:val="006309EA"/>
    <w:rsid w:val="006348C5"/>
    <w:rsid w:val="0063759B"/>
    <w:rsid w:val="00644C82"/>
    <w:rsid w:val="00646AC1"/>
    <w:rsid w:val="00647BE4"/>
    <w:rsid w:val="00651C22"/>
    <w:rsid w:val="00654423"/>
    <w:rsid w:val="0066024C"/>
    <w:rsid w:val="006633AE"/>
    <w:rsid w:val="00667998"/>
    <w:rsid w:val="006723AD"/>
    <w:rsid w:val="006817BC"/>
    <w:rsid w:val="00683C03"/>
    <w:rsid w:val="00694754"/>
    <w:rsid w:val="00694B88"/>
    <w:rsid w:val="00697F40"/>
    <w:rsid w:val="006A08F5"/>
    <w:rsid w:val="006A0BA8"/>
    <w:rsid w:val="006A1A03"/>
    <w:rsid w:val="006A6B3D"/>
    <w:rsid w:val="006A71AF"/>
    <w:rsid w:val="006A760F"/>
    <w:rsid w:val="006B23C5"/>
    <w:rsid w:val="006B2D55"/>
    <w:rsid w:val="006B3183"/>
    <w:rsid w:val="006B3C26"/>
    <w:rsid w:val="006B69F0"/>
    <w:rsid w:val="006B754B"/>
    <w:rsid w:val="006B7A0E"/>
    <w:rsid w:val="006C1DA5"/>
    <w:rsid w:val="006C505C"/>
    <w:rsid w:val="006C61B5"/>
    <w:rsid w:val="006C6AE9"/>
    <w:rsid w:val="006D041C"/>
    <w:rsid w:val="006D34AC"/>
    <w:rsid w:val="006E2839"/>
    <w:rsid w:val="006E51A1"/>
    <w:rsid w:val="006E77F8"/>
    <w:rsid w:val="006F1881"/>
    <w:rsid w:val="006F1F00"/>
    <w:rsid w:val="006F564B"/>
    <w:rsid w:val="006F5A2F"/>
    <w:rsid w:val="007020DC"/>
    <w:rsid w:val="00704E5D"/>
    <w:rsid w:val="00706541"/>
    <w:rsid w:val="0070689F"/>
    <w:rsid w:val="0070776A"/>
    <w:rsid w:val="007120B2"/>
    <w:rsid w:val="007219D8"/>
    <w:rsid w:val="00721DE5"/>
    <w:rsid w:val="007233B5"/>
    <w:rsid w:val="00724390"/>
    <w:rsid w:val="007256C4"/>
    <w:rsid w:val="00726DC6"/>
    <w:rsid w:val="007300EF"/>
    <w:rsid w:val="00732399"/>
    <w:rsid w:val="00737B83"/>
    <w:rsid w:val="00741D54"/>
    <w:rsid w:val="00743397"/>
    <w:rsid w:val="00743718"/>
    <w:rsid w:val="00747BEF"/>
    <w:rsid w:val="00752348"/>
    <w:rsid w:val="00754B0D"/>
    <w:rsid w:val="007571E1"/>
    <w:rsid w:val="0075773A"/>
    <w:rsid w:val="00762EB0"/>
    <w:rsid w:val="00767818"/>
    <w:rsid w:val="00770A27"/>
    <w:rsid w:val="00771836"/>
    <w:rsid w:val="00776C35"/>
    <w:rsid w:val="00777C07"/>
    <w:rsid w:val="00782532"/>
    <w:rsid w:val="00782FBB"/>
    <w:rsid w:val="00787FA8"/>
    <w:rsid w:val="00795CFA"/>
    <w:rsid w:val="00797FB9"/>
    <w:rsid w:val="007A2067"/>
    <w:rsid w:val="007A7223"/>
    <w:rsid w:val="007B1C33"/>
    <w:rsid w:val="007C2C4C"/>
    <w:rsid w:val="007C76C7"/>
    <w:rsid w:val="007D396B"/>
    <w:rsid w:val="007D4267"/>
    <w:rsid w:val="007E012E"/>
    <w:rsid w:val="007F4353"/>
    <w:rsid w:val="007F6534"/>
    <w:rsid w:val="007F6DEA"/>
    <w:rsid w:val="00800EB0"/>
    <w:rsid w:val="00803CD1"/>
    <w:rsid w:val="00804ECE"/>
    <w:rsid w:val="00805BB8"/>
    <w:rsid w:val="00811CC8"/>
    <w:rsid w:val="00811E6A"/>
    <w:rsid w:val="00814371"/>
    <w:rsid w:val="00814AF7"/>
    <w:rsid w:val="00817303"/>
    <w:rsid w:val="00822573"/>
    <w:rsid w:val="00822DE8"/>
    <w:rsid w:val="00845AE4"/>
    <w:rsid w:val="00846465"/>
    <w:rsid w:val="008470D1"/>
    <w:rsid w:val="0085061D"/>
    <w:rsid w:val="0085068D"/>
    <w:rsid w:val="008518CA"/>
    <w:rsid w:val="00853BDD"/>
    <w:rsid w:val="00854F24"/>
    <w:rsid w:val="00861F54"/>
    <w:rsid w:val="00865D7B"/>
    <w:rsid w:val="00867CE9"/>
    <w:rsid w:val="00870221"/>
    <w:rsid w:val="00870333"/>
    <w:rsid w:val="00877433"/>
    <w:rsid w:val="00877486"/>
    <w:rsid w:val="00890FC5"/>
    <w:rsid w:val="0089798F"/>
    <w:rsid w:val="008A1404"/>
    <w:rsid w:val="008A4CF3"/>
    <w:rsid w:val="008A518A"/>
    <w:rsid w:val="008A6EC4"/>
    <w:rsid w:val="008A7AAF"/>
    <w:rsid w:val="008B4EFF"/>
    <w:rsid w:val="008B758E"/>
    <w:rsid w:val="008C5FC3"/>
    <w:rsid w:val="008D528D"/>
    <w:rsid w:val="008D5D07"/>
    <w:rsid w:val="008D66BD"/>
    <w:rsid w:val="008D698F"/>
    <w:rsid w:val="008D7D68"/>
    <w:rsid w:val="008E09E0"/>
    <w:rsid w:val="008E2E60"/>
    <w:rsid w:val="008E49D1"/>
    <w:rsid w:val="008E4EDE"/>
    <w:rsid w:val="008F3B8B"/>
    <w:rsid w:val="0090396D"/>
    <w:rsid w:val="00906042"/>
    <w:rsid w:val="00910598"/>
    <w:rsid w:val="009112B3"/>
    <w:rsid w:val="00913B2A"/>
    <w:rsid w:val="009244A6"/>
    <w:rsid w:val="0092509C"/>
    <w:rsid w:val="0093053C"/>
    <w:rsid w:val="009329D8"/>
    <w:rsid w:val="00934AB6"/>
    <w:rsid w:val="009401E1"/>
    <w:rsid w:val="00940505"/>
    <w:rsid w:val="00940791"/>
    <w:rsid w:val="009432BF"/>
    <w:rsid w:val="009520A3"/>
    <w:rsid w:val="00955065"/>
    <w:rsid w:val="009564F5"/>
    <w:rsid w:val="009575EB"/>
    <w:rsid w:val="00983628"/>
    <w:rsid w:val="00987CAC"/>
    <w:rsid w:val="009948D4"/>
    <w:rsid w:val="00995104"/>
    <w:rsid w:val="009A3542"/>
    <w:rsid w:val="009B5756"/>
    <w:rsid w:val="009B5DE3"/>
    <w:rsid w:val="009B625F"/>
    <w:rsid w:val="009B7C1F"/>
    <w:rsid w:val="009B7EF2"/>
    <w:rsid w:val="009C76E4"/>
    <w:rsid w:val="009D0E84"/>
    <w:rsid w:val="009D10E3"/>
    <w:rsid w:val="009D4365"/>
    <w:rsid w:val="009D44FF"/>
    <w:rsid w:val="009E0DCA"/>
    <w:rsid w:val="009E357F"/>
    <w:rsid w:val="009E4340"/>
    <w:rsid w:val="009F1122"/>
    <w:rsid w:val="009F378B"/>
    <w:rsid w:val="009F4658"/>
    <w:rsid w:val="009F4897"/>
    <w:rsid w:val="009F54BA"/>
    <w:rsid w:val="009F54C7"/>
    <w:rsid w:val="009F5573"/>
    <w:rsid w:val="00A00BA6"/>
    <w:rsid w:val="00A01B2C"/>
    <w:rsid w:val="00A01C03"/>
    <w:rsid w:val="00A028C4"/>
    <w:rsid w:val="00A04507"/>
    <w:rsid w:val="00A14448"/>
    <w:rsid w:val="00A2200F"/>
    <w:rsid w:val="00A22A9E"/>
    <w:rsid w:val="00A321A8"/>
    <w:rsid w:val="00A36B0A"/>
    <w:rsid w:val="00A37438"/>
    <w:rsid w:val="00A42BB8"/>
    <w:rsid w:val="00A42C14"/>
    <w:rsid w:val="00A42D1F"/>
    <w:rsid w:val="00A47091"/>
    <w:rsid w:val="00A50F60"/>
    <w:rsid w:val="00A51BB3"/>
    <w:rsid w:val="00A5310E"/>
    <w:rsid w:val="00A60153"/>
    <w:rsid w:val="00A60459"/>
    <w:rsid w:val="00A60899"/>
    <w:rsid w:val="00A66F3A"/>
    <w:rsid w:val="00A70EE6"/>
    <w:rsid w:val="00A71279"/>
    <w:rsid w:val="00A72B13"/>
    <w:rsid w:val="00A75048"/>
    <w:rsid w:val="00A768CC"/>
    <w:rsid w:val="00A806F7"/>
    <w:rsid w:val="00A82FAB"/>
    <w:rsid w:val="00A8778D"/>
    <w:rsid w:val="00A91AA7"/>
    <w:rsid w:val="00A94BEC"/>
    <w:rsid w:val="00A97EA8"/>
    <w:rsid w:val="00AA5997"/>
    <w:rsid w:val="00AA5A87"/>
    <w:rsid w:val="00AA78E1"/>
    <w:rsid w:val="00AB50B4"/>
    <w:rsid w:val="00AB5629"/>
    <w:rsid w:val="00AC051A"/>
    <w:rsid w:val="00AC20E0"/>
    <w:rsid w:val="00AC42DC"/>
    <w:rsid w:val="00AC6125"/>
    <w:rsid w:val="00AC6140"/>
    <w:rsid w:val="00AC6B99"/>
    <w:rsid w:val="00AD42DE"/>
    <w:rsid w:val="00AD6E36"/>
    <w:rsid w:val="00AE54E9"/>
    <w:rsid w:val="00AE79ED"/>
    <w:rsid w:val="00AF07FE"/>
    <w:rsid w:val="00AF0EBE"/>
    <w:rsid w:val="00B01F40"/>
    <w:rsid w:val="00B027CB"/>
    <w:rsid w:val="00B03C6A"/>
    <w:rsid w:val="00B069CB"/>
    <w:rsid w:val="00B10BCF"/>
    <w:rsid w:val="00B131F9"/>
    <w:rsid w:val="00B133C0"/>
    <w:rsid w:val="00B133E2"/>
    <w:rsid w:val="00B153B0"/>
    <w:rsid w:val="00B17190"/>
    <w:rsid w:val="00B174B4"/>
    <w:rsid w:val="00B17A63"/>
    <w:rsid w:val="00B203E5"/>
    <w:rsid w:val="00B21EC8"/>
    <w:rsid w:val="00B256AC"/>
    <w:rsid w:val="00B305F5"/>
    <w:rsid w:val="00B30A5C"/>
    <w:rsid w:val="00B36578"/>
    <w:rsid w:val="00B46493"/>
    <w:rsid w:val="00B46A48"/>
    <w:rsid w:val="00B47EF3"/>
    <w:rsid w:val="00B51A30"/>
    <w:rsid w:val="00B52FFB"/>
    <w:rsid w:val="00B531CA"/>
    <w:rsid w:val="00B545C8"/>
    <w:rsid w:val="00B55D4C"/>
    <w:rsid w:val="00B61F28"/>
    <w:rsid w:val="00B634FB"/>
    <w:rsid w:val="00B728CA"/>
    <w:rsid w:val="00B84CA7"/>
    <w:rsid w:val="00B873B2"/>
    <w:rsid w:val="00B934BC"/>
    <w:rsid w:val="00BA6B31"/>
    <w:rsid w:val="00BB039C"/>
    <w:rsid w:val="00BB1D61"/>
    <w:rsid w:val="00BB2101"/>
    <w:rsid w:val="00BB32E6"/>
    <w:rsid w:val="00BB4BFA"/>
    <w:rsid w:val="00BB7999"/>
    <w:rsid w:val="00BC32FE"/>
    <w:rsid w:val="00BC37AB"/>
    <w:rsid w:val="00BC4D5D"/>
    <w:rsid w:val="00BD5268"/>
    <w:rsid w:val="00BE4D49"/>
    <w:rsid w:val="00BE560D"/>
    <w:rsid w:val="00BF09ED"/>
    <w:rsid w:val="00BF18BA"/>
    <w:rsid w:val="00BF4EF4"/>
    <w:rsid w:val="00BF78F4"/>
    <w:rsid w:val="00C0276C"/>
    <w:rsid w:val="00C03EC2"/>
    <w:rsid w:val="00C05749"/>
    <w:rsid w:val="00C0772D"/>
    <w:rsid w:val="00C162D5"/>
    <w:rsid w:val="00C162F8"/>
    <w:rsid w:val="00C166C2"/>
    <w:rsid w:val="00C23664"/>
    <w:rsid w:val="00C2444B"/>
    <w:rsid w:val="00C27C69"/>
    <w:rsid w:val="00C30EC9"/>
    <w:rsid w:val="00C368F6"/>
    <w:rsid w:val="00C51635"/>
    <w:rsid w:val="00C528A9"/>
    <w:rsid w:val="00C52AD8"/>
    <w:rsid w:val="00C5403E"/>
    <w:rsid w:val="00C55FB0"/>
    <w:rsid w:val="00C56330"/>
    <w:rsid w:val="00C6056A"/>
    <w:rsid w:val="00C6325F"/>
    <w:rsid w:val="00C70BB6"/>
    <w:rsid w:val="00C72B01"/>
    <w:rsid w:val="00C75F47"/>
    <w:rsid w:val="00C7610F"/>
    <w:rsid w:val="00C80F78"/>
    <w:rsid w:val="00C816ED"/>
    <w:rsid w:val="00C83492"/>
    <w:rsid w:val="00C845A3"/>
    <w:rsid w:val="00C86843"/>
    <w:rsid w:val="00C90744"/>
    <w:rsid w:val="00C92813"/>
    <w:rsid w:val="00C92E1E"/>
    <w:rsid w:val="00CA511B"/>
    <w:rsid w:val="00CA5193"/>
    <w:rsid w:val="00CA582D"/>
    <w:rsid w:val="00CB06F3"/>
    <w:rsid w:val="00CB5D78"/>
    <w:rsid w:val="00CC67E6"/>
    <w:rsid w:val="00CD4E5C"/>
    <w:rsid w:val="00CD569E"/>
    <w:rsid w:val="00CD7286"/>
    <w:rsid w:val="00CE09FC"/>
    <w:rsid w:val="00CE1746"/>
    <w:rsid w:val="00CE3F53"/>
    <w:rsid w:val="00CF2308"/>
    <w:rsid w:val="00CF36A2"/>
    <w:rsid w:val="00CF47D1"/>
    <w:rsid w:val="00CF4AE3"/>
    <w:rsid w:val="00D0135B"/>
    <w:rsid w:val="00D023A4"/>
    <w:rsid w:val="00D032DB"/>
    <w:rsid w:val="00D05C2D"/>
    <w:rsid w:val="00D06E38"/>
    <w:rsid w:val="00D13CDB"/>
    <w:rsid w:val="00D1508E"/>
    <w:rsid w:val="00D17FAB"/>
    <w:rsid w:val="00D244D5"/>
    <w:rsid w:val="00D26075"/>
    <w:rsid w:val="00D30BAB"/>
    <w:rsid w:val="00D341E1"/>
    <w:rsid w:val="00D34C85"/>
    <w:rsid w:val="00D5648A"/>
    <w:rsid w:val="00D632D4"/>
    <w:rsid w:val="00D63CE2"/>
    <w:rsid w:val="00D704A2"/>
    <w:rsid w:val="00D735DD"/>
    <w:rsid w:val="00D743DC"/>
    <w:rsid w:val="00D816E9"/>
    <w:rsid w:val="00D84518"/>
    <w:rsid w:val="00D86097"/>
    <w:rsid w:val="00D87D53"/>
    <w:rsid w:val="00D9274D"/>
    <w:rsid w:val="00D93F4B"/>
    <w:rsid w:val="00D96CDC"/>
    <w:rsid w:val="00DA22F1"/>
    <w:rsid w:val="00DA2D7F"/>
    <w:rsid w:val="00DA5357"/>
    <w:rsid w:val="00DA7222"/>
    <w:rsid w:val="00DB41D4"/>
    <w:rsid w:val="00DB5DB0"/>
    <w:rsid w:val="00DB6E01"/>
    <w:rsid w:val="00DC0569"/>
    <w:rsid w:val="00DC5860"/>
    <w:rsid w:val="00DD7CC7"/>
    <w:rsid w:val="00DE4EFD"/>
    <w:rsid w:val="00DF013B"/>
    <w:rsid w:val="00DF1CE1"/>
    <w:rsid w:val="00DF24EF"/>
    <w:rsid w:val="00DF4855"/>
    <w:rsid w:val="00DF5CE7"/>
    <w:rsid w:val="00E0222B"/>
    <w:rsid w:val="00E02CB0"/>
    <w:rsid w:val="00E04B37"/>
    <w:rsid w:val="00E05040"/>
    <w:rsid w:val="00E136F9"/>
    <w:rsid w:val="00E143F3"/>
    <w:rsid w:val="00E179D6"/>
    <w:rsid w:val="00E22572"/>
    <w:rsid w:val="00E236D7"/>
    <w:rsid w:val="00E27644"/>
    <w:rsid w:val="00E30C36"/>
    <w:rsid w:val="00E344C6"/>
    <w:rsid w:val="00E370C1"/>
    <w:rsid w:val="00E4191A"/>
    <w:rsid w:val="00E420C1"/>
    <w:rsid w:val="00E473F5"/>
    <w:rsid w:val="00E47F30"/>
    <w:rsid w:val="00E52B13"/>
    <w:rsid w:val="00E62A87"/>
    <w:rsid w:val="00E63497"/>
    <w:rsid w:val="00E6565E"/>
    <w:rsid w:val="00E77172"/>
    <w:rsid w:val="00E828DA"/>
    <w:rsid w:val="00E8618D"/>
    <w:rsid w:val="00E92D03"/>
    <w:rsid w:val="00E9497F"/>
    <w:rsid w:val="00EA220A"/>
    <w:rsid w:val="00EB0777"/>
    <w:rsid w:val="00EB13C7"/>
    <w:rsid w:val="00EB5333"/>
    <w:rsid w:val="00EC0B46"/>
    <w:rsid w:val="00EC431C"/>
    <w:rsid w:val="00EC5122"/>
    <w:rsid w:val="00EC51C1"/>
    <w:rsid w:val="00EC55ED"/>
    <w:rsid w:val="00EC7B18"/>
    <w:rsid w:val="00ED43D3"/>
    <w:rsid w:val="00EE5944"/>
    <w:rsid w:val="00EE6C2C"/>
    <w:rsid w:val="00EF01B1"/>
    <w:rsid w:val="00EF0595"/>
    <w:rsid w:val="00EF0851"/>
    <w:rsid w:val="00EF4068"/>
    <w:rsid w:val="00EF4596"/>
    <w:rsid w:val="00EF5D0D"/>
    <w:rsid w:val="00F03F31"/>
    <w:rsid w:val="00F040F6"/>
    <w:rsid w:val="00F04F35"/>
    <w:rsid w:val="00F07594"/>
    <w:rsid w:val="00F1041A"/>
    <w:rsid w:val="00F13C20"/>
    <w:rsid w:val="00F1579D"/>
    <w:rsid w:val="00F2097C"/>
    <w:rsid w:val="00F2270E"/>
    <w:rsid w:val="00F2290B"/>
    <w:rsid w:val="00F30B06"/>
    <w:rsid w:val="00F32A2A"/>
    <w:rsid w:val="00F442FE"/>
    <w:rsid w:val="00F46CC1"/>
    <w:rsid w:val="00F47205"/>
    <w:rsid w:val="00F5146B"/>
    <w:rsid w:val="00F56232"/>
    <w:rsid w:val="00F6574E"/>
    <w:rsid w:val="00F67F67"/>
    <w:rsid w:val="00F726A6"/>
    <w:rsid w:val="00F729E3"/>
    <w:rsid w:val="00F80C27"/>
    <w:rsid w:val="00F80FCF"/>
    <w:rsid w:val="00F811D3"/>
    <w:rsid w:val="00F8398E"/>
    <w:rsid w:val="00F8550D"/>
    <w:rsid w:val="00F92BBD"/>
    <w:rsid w:val="00F96961"/>
    <w:rsid w:val="00FA42C7"/>
    <w:rsid w:val="00FA528E"/>
    <w:rsid w:val="00FB6028"/>
    <w:rsid w:val="00FC31F2"/>
    <w:rsid w:val="00FD2093"/>
    <w:rsid w:val="00FD772E"/>
    <w:rsid w:val="00FE0DA0"/>
    <w:rsid w:val="00FE1B0D"/>
    <w:rsid w:val="00FE2EA9"/>
    <w:rsid w:val="00FE7531"/>
    <w:rsid w:val="00FF6670"/>
    <w:rsid w:val="03DDFF40"/>
    <w:rsid w:val="053F38EC"/>
    <w:rsid w:val="072F2D06"/>
    <w:rsid w:val="0731957E"/>
    <w:rsid w:val="0CD7B3B1"/>
    <w:rsid w:val="0E883FC3"/>
    <w:rsid w:val="0F18F732"/>
    <w:rsid w:val="0F3CA763"/>
    <w:rsid w:val="12E79D5C"/>
    <w:rsid w:val="1393B210"/>
    <w:rsid w:val="17BB0E7F"/>
    <w:rsid w:val="197DFAF1"/>
    <w:rsid w:val="1C3FA2EF"/>
    <w:rsid w:val="1D1BA0D9"/>
    <w:rsid w:val="1FB58445"/>
    <w:rsid w:val="23650685"/>
    <w:rsid w:val="24FE6E6E"/>
    <w:rsid w:val="2500D6E6"/>
    <w:rsid w:val="25A64A06"/>
    <w:rsid w:val="269CA747"/>
    <w:rsid w:val="272595F9"/>
    <w:rsid w:val="27570793"/>
    <w:rsid w:val="28ABCCDF"/>
    <w:rsid w:val="2A0D3D30"/>
    <w:rsid w:val="2A479D40"/>
    <w:rsid w:val="2A6092CC"/>
    <w:rsid w:val="2CDEB3A5"/>
    <w:rsid w:val="2D53C32E"/>
    <w:rsid w:val="2EC9FDFD"/>
    <w:rsid w:val="31C0F61E"/>
    <w:rsid w:val="326BA4B1"/>
    <w:rsid w:val="33177DCA"/>
    <w:rsid w:val="3502F2BA"/>
    <w:rsid w:val="355503F0"/>
    <w:rsid w:val="35E08732"/>
    <w:rsid w:val="369EC31B"/>
    <w:rsid w:val="372366A6"/>
    <w:rsid w:val="37B42C41"/>
    <w:rsid w:val="383037A2"/>
    <w:rsid w:val="383A937C"/>
    <w:rsid w:val="3ABC5604"/>
    <w:rsid w:val="3DCE4697"/>
    <w:rsid w:val="3E8650C9"/>
    <w:rsid w:val="428C6FD2"/>
    <w:rsid w:val="440C90D6"/>
    <w:rsid w:val="44F83372"/>
    <w:rsid w:val="468CD3E6"/>
    <w:rsid w:val="46E5FA41"/>
    <w:rsid w:val="474AC0B2"/>
    <w:rsid w:val="4C62F29E"/>
    <w:rsid w:val="4D2373EF"/>
    <w:rsid w:val="4D51952A"/>
    <w:rsid w:val="4E0E2685"/>
    <w:rsid w:val="4FB42064"/>
    <w:rsid w:val="522DC101"/>
    <w:rsid w:val="5286CCBD"/>
    <w:rsid w:val="528BD837"/>
    <w:rsid w:val="52D23422"/>
    <w:rsid w:val="5331F19D"/>
    <w:rsid w:val="560D7488"/>
    <w:rsid w:val="56AF73FE"/>
    <w:rsid w:val="59115929"/>
    <w:rsid w:val="591DF16F"/>
    <w:rsid w:val="59818084"/>
    <w:rsid w:val="5A37B981"/>
    <w:rsid w:val="5B6C90BA"/>
    <w:rsid w:val="5BC0860A"/>
    <w:rsid w:val="5F55ADB6"/>
    <w:rsid w:val="5FAFDBF8"/>
    <w:rsid w:val="64CECFCF"/>
    <w:rsid w:val="65784FE7"/>
    <w:rsid w:val="68ACF816"/>
    <w:rsid w:val="69465E99"/>
    <w:rsid w:val="6AAE83B6"/>
    <w:rsid w:val="6BD693FD"/>
    <w:rsid w:val="6D62A280"/>
    <w:rsid w:val="6D9E35EE"/>
    <w:rsid w:val="6EA475FF"/>
    <w:rsid w:val="6EDA510D"/>
    <w:rsid w:val="6F0609D0"/>
    <w:rsid w:val="6F087248"/>
    <w:rsid w:val="71264CB1"/>
    <w:rsid w:val="71698AD8"/>
    <w:rsid w:val="7404CC52"/>
    <w:rsid w:val="7481568B"/>
    <w:rsid w:val="75644DE6"/>
    <w:rsid w:val="75754B54"/>
    <w:rsid w:val="7702DF46"/>
    <w:rsid w:val="7979DCEC"/>
    <w:rsid w:val="7995EE88"/>
    <w:rsid w:val="79DC4D63"/>
    <w:rsid w:val="7A2F0DEB"/>
    <w:rsid w:val="7C6E1371"/>
    <w:rsid w:val="7E1BC35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598CD"/>
  <w15:chartTrackingRefBased/>
  <w15:docId w15:val="{2FE43B17-B73C-A643-8AC8-1F5580134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316663"/>
    <w:pPr>
      <w:spacing w:line="312" w:lineRule="auto"/>
      <w:ind w:left="-142"/>
      <w:jc w:val="both"/>
    </w:pPr>
    <w:rPr>
      <w:rFonts w:ascii="Times New Roman" w:hAnsi="Times New Roman"/>
      <w:sz w:val="24"/>
    </w:rPr>
  </w:style>
  <w:style w:type="paragraph" w:styleId="Nadpis1">
    <w:name w:val="heading 1"/>
    <w:basedOn w:val="Normln"/>
    <w:next w:val="Normln"/>
    <w:link w:val="Nadpis1Char"/>
    <w:uiPriority w:val="9"/>
    <w:qFormat/>
    <w:rsid w:val="00DC5860"/>
    <w:pPr>
      <w:keepNext/>
      <w:keepLines/>
      <w:spacing w:before="240" w:after="0"/>
      <w:outlineLvl w:val="0"/>
    </w:pPr>
    <w:rPr>
      <w:rFonts w:eastAsiaTheme="majorEastAsia" w:cstheme="majorBidi"/>
      <w:color w:val="000000" w:themeColor="text1"/>
      <w:sz w:val="52"/>
      <w:szCs w:val="32"/>
    </w:rPr>
  </w:style>
  <w:style w:type="paragraph" w:styleId="Nadpis2">
    <w:name w:val="heading 2"/>
    <w:basedOn w:val="Normln"/>
    <w:next w:val="Normln"/>
    <w:link w:val="Nadpis2Char"/>
    <w:uiPriority w:val="9"/>
    <w:unhideWhenUsed/>
    <w:qFormat/>
    <w:rsid w:val="003D5006"/>
    <w:pPr>
      <w:keepNext/>
      <w:keepLines/>
      <w:numPr>
        <w:numId w:val="4"/>
      </w:numPr>
      <w:spacing w:before="40" w:after="0"/>
      <w:outlineLvl w:val="1"/>
    </w:pPr>
    <w:rPr>
      <w:rFonts w:eastAsiaTheme="majorEastAsia" w:cstheme="majorBidi"/>
      <w:sz w:val="40"/>
      <w:szCs w:val="26"/>
    </w:rPr>
  </w:style>
  <w:style w:type="paragraph" w:styleId="Nadpis3">
    <w:name w:val="heading 3"/>
    <w:basedOn w:val="Normln"/>
    <w:next w:val="Normln"/>
    <w:link w:val="Nadpis3Char"/>
    <w:uiPriority w:val="9"/>
    <w:unhideWhenUsed/>
    <w:qFormat/>
    <w:rsid w:val="003D5006"/>
    <w:pPr>
      <w:keepNext/>
      <w:keepLines/>
      <w:spacing w:before="40" w:after="0"/>
      <w:outlineLvl w:val="2"/>
    </w:pPr>
    <w:rPr>
      <w:rFonts w:eastAsiaTheme="majorEastAsia" w:cstheme="majorBidi"/>
      <w:sz w:val="36"/>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9305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93053C"/>
    <w:rPr>
      <w:rFonts w:asciiTheme="majorHAnsi" w:eastAsiaTheme="majorEastAsia" w:hAnsiTheme="majorHAnsi" w:cstheme="majorBidi"/>
      <w:spacing w:val="-10"/>
      <w:kern w:val="28"/>
      <w:sz w:val="56"/>
      <w:szCs w:val="56"/>
    </w:rPr>
  </w:style>
  <w:style w:type="character" w:customStyle="1" w:styleId="text">
    <w:name w:val="text"/>
    <w:uiPriority w:val="1"/>
    <w:rsid w:val="003D5006"/>
    <w:rPr>
      <w:rFonts w:ascii="Times New Roman" w:hAnsi="Times New Roman"/>
      <w:i w:val="0"/>
      <w:color w:val="auto"/>
      <w:sz w:val="24"/>
    </w:rPr>
  </w:style>
  <w:style w:type="character" w:customStyle="1" w:styleId="Nadpis1Char">
    <w:name w:val="Nadpis 1 Char"/>
    <w:basedOn w:val="Standardnpsmoodstavce"/>
    <w:link w:val="Nadpis1"/>
    <w:uiPriority w:val="9"/>
    <w:rsid w:val="00DC5860"/>
    <w:rPr>
      <w:rFonts w:ascii="Times New Roman" w:eastAsiaTheme="majorEastAsia" w:hAnsi="Times New Roman" w:cstheme="majorBidi"/>
      <w:color w:val="000000" w:themeColor="text1"/>
      <w:sz w:val="52"/>
      <w:szCs w:val="32"/>
    </w:rPr>
  </w:style>
  <w:style w:type="paragraph" w:styleId="Nadpisobsahu">
    <w:name w:val="TOC Heading"/>
    <w:basedOn w:val="Nadpis1"/>
    <w:next w:val="Normln"/>
    <w:uiPriority w:val="39"/>
    <w:unhideWhenUsed/>
    <w:qFormat/>
    <w:rsid w:val="00D032DB"/>
    <w:pPr>
      <w:outlineLvl w:val="9"/>
    </w:pPr>
    <w:rPr>
      <w:lang w:eastAsia="cs-CZ"/>
    </w:rPr>
  </w:style>
  <w:style w:type="paragraph" w:styleId="Odstavecseseznamem">
    <w:name w:val="List Paragraph"/>
    <w:basedOn w:val="Normln"/>
    <w:uiPriority w:val="34"/>
    <w:qFormat/>
    <w:rsid w:val="00D032DB"/>
    <w:pPr>
      <w:ind w:left="720"/>
      <w:contextualSpacing/>
    </w:pPr>
  </w:style>
  <w:style w:type="character" w:customStyle="1" w:styleId="Nadpis2Char">
    <w:name w:val="Nadpis 2 Char"/>
    <w:basedOn w:val="Standardnpsmoodstavce"/>
    <w:link w:val="Nadpis2"/>
    <w:uiPriority w:val="9"/>
    <w:rsid w:val="003D5006"/>
    <w:rPr>
      <w:rFonts w:ascii="Times New Roman" w:eastAsiaTheme="majorEastAsia" w:hAnsi="Times New Roman" w:cstheme="majorBidi"/>
      <w:sz w:val="40"/>
      <w:szCs w:val="26"/>
    </w:rPr>
  </w:style>
  <w:style w:type="character" w:customStyle="1" w:styleId="Nadpis3Char">
    <w:name w:val="Nadpis 3 Char"/>
    <w:basedOn w:val="Standardnpsmoodstavce"/>
    <w:link w:val="Nadpis3"/>
    <w:uiPriority w:val="9"/>
    <w:rsid w:val="003D5006"/>
    <w:rPr>
      <w:rFonts w:ascii="Times New Roman" w:eastAsiaTheme="majorEastAsia" w:hAnsi="Times New Roman" w:cstheme="majorBidi"/>
      <w:sz w:val="36"/>
      <w:szCs w:val="24"/>
    </w:rPr>
  </w:style>
  <w:style w:type="paragraph" w:styleId="Obsah1">
    <w:name w:val="toc 1"/>
    <w:basedOn w:val="Normln"/>
    <w:next w:val="Normln"/>
    <w:autoRedefine/>
    <w:uiPriority w:val="39"/>
    <w:unhideWhenUsed/>
    <w:rsid w:val="003D5006"/>
    <w:pPr>
      <w:spacing w:after="100"/>
    </w:pPr>
  </w:style>
  <w:style w:type="paragraph" w:styleId="Obsah2">
    <w:name w:val="toc 2"/>
    <w:basedOn w:val="Normln"/>
    <w:next w:val="Normln"/>
    <w:autoRedefine/>
    <w:uiPriority w:val="39"/>
    <w:unhideWhenUsed/>
    <w:rsid w:val="003D5006"/>
    <w:pPr>
      <w:spacing w:after="100"/>
      <w:ind w:left="220"/>
    </w:pPr>
  </w:style>
  <w:style w:type="character" w:styleId="Hypertextovodkaz">
    <w:name w:val="Hyperlink"/>
    <w:basedOn w:val="Standardnpsmoodstavce"/>
    <w:uiPriority w:val="99"/>
    <w:unhideWhenUsed/>
    <w:rsid w:val="003D5006"/>
    <w:rPr>
      <w:color w:val="0563C1" w:themeColor="hyperlink"/>
      <w:u w:val="single"/>
    </w:rPr>
  </w:style>
  <w:style w:type="paragraph" w:styleId="Zhlav">
    <w:name w:val="header"/>
    <w:basedOn w:val="Normln"/>
    <w:link w:val="ZhlavChar"/>
    <w:uiPriority w:val="99"/>
    <w:unhideWhenUsed/>
    <w:rsid w:val="00795CFA"/>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795CFA"/>
  </w:style>
  <w:style w:type="paragraph" w:styleId="Zpat">
    <w:name w:val="footer"/>
    <w:basedOn w:val="Normln"/>
    <w:link w:val="ZpatChar"/>
    <w:uiPriority w:val="99"/>
    <w:unhideWhenUsed/>
    <w:rsid w:val="00795CFA"/>
    <w:pPr>
      <w:tabs>
        <w:tab w:val="center" w:pos="4536"/>
        <w:tab w:val="right" w:pos="9072"/>
      </w:tabs>
      <w:spacing w:after="0" w:line="240" w:lineRule="auto"/>
    </w:pPr>
  </w:style>
  <w:style w:type="character" w:customStyle="1" w:styleId="ZpatChar">
    <w:name w:val="Zápatí Char"/>
    <w:basedOn w:val="Standardnpsmoodstavce"/>
    <w:link w:val="Zpat"/>
    <w:uiPriority w:val="99"/>
    <w:rsid w:val="00795CFA"/>
  </w:style>
  <w:style w:type="character" w:styleId="Odkaznavysvtlivky">
    <w:name w:val="endnote reference"/>
    <w:basedOn w:val="Standardnpsmoodstavce"/>
    <w:uiPriority w:val="99"/>
    <w:semiHidden/>
    <w:unhideWhenUsed/>
    <w:rPr>
      <w:vertAlign w:val="superscript"/>
    </w:rPr>
  </w:style>
  <w:style w:type="character" w:customStyle="1" w:styleId="TextvysvtlivekChar">
    <w:name w:val="Text vysvětlivek Char"/>
    <w:basedOn w:val="Standardnpsmoodstavce"/>
    <w:link w:val="Textvysvtlivek"/>
    <w:uiPriority w:val="99"/>
    <w:semiHidden/>
    <w:rPr>
      <w:sz w:val="20"/>
      <w:szCs w:val="20"/>
    </w:rPr>
  </w:style>
  <w:style w:type="paragraph" w:styleId="Textvysvtlivek">
    <w:name w:val="endnote text"/>
    <w:basedOn w:val="Normln"/>
    <w:link w:val="TextvysvtlivekChar"/>
    <w:uiPriority w:val="99"/>
    <w:semiHidden/>
    <w:unhideWhenUsed/>
    <w:pPr>
      <w:spacing w:after="0" w:line="240" w:lineRule="auto"/>
    </w:pPr>
    <w:rPr>
      <w:sz w:val="20"/>
      <w:szCs w:val="20"/>
    </w:rPr>
  </w:style>
  <w:style w:type="paragraph" w:styleId="FormtovanvHTML">
    <w:name w:val="HTML Preformatted"/>
    <w:basedOn w:val="Normln"/>
    <w:link w:val="FormtovanvHTMLChar"/>
    <w:uiPriority w:val="99"/>
    <w:semiHidden/>
    <w:unhideWhenUsed/>
    <w:rsid w:val="00A608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rsid w:val="00A60899"/>
    <w:rPr>
      <w:rFonts w:ascii="Courier New" w:eastAsiaTheme="minorEastAsia" w:hAnsi="Courier New" w:cs="Courier New"/>
      <w:sz w:val="20"/>
      <w:szCs w:val="20"/>
      <w:lang w:eastAsia="cs-CZ"/>
    </w:rPr>
  </w:style>
  <w:style w:type="character" w:styleId="KdHTML">
    <w:name w:val="HTML Code"/>
    <w:basedOn w:val="Standardnpsmoodstavce"/>
    <w:uiPriority w:val="99"/>
    <w:semiHidden/>
    <w:unhideWhenUsed/>
    <w:rsid w:val="0018086A"/>
    <w:rPr>
      <w:rFonts w:ascii="Courier New" w:eastAsia="Times New Roman" w:hAnsi="Courier New" w:cs="Courier New"/>
      <w:sz w:val="20"/>
      <w:szCs w:val="20"/>
    </w:rPr>
  </w:style>
  <w:style w:type="character" w:customStyle="1" w:styleId="hljs-keyword">
    <w:name w:val="hljs-keyword"/>
    <w:basedOn w:val="Standardnpsmoodstavce"/>
    <w:rsid w:val="0018086A"/>
  </w:style>
  <w:style w:type="character" w:customStyle="1" w:styleId="xml">
    <w:name w:val="xml"/>
    <w:basedOn w:val="Standardnpsmoodstavce"/>
    <w:rsid w:val="0018086A"/>
  </w:style>
  <w:style w:type="character" w:customStyle="1" w:styleId="hljs-tag">
    <w:name w:val="hljs-tag"/>
    <w:basedOn w:val="Standardnpsmoodstavce"/>
    <w:rsid w:val="0018086A"/>
  </w:style>
  <w:style w:type="character" w:customStyle="1" w:styleId="hljs-name">
    <w:name w:val="hljs-name"/>
    <w:basedOn w:val="Standardnpsmoodstavce"/>
    <w:rsid w:val="0018086A"/>
  </w:style>
  <w:style w:type="character" w:customStyle="1" w:styleId="hljs-attr">
    <w:name w:val="hljs-attr"/>
    <w:basedOn w:val="Standardnpsmoodstavce"/>
    <w:rsid w:val="0018086A"/>
  </w:style>
  <w:style w:type="character" w:customStyle="1" w:styleId="hljs-string">
    <w:name w:val="hljs-string"/>
    <w:basedOn w:val="Standardnpsmoodstavce"/>
    <w:rsid w:val="0018086A"/>
  </w:style>
  <w:style w:type="character" w:customStyle="1" w:styleId="hljs-literal">
    <w:name w:val="hljs-literal"/>
    <w:basedOn w:val="Standardnpsmoodstavce"/>
    <w:rsid w:val="0018086A"/>
  </w:style>
  <w:style w:type="paragraph" w:styleId="Titulek">
    <w:name w:val="caption"/>
    <w:basedOn w:val="Normln"/>
    <w:next w:val="Normln"/>
    <w:uiPriority w:val="35"/>
    <w:unhideWhenUsed/>
    <w:qFormat/>
    <w:rsid w:val="00C90744"/>
    <w:pPr>
      <w:spacing w:after="200" w:line="240" w:lineRule="auto"/>
    </w:pPr>
    <w:rPr>
      <w:i/>
      <w:iCs/>
      <w:color w:val="44546A" w:themeColor="text2"/>
      <w:sz w:val="18"/>
      <w:szCs w:val="18"/>
    </w:rPr>
  </w:style>
  <w:style w:type="character" w:styleId="Nevyeenzmnka">
    <w:name w:val="Unresolved Mention"/>
    <w:basedOn w:val="Standardnpsmoodstavce"/>
    <w:uiPriority w:val="99"/>
    <w:semiHidden/>
    <w:unhideWhenUsed/>
    <w:rsid w:val="00196B06"/>
    <w:rPr>
      <w:color w:val="605E5C"/>
      <w:shd w:val="clear" w:color="auto" w:fill="E1DFDD"/>
    </w:rPr>
  </w:style>
  <w:style w:type="paragraph" w:styleId="Bibliografie">
    <w:name w:val="Bibliography"/>
    <w:basedOn w:val="Normln"/>
    <w:next w:val="Normln"/>
    <w:uiPriority w:val="37"/>
    <w:unhideWhenUsed/>
    <w:rsid w:val="00B131F9"/>
    <w:pPr>
      <w:tabs>
        <w:tab w:val="left" w:pos="504"/>
      </w:tabs>
      <w:spacing w:after="240" w:line="240" w:lineRule="auto"/>
      <w:ind w:left="504" w:hanging="504"/>
    </w:pPr>
  </w:style>
  <w:style w:type="paragraph" w:styleId="Seznamobrzk">
    <w:name w:val="table of figures"/>
    <w:basedOn w:val="Normln"/>
    <w:next w:val="Normln"/>
    <w:uiPriority w:val="99"/>
    <w:unhideWhenUsed/>
    <w:rsid w:val="00C0276C"/>
    <w:pPr>
      <w:spacing w:after="0"/>
      <w:ind w:left="480" w:hanging="480"/>
    </w:pPr>
    <w:rPr>
      <w:rFonts w:cstheme="minorHAnsi"/>
      <w:smallCaps/>
      <w:sz w:val="20"/>
      <w:szCs w:val="20"/>
    </w:rPr>
  </w:style>
  <w:style w:type="paragraph" w:styleId="Revize">
    <w:name w:val="Revision"/>
    <w:hidden/>
    <w:uiPriority w:val="99"/>
    <w:semiHidden/>
    <w:rsid w:val="00C0276C"/>
    <w:pPr>
      <w:spacing w:after="0" w:line="240" w:lineRule="auto"/>
    </w:pPr>
    <w:rPr>
      <w:sz w:val="24"/>
    </w:rPr>
  </w:style>
  <w:style w:type="paragraph" w:styleId="Textkomente">
    <w:name w:val="annotation text"/>
    <w:basedOn w:val="Normln"/>
    <w:link w:val="TextkomenteChar"/>
    <w:uiPriority w:val="99"/>
    <w:semiHidden/>
    <w:unhideWhenUsed/>
    <w:pPr>
      <w:spacing w:line="240" w:lineRule="auto"/>
    </w:pPr>
    <w:rPr>
      <w:sz w:val="20"/>
      <w:szCs w:val="20"/>
    </w:rPr>
  </w:style>
  <w:style w:type="character" w:customStyle="1" w:styleId="TextkomenteChar">
    <w:name w:val="Text komentáře Char"/>
    <w:basedOn w:val="Standardnpsmoodstavce"/>
    <w:link w:val="Textkomente"/>
    <w:uiPriority w:val="99"/>
    <w:semiHidden/>
    <w:rPr>
      <w:sz w:val="20"/>
      <w:szCs w:val="20"/>
    </w:rPr>
  </w:style>
  <w:style w:type="character" w:styleId="Odkaznakoment">
    <w:name w:val="annotation reference"/>
    <w:basedOn w:val="Standardnpsmoodstavce"/>
    <w:uiPriority w:val="99"/>
    <w:semiHidden/>
    <w:unhideWhenUsed/>
    <w:rPr>
      <w:sz w:val="16"/>
      <w:szCs w:val="16"/>
    </w:rPr>
  </w:style>
  <w:style w:type="paragraph" w:styleId="Pedmtkomente">
    <w:name w:val="annotation subject"/>
    <w:basedOn w:val="Textkomente"/>
    <w:next w:val="Textkomente"/>
    <w:link w:val="PedmtkomenteChar"/>
    <w:uiPriority w:val="99"/>
    <w:semiHidden/>
    <w:unhideWhenUsed/>
    <w:rsid w:val="00683C03"/>
    <w:rPr>
      <w:b/>
      <w:bCs/>
    </w:rPr>
  </w:style>
  <w:style w:type="character" w:customStyle="1" w:styleId="PedmtkomenteChar">
    <w:name w:val="Předmět komentáře Char"/>
    <w:basedOn w:val="TextkomenteChar"/>
    <w:link w:val="Pedmtkomente"/>
    <w:uiPriority w:val="99"/>
    <w:semiHidden/>
    <w:rsid w:val="00683C0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8092">
      <w:bodyDiv w:val="1"/>
      <w:marLeft w:val="0"/>
      <w:marRight w:val="0"/>
      <w:marTop w:val="0"/>
      <w:marBottom w:val="0"/>
      <w:divBdr>
        <w:top w:val="none" w:sz="0" w:space="0" w:color="auto"/>
        <w:left w:val="none" w:sz="0" w:space="0" w:color="auto"/>
        <w:bottom w:val="none" w:sz="0" w:space="0" w:color="auto"/>
        <w:right w:val="none" w:sz="0" w:space="0" w:color="auto"/>
      </w:divBdr>
    </w:div>
    <w:div w:id="39791997">
      <w:bodyDiv w:val="1"/>
      <w:marLeft w:val="0"/>
      <w:marRight w:val="0"/>
      <w:marTop w:val="0"/>
      <w:marBottom w:val="0"/>
      <w:divBdr>
        <w:top w:val="none" w:sz="0" w:space="0" w:color="auto"/>
        <w:left w:val="none" w:sz="0" w:space="0" w:color="auto"/>
        <w:bottom w:val="none" w:sz="0" w:space="0" w:color="auto"/>
        <w:right w:val="none" w:sz="0" w:space="0" w:color="auto"/>
      </w:divBdr>
    </w:div>
    <w:div w:id="59333519">
      <w:bodyDiv w:val="1"/>
      <w:marLeft w:val="0"/>
      <w:marRight w:val="0"/>
      <w:marTop w:val="0"/>
      <w:marBottom w:val="0"/>
      <w:divBdr>
        <w:top w:val="none" w:sz="0" w:space="0" w:color="auto"/>
        <w:left w:val="none" w:sz="0" w:space="0" w:color="auto"/>
        <w:bottom w:val="none" w:sz="0" w:space="0" w:color="auto"/>
        <w:right w:val="none" w:sz="0" w:space="0" w:color="auto"/>
      </w:divBdr>
    </w:div>
    <w:div w:id="62218253">
      <w:bodyDiv w:val="1"/>
      <w:marLeft w:val="0"/>
      <w:marRight w:val="0"/>
      <w:marTop w:val="0"/>
      <w:marBottom w:val="0"/>
      <w:divBdr>
        <w:top w:val="none" w:sz="0" w:space="0" w:color="auto"/>
        <w:left w:val="none" w:sz="0" w:space="0" w:color="auto"/>
        <w:bottom w:val="none" w:sz="0" w:space="0" w:color="auto"/>
        <w:right w:val="none" w:sz="0" w:space="0" w:color="auto"/>
      </w:divBdr>
    </w:div>
    <w:div w:id="78448179">
      <w:bodyDiv w:val="1"/>
      <w:marLeft w:val="0"/>
      <w:marRight w:val="0"/>
      <w:marTop w:val="0"/>
      <w:marBottom w:val="0"/>
      <w:divBdr>
        <w:top w:val="none" w:sz="0" w:space="0" w:color="auto"/>
        <w:left w:val="none" w:sz="0" w:space="0" w:color="auto"/>
        <w:bottom w:val="none" w:sz="0" w:space="0" w:color="auto"/>
        <w:right w:val="none" w:sz="0" w:space="0" w:color="auto"/>
      </w:divBdr>
    </w:div>
    <w:div w:id="87427837">
      <w:bodyDiv w:val="1"/>
      <w:marLeft w:val="0"/>
      <w:marRight w:val="0"/>
      <w:marTop w:val="0"/>
      <w:marBottom w:val="0"/>
      <w:divBdr>
        <w:top w:val="none" w:sz="0" w:space="0" w:color="auto"/>
        <w:left w:val="none" w:sz="0" w:space="0" w:color="auto"/>
        <w:bottom w:val="none" w:sz="0" w:space="0" w:color="auto"/>
        <w:right w:val="none" w:sz="0" w:space="0" w:color="auto"/>
      </w:divBdr>
    </w:div>
    <w:div w:id="89010654">
      <w:bodyDiv w:val="1"/>
      <w:marLeft w:val="0"/>
      <w:marRight w:val="0"/>
      <w:marTop w:val="0"/>
      <w:marBottom w:val="0"/>
      <w:divBdr>
        <w:top w:val="none" w:sz="0" w:space="0" w:color="auto"/>
        <w:left w:val="none" w:sz="0" w:space="0" w:color="auto"/>
        <w:bottom w:val="none" w:sz="0" w:space="0" w:color="auto"/>
        <w:right w:val="none" w:sz="0" w:space="0" w:color="auto"/>
      </w:divBdr>
    </w:div>
    <w:div w:id="97071275">
      <w:bodyDiv w:val="1"/>
      <w:marLeft w:val="0"/>
      <w:marRight w:val="0"/>
      <w:marTop w:val="0"/>
      <w:marBottom w:val="0"/>
      <w:divBdr>
        <w:top w:val="none" w:sz="0" w:space="0" w:color="auto"/>
        <w:left w:val="none" w:sz="0" w:space="0" w:color="auto"/>
        <w:bottom w:val="none" w:sz="0" w:space="0" w:color="auto"/>
        <w:right w:val="none" w:sz="0" w:space="0" w:color="auto"/>
      </w:divBdr>
    </w:div>
    <w:div w:id="97679410">
      <w:bodyDiv w:val="1"/>
      <w:marLeft w:val="0"/>
      <w:marRight w:val="0"/>
      <w:marTop w:val="0"/>
      <w:marBottom w:val="0"/>
      <w:divBdr>
        <w:top w:val="none" w:sz="0" w:space="0" w:color="auto"/>
        <w:left w:val="none" w:sz="0" w:space="0" w:color="auto"/>
        <w:bottom w:val="none" w:sz="0" w:space="0" w:color="auto"/>
        <w:right w:val="none" w:sz="0" w:space="0" w:color="auto"/>
      </w:divBdr>
    </w:div>
    <w:div w:id="102501535">
      <w:bodyDiv w:val="1"/>
      <w:marLeft w:val="0"/>
      <w:marRight w:val="0"/>
      <w:marTop w:val="0"/>
      <w:marBottom w:val="0"/>
      <w:divBdr>
        <w:top w:val="none" w:sz="0" w:space="0" w:color="auto"/>
        <w:left w:val="none" w:sz="0" w:space="0" w:color="auto"/>
        <w:bottom w:val="none" w:sz="0" w:space="0" w:color="auto"/>
        <w:right w:val="none" w:sz="0" w:space="0" w:color="auto"/>
      </w:divBdr>
    </w:div>
    <w:div w:id="102506321">
      <w:bodyDiv w:val="1"/>
      <w:marLeft w:val="0"/>
      <w:marRight w:val="0"/>
      <w:marTop w:val="0"/>
      <w:marBottom w:val="0"/>
      <w:divBdr>
        <w:top w:val="none" w:sz="0" w:space="0" w:color="auto"/>
        <w:left w:val="none" w:sz="0" w:space="0" w:color="auto"/>
        <w:bottom w:val="none" w:sz="0" w:space="0" w:color="auto"/>
        <w:right w:val="none" w:sz="0" w:space="0" w:color="auto"/>
      </w:divBdr>
    </w:div>
    <w:div w:id="134838727">
      <w:bodyDiv w:val="1"/>
      <w:marLeft w:val="0"/>
      <w:marRight w:val="0"/>
      <w:marTop w:val="0"/>
      <w:marBottom w:val="0"/>
      <w:divBdr>
        <w:top w:val="none" w:sz="0" w:space="0" w:color="auto"/>
        <w:left w:val="none" w:sz="0" w:space="0" w:color="auto"/>
        <w:bottom w:val="none" w:sz="0" w:space="0" w:color="auto"/>
        <w:right w:val="none" w:sz="0" w:space="0" w:color="auto"/>
      </w:divBdr>
    </w:div>
    <w:div w:id="146627345">
      <w:bodyDiv w:val="1"/>
      <w:marLeft w:val="0"/>
      <w:marRight w:val="0"/>
      <w:marTop w:val="0"/>
      <w:marBottom w:val="0"/>
      <w:divBdr>
        <w:top w:val="none" w:sz="0" w:space="0" w:color="auto"/>
        <w:left w:val="none" w:sz="0" w:space="0" w:color="auto"/>
        <w:bottom w:val="none" w:sz="0" w:space="0" w:color="auto"/>
        <w:right w:val="none" w:sz="0" w:space="0" w:color="auto"/>
      </w:divBdr>
    </w:div>
    <w:div w:id="161968725">
      <w:bodyDiv w:val="1"/>
      <w:marLeft w:val="0"/>
      <w:marRight w:val="0"/>
      <w:marTop w:val="0"/>
      <w:marBottom w:val="0"/>
      <w:divBdr>
        <w:top w:val="none" w:sz="0" w:space="0" w:color="auto"/>
        <w:left w:val="none" w:sz="0" w:space="0" w:color="auto"/>
        <w:bottom w:val="none" w:sz="0" w:space="0" w:color="auto"/>
        <w:right w:val="none" w:sz="0" w:space="0" w:color="auto"/>
      </w:divBdr>
    </w:div>
    <w:div w:id="166940295">
      <w:bodyDiv w:val="1"/>
      <w:marLeft w:val="0"/>
      <w:marRight w:val="0"/>
      <w:marTop w:val="0"/>
      <w:marBottom w:val="0"/>
      <w:divBdr>
        <w:top w:val="none" w:sz="0" w:space="0" w:color="auto"/>
        <w:left w:val="none" w:sz="0" w:space="0" w:color="auto"/>
        <w:bottom w:val="none" w:sz="0" w:space="0" w:color="auto"/>
        <w:right w:val="none" w:sz="0" w:space="0" w:color="auto"/>
      </w:divBdr>
    </w:div>
    <w:div w:id="209807572">
      <w:bodyDiv w:val="1"/>
      <w:marLeft w:val="0"/>
      <w:marRight w:val="0"/>
      <w:marTop w:val="0"/>
      <w:marBottom w:val="0"/>
      <w:divBdr>
        <w:top w:val="none" w:sz="0" w:space="0" w:color="auto"/>
        <w:left w:val="none" w:sz="0" w:space="0" w:color="auto"/>
        <w:bottom w:val="none" w:sz="0" w:space="0" w:color="auto"/>
        <w:right w:val="none" w:sz="0" w:space="0" w:color="auto"/>
      </w:divBdr>
    </w:div>
    <w:div w:id="215089440">
      <w:bodyDiv w:val="1"/>
      <w:marLeft w:val="0"/>
      <w:marRight w:val="0"/>
      <w:marTop w:val="0"/>
      <w:marBottom w:val="0"/>
      <w:divBdr>
        <w:top w:val="none" w:sz="0" w:space="0" w:color="auto"/>
        <w:left w:val="none" w:sz="0" w:space="0" w:color="auto"/>
        <w:bottom w:val="none" w:sz="0" w:space="0" w:color="auto"/>
        <w:right w:val="none" w:sz="0" w:space="0" w:color="auto"/>
      </w:divBdr>
    </w:div>
    <w:div w:id="222300838">
      <w:bodyDiv w:val="1"/>
      <w:marLeft w:val="0"/>
      <w:marRight w:val="0"/>
      <w:marTop w:val="0"/>
      <w:marBottom w:val="0"/>
      <w:divBdr>
        <w:top w:val="none" w:sz="0" w:space="0" w:color="auto"/>
        <w:left w:val="none" w:sz="0" w:space="0" w:color="auto"/>
        <w:bottom w:val="none" w:sz="0" w:space="0" w:color="auto"/>
        <w:right w:val="none" w:sz="0" w:space="0" w:color="auto"/>
      </w:divBdr>
      <w:divsChild>
        <w:div w:id="513963630">
          <w:marLeft w:val="0"/>
          <w:marRight w:val="0"/>
          <w:marTop w:val="0"/>
          <w:marBottom w:val="0"/>
          <w:divBdr>
            <w:top w:val="none" w:sz="0" w:space="0" w:color="auto"/>
            <w:left w:val="none" w:sz="0" w:space="0" w:color="auto"/>
            <w:bottom w:val="none" w:sz="0" w:space="0" w:color="auto"/>
            <w:right w:val="none" w:sz="0" w:space="0" w:color="auto"/>
          </w:divBdr>
          <w:divsChild>
            <w:div w:id="209466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632458">
      <w:bodyDiv w:val="1"/>
      <w:marLeft w:val="0"/>
      <w:marRight w:val="0"/>
      <w:marTop w:val="0"/>
      <w:marBottom w:val="0"/>
      <w:divBdr>
        <w:top w:val="none" w:sz="0" w:space="0" w:color="auto"/>
        <w:left w:val="none" w:sz="0" w:space="0" w:color="auto"/>
        <w:bottom w:val="none" w:sz="0" w:space="0" w:color="auto"/>
        <w:right w:val="none" w:sz="0" w:space="0" w:color="auto"/>
      </w:divBdr>
    </w:div>
    <w:div w:id="274024177">
      <w:bodyDiv w:val="1"/>
      <w:marLeft w:val="0"/>
      <w:marRight w:val="0"/>
      <w:marTop w:val="0"/>
      <w:marBottom w:val="0"/>
      <w:divBdr>
        <w:top w:val="none" w:sz="0" w:space="0" w:color="auto"/>
        <w:left w:val="none" w:sz="0" w:space="0" w:color="auto"/>
        <w:bottom w:val="none" w:sz="0" w:space="0" w:color="auto"/>
        <w:right w:val="none" w:sz="0" w:space="0" w:color="auto"/>
      </w:divBdr>
    </w:div>
    <w:div w:id="291328519">
      <w:bodyDiv w:val="1"/>
      <w:marLeft w:val="0"/>
      <w:marRight w:val="0"/>
      <w:marTop w:val="0"/>
      <w:marBottom w:val="0"/>
      <w:divBdr>
        <w:top w:val="none" w:sz="0" w:space="0" w:color="auto"/>
        <w:left w:val="none" w:sz="0" w:space="0" w:color="auto"/>
        <w:bottom w:val="none" w:sz="0" w:space="0" w:color="auto"/>
        <w:right w:val="none" w:sz="0" w:space="0" w:color="auto"/>
      </w:divBdr>
    </w:div>
    <w:div w:id="303776973">
      <w:bodyDiv w:val="1"/>
      <w:marLeft w:val="0"/>
      <w:marRight w:val="0"/>
      <w:marTop w:val="0"/>
      <w:marBottom w:val="0"/>
      <w:divBdr>
        <w:top w:val="none" w:sz="0" w:space="0" w:color="auto"/>
        <w:left w:val="none" w:sz="0" w:space="0" w:color="auto"/>
        <w:bottom w:val="none" w:sz="0" w:space="0" w:color="auto"/>
        <w:right w:val="none" w:sz="0" w:space="0" w:color="auto"/>
      </w:divBdr>
    </w:div>
    <w:div w:id="347564331">
      <w:bodyDiv w:val="1"/>
      <w:marLeft w:val="0"/>
      <w:marRight w:val="0"/>
      <w:marTop w:val="0"/>
      <w:marBottom w:val="0"/>
      <w:divBdr>
        <w:top w:val="none" w:sz="0" w:space="0" w:color="auto"/>
        <w:left w:val="none" w:sz="0" w:space="0" w:color="auto"/>
        <w:bottom w:val="none" w:sz="0" w:space="0" w:color="auto"/>
        <w:right w:val="none" w:sz="0" w:space="0" w:color="auto"/>
      </w:divBdr>
    </w:div>
    <w:div w:id="374624250">
      <w:bodyDiv w:val="1"/>
      <w:marLeft w:val="0"/>
      <w:marRight w:val="0"/>
      <w:marTop w:val="0"/>
      <w:marBottom w:val="0"/>
      <w:divBdr>
        <w:top w:val="none" w:sz="0" w:space="0" w:color="auto"/>
        <w:left w:val="none" w:sz="0" w:space="0" w:color="auto"/>
        <w:bottom w:val="none" w:sz="0" w:space="0" w:color="auto"/>
        <w:right w:val="none" w:sz="0" w:space="0" w:color="auto"/>
      </w:divBdr>
    </w:div>
    <w:div w:id="406924670">
      <w:bodyDiv w:val="1"/>
      <w:marLeft w:val="0"/>
      <w:marRight w:val="0"/>
      <w:marTop w:val="0"/>
      <w:marBottom w:val="0"/>
      <w:divBdr>
        <w:top w:val="none" w:sz="0" w:space="0" w:color="auto"/>
        <w:left w:val="none" w:sz="0" w:space="0" w:color="auto"/>
        <w:bottom w:val="none" w:sz="0" w:space="0" w:color="auto"/>
        <w:right w:val="none" w:sz="0" w:space="0" w:color="auto"/>
      </w:divBdr>
    </w:div>
    <w:div w:id="413940054">
      <w:bodyDiv w:val="1"/>
      <w:marLeft w:val="0"/>
      <w:marRight w:val="0"/>
      <w:marTop w:val="0"/>
      <w:marBottom w:val="0"/>
      <w:divBdr>
        <w:top w:val="none" w:sz="0" w:space="0" w:color="auto"/>
        <w:left w:val="none" w:sz="0" w:space="0" w:color="auto"/>
        <w:bottom w:val="none" w:sz="0" w:space="0" w:color="auto"/>
        <w:right w:val="none" w:sz="0" w:space="0" w:color="auto"/>
      </w:divBdr>
    </w:div>
    <w:div w:id="419105653">
      <w:bodyDiv w:val="1"/>
      <w:marLeft w:val="0"/>
      <w:marRight w:val="0"/>
      <w:marTop w:val="0"/>
      <w:marBottom w:val="0"/>
      <w:divBdr>
        <w:top w:val="none" w:sz="0" w:space="0" w:color="auto"/>
        <w:left w:val="none" w:sz="0" w:space="0" w:color="auto"/>
        <w:bottom w:val="none" w:sz="0" w:space="0" w:color="auto"/>
        <w:right w:val="none" w:sz="0" w:space="0" w:color="auto"/>
      </w:divBdr>
    </w:div>
    <w:div w:id="439953529">
      <w:bodyDiv w:val="1"/>
      <w:marLeft w:val="0"/>
      <w:marRight w:val="0"/>
      <w:marTop w:val="0"/>
      <w:marBottom w:val="0"/>
      <w:divBdr>
        <w:top w:val="none" w:sz="0" w:space="0" w:color="auto"/>
        <w:left w:val="none" w:sz="0" w:space="0" w:color="auto"/>
        <w:bottom w:val="none" w:sz="0" w:space="0" w:color="auto"/>
        <w:right w:val="none" w:sz="0" w:space="0" w:color="auto"/>
      </w:divBdr>
    </w:div>
    <w:div w:id="456417103">
      <w:bodyDiv w:val="1"/>
      <w:marLeft w:val="0"/>
      <w:marRight w:val="0"/>
      <w:marTop w:val="0"/>
      <w:marBottom w:val="0"/>
      <w:divBdr>
        <w:top w:val="none" w:sz="0" w:space="0" w:color="auto"/>
        <w:left w:val="none" w:sz="0" w:space="0" w:color="auto"/>
        <w:bottom w:val="none" w:sz="0" w:space="0" w:color="auto"/>
        <w:right w:val="none" w:sz="0" w:space="0" w:color="auto"/>
      </w:divBdr>
    </w:div>
    <w:div w:id="459611927">
      <w:bodyDiv w:val="1"/>
      <w:marLeft w:val="0"/>
      <w:marRight w:val="0"/>
      <w:marTop w:val="0"/>
      <w:marBottom w:val="0"/>
      <w:divBdr>
        <w:top w:val="none" w:sz="0" w:space="0" w:color="auto"/>
        <w:left w:val="none" w:sz="0" w:space="0" w:color="auto"/>
        <w:bottom w:val="none" w:sz="0" w:space="0" w:color="auto"/>
        <w:right w:val="none" w:sz="0" w:space="0" w:color="auto"/>
      </w:divBdr>
    </w:div>
    <w:div w:id="466238526">
      <w:bodyDiv w:val="1"/>
      <w:marLeft w:val="0"/>
      <w:marRight w:val="0"/>
      <w:marTop w:val="0"/>
      <w:marBottom w:val="0"/>
      <w:divBdr>
        <w:top w:val="none" w:sz="0" w:space="0" w:color="auto"/>
        <w:left w:val="none" w:sz="0" w:space="0" w:color="auto"/>
        <w:bottom w:val="none" w:sz="0" w:space="0" w:color="auto"/>
        <w:right w:val="none" w:sz="0" w:space="0" w:color="auto"/>
      </w:divBdr>
    </w:div>
    <w:div w:id="477306020">
      <w:bodyDiv w:val="1"/>
      <w:marLeft w:val="0"/>
      <w:marRight w:val="0"/>
      <w:marTop w:val="0"/>
      <w:marBottom w:val="0"/>
      <w:divBdr>
        <w:top w:val="none" w:sz="0" w:space="0" w:color="auto"/>
        <w:left w:val="none" w:sz="0" w:space="0" w:color="auto"/>
        <w:bottom w:val="none" w:sz="0" w:space="0" w:color="auto"/>
        <w:right w:val="none" w:sz="0" w:space="0" w:color="auto"/>
      </w:divBdr>
    </w:div>
    <w:div w:id="483354391">
      <w:bodyDiv w:val="1"/>
      <w:marLeft w:val="0"/>
      <w:marRight w:val="0"/>
      <w:marTop w:val="0"/>
      <w:marBottom w:val="0"/>
      <w:divBdr>
        <w:top w:val="none" w:sz="0" w:space="0" w:color="auto"/>
        <w:left w:val="none" w:sz="0" w:space="0" w:color="auto"/>
        <w:bottom w:val="none" w:sz="0" w:space="0" w:color="auto"/>
        <w:right w:val="none" w:sz="0" w:space="0" w:color="auto"/>
      </w:divBdr>
    </w:div>
    <w:div w:id="500509573">
      <w:bodyDiv w:val="1"/>
      <w:marLeft w:val="0"/>
      <w:marRight w:val="0"/>
      <w:marTop w:val="0"/>
      <w:marBottom w:val="0"/>
      <w:divBdr>
        <w:top w:val="none" w:sz="0" w:space="0" w:color="auto"/>
        <w:left w:val="none" w:sz="0" w:space="0" w:color="auto"/>
        <w:bottom w:val="none" w:sz="0" w:space="0" w:color="auto"/>
        <w:right w:val="none" w:sz="0" w:space="0" w:color="auto"/>
      </w:divBdr>
    </w:div>
    <w:div w:id="509494851">
      <w:bodyDiv w:val="1"/>
      <w:marLeft w:val="0"/>
      <w:marRight w:val="0"/>
      <w:marTop w:val="0"/>
      <w:marBottom w:val="0"/>
      <w:divBdr>
        <w:top w:val="none" w:sz="0" w:space="0" w:color="auto"/>
        <w:left w:val="none" w:sz="0" w:space="0" w:color="auto"/>
        <w:bottom w:val="none" w:sz="0" w:space="0" w:color="auto"/>
        <w:right w:val="none" w:sz="0" w:space="0" w:color="auto"/>
      </w:divBdr>
      <w:divsChild>
        <w:div w:id="1143079156">
          <w:marLeft w:val="0"/>
          <w:marRight w:val="0"/>
          <w:marTop w:val="0"/>
          <w:marBottom w:val="0"/>
          <w:divBdr>
            <w:top w:val="none" w:sz="0" w:space="0" w:color="auto"/>
            <w:left w:val="none" w:sz="0" w:space="0" w:color="auto"/>
            <w:bottom w:val="none" w:sz="0" w:space="0" w:color="auto"/>
            <w:right w:val="none" w:sz="0" w:space="0" w:color="auto"/>
          </w:divBdr>
          <w:divsChild>
            <w:div w:id="1004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023185">
      <w:bodyDiv w:val="1"/>
      <w:marLeft w:val="0"/>
      <w:marRight w:val="0"/>
      <w:marTop w:val="0"/>
      <w:marBottom w:val="0"/>
      <w:divBdr>
        <w:top w:val="none" w:sz="0" w:space="0" w:color="auto"/>
        <w:left w:val="none" w:sz="0" w:space="0" w:color="auto"/>
        <w:bottom w:val="none" w:sz="0" w:space="0" w:color="auto"/>
        <w:right w:val="none" w:sz="0" w:space="0" w:color="auto"/>
      </w:divBdr>
    </w:div>
    <w:div w:id="551697975">
      <w:bodyDiv w:val="1"/>
      <w:marLeft w:val="0"/>
      <w:marRight w:val="0"/>
      <w:marTop w:val="0"/>
      <w:marBottom w:val="0"/>
      <w:divBdr>
        <w:top w:val="none" w:sz="0" w:space="0" w:color="auto"/>
        <w:left w:val="none" w:sz="0" w:space="0" w:color="auto"/>
        <w:bottom w:val="none" w:sz="0" w:space="0" w:color="auto"/>
        <w:right w:val="none" w:sz="0" w:space="0" w:color="auto"/>
      </w:divBdr>
    </w:div>
    <w:div w:id="557326629">
      <w:bodyDiv w:val="1"/>
      <w:marLeft w:val="0"/>
      <w:marRight w:val="0"/>
      <w:marTop w:val="0"/>
      <w:marBottom w:val="0"/>
      <w:divBdr>
        <w:top w:val="none" w:sz="0" w:space="0" w:color="auto"/>
        <w:left w:val="none" w:sz="0" w:space="0" w:color="auto"/>
        <w:bottom w:val="none" w:sz="0" w:space="0" w:color="auto"/>
        <w:right w:val="none" w:sz="0" w:space="0" w:color="auto"/>
      </w:divBdr>
    </w:div>
    <w:div w:id="559831333">
      <w:bodyDiv w:val="1"/>
      <w:marLeft w:val="0"/>
      <w:marRight w:val="0"/>
      <w:marTop w:val="0"/>
      <w:marBottom w:val="0"/>
      <w:divBdr>
        <w:top w:val="none" w:sz="0" w:space="0" w:color="auto"/>
        <w:left w:val="none" w:sz="0" w:space="0" w:color="auto"/>
        <w:bottom w:val="none" w:sz="0" w:space="0" w:color="auto"/>
        <w:right w:val="none" w:sz="0" w:space="0" w:color="auto"/>
      </w:divBdr>
    </w:div>
    <w:div w:id="566575276">
      <w:bodyDiv w:val="1"/>
      <w:marLeft w:val="0"/>
      <w:marRight w:val="0"/>
      <w:marTop w:val="0"/>
      <w:marBottom w:val="0"/>
      <w:divBdr>
        <w:top w:val="none" w:sz="0" w:space="0" w:color="auto"/>
        <w:left w:val="none" w:sz="0" w:space="0" w:color="auto"/>
        <w:bottom w:val="none" w:sz="0" w:space="0" w:color="auto"/>
        <w:right w:val="none" w:sz="0" w:space="0" w:color="auto"/>
      </w:divBdr>
    </w:div>
    <w:div w:id="574242670">
      <w:bodyDiv w:val="1"/>
      <w:marLeft w:val="0"/>
      <w:marRight w:val="0"/>
      <w:marTop w:val="0"/>
      <w:marBottom w:val="0"/>
      <w:divBdr>
        <w:top w:val="none" w:sz="0" w:space="0" w:color="auto"/>
        <w:left w:val="none" w:sz="0" w:space="0" w:color="auto"/>
        <w:bottom w:val="none" w:sz="0" w:space="0" w:color="auto"/>
        <w:right w:val="none" w:sz="0" w:space="0" w:color="auto"/>
      </w:divBdr>
    </w:div>
    <w:div w:id="600264045">
      <w:bodyDiv w:val="1"/>
      <w:marLeft w:val="0"/>
      <w:marRight w:val="0"/>
      <w:marTop w:val="0"/>
      <w:marBottom w:val="0"/>
      <w:divBdr>
        <w:top w:val="none" w:sz="0" w:space="0" w:color="auto"/>
        <w:left w:val="none" w:sz="0" w:space="0" w:color="auto"/>
        <w:bottom w:val="none" w:sz="0" w:space="0" w:color="auto"/>
        <w:right w:val="none" w:sz="0" w:space="0" w:color="auto"/>
      </w:divBdr>
    </w:div>
    <w:div w:id="635916216">
      <w:bodyDiv w:val="1"/>
      <w:marLeft w:val="0"/>
      <w:marRight w:val="0"/>
      <w:marTop w:val="0"/>
      <w:marBottom w:val="0"/>
      <w:divBdr>
        <w:top w:val="none" w:sz="0" w:space="0" w:color="auto"/>
        <w:left w:val="none" w:sz="0" w:space="0" w:color="auto"/>
        <w:bottom w:val="none" w:sz="0" w:space="0" w:color="auto"/>
        <w:right w:val="none" w:sz="0" w:space="0" w:color="auto"/>
      </w:divBdr>
    </w:div>
    <w:div w:id="638925830">
      <w:bodyDiv w:val="1"/>
      <w:marLeft w:val="0"/>
      <w:marRight w:val="0"/>
      <w:marTop w:val="0"/>
      <w:marBottom w:val="0"/>
      <w:divBdr>
        <w:top w:val="none" w:sz="0" w:space="0" w:color="auto"/>
        <w:left w:val="none" w:sz="0" w:space="0" w:color="auto"/>
        <w:bottom w:val="none" w:sz="0" w:space="0" w:color="auto"/>
        <w:right w:val="none" w:sz="0" w:space="0" w:color="auto"/>
      </w:divBdr>
    </w:div>
    <w:div w:id="661784741">
      <w:bodyDiv w:val="1"/>
      <w:marLeft w:val="0"/>
      <w:marRight w:val="0"/>
      <w:marTop w:val="0"/>
      <w:marBottom w:val="0"/>
      <w:divBdr>
        <w:top w:val="none" w:sz="0" w:space="0" w:color="auto"/>
        <w:left w:val="none" w:sz="0" w:space="0" w:color="auto"/>
        <w:bottom w:val="none" w:sz="0" w:space="0" w:color="auto"/>
        <w:right w:val="none" w:sz="0" w:space="0" w:color="auto"/>
      </w:divBdr>
    </w:div>
    <w:div w:id="662048468">
      <w:bodyDiv w:val="1"/>
      <w:marLeft w:val="0"/>
      <w:marRight w:val="0"/>
      <w:marTop w:val="0"/>
      <w:marBottom w:val="0"/>
      <w:divBdr>
        <w:top w:val="none" w:sz="0" w:space="0" w:color="auto"/>
        <w:left w:val="none" w:sz="0" w:space="0" w:color="auto"/>
        <w:bottom w:val="none" w:sz="0" w:space="0" w:color="auto"/>
        <w:right w:val="none" w:sz="0" w:space="0" w:color="auto"/>
      </w:divBdr>
    </w:div>
    <w:div w:id="745499270">
      <w:bodyDiv w:val="1"/>
      <w:marLeft w:val="0"/>
      <w:marRight w:val="0"/>
      <w:marTop w:val="0"/>
      <w:marBottom w:val="0"/>
      <w:divBdr>
        <w:top w:val="none" w:sz="0" w:space="0" w:color="auto"/>
        <w:left w:val="none" w:sz="0" w:space="0" w:color="auto"/>
        <w:bottom w:val="none" w:sz="0" w:space="0" w:color="auto"/>
        <w:right w:val="none" w:sz="0" w:space="0" w:color="auto"/>
      </w:divBdr>
    </w:div>
    <w:div w:id="762066467">
      <w:bodyDiv w:val="1"/>
      <w:marLeft w:val="0"/>
      <w:marRight w:val="0"/>
      <w:marTop w:val="0"/>
      <w:marBottom w:val="0"/>
      <w:divBdr>
        <w:top w:val="none" w:sz="0" w:space="0" w:color="auto"/>
        <w:left w:val="none" w:sz="0" w:space="0" w:color="auto"/>
        <w:bottom w:val="none" w:sz="0" w:space="0" w:color="auto"/>
        <w:right w:val="none" w:sz="0" w:space="0" w:color="auto"/>
      </w:divBdr>
    </w:div>
    <w:div w:id="804587580">
      <w:bodyDiv w:val="1"/>
      <w:marLeft w:val="0"/>
      <w:marRight w:val="0"/>
      <w:marTop w:val="0"/>
      <w:marBottom w:val="0"/>
      <w:divBdr>
        <w:top w:val="none" w:sz="0" w:space="0" w:color="auto"/>
        <w:left w:val="none" w:sz="0" w:space="0" w:color="auto"/>
        <w:bottom w:val="none" w:sz="0" w:space="0" w:color="auto"/>
        <w:right w:val="none" w:sz="0" w:space="0" w:color="auto"/>
      </w:divBdr>
    </w:div>
    <w:div w:id="831726377">
      <w:bodyDiv w:val="1"/>
      <w:marLeft w:val="0"/>
      <w:marRight w:val="0"/>
      <w:marTop w:val="0"/>
      <w:marBottom w:val="0"/>
      <w:divBdr>
        <w:top w:val="none" w:sz="0" w:space="0" w:color="auto"/>
        <w:left w:val="none" w:sz="0" w:space="0" w:color="auto"/>
        <w:bottom w:val="none" w:sz="0" w:space="0" w:color="auto"/>
        <w:right w:val="none" w:sz="0" w:space="0" w:color="auto"/>
      </w:divBdr>
    </w:div>
    <w:div w:id="833030711">
      <w:bodyDiv w:val="1"/>
      <w:marLeft w:val="0"/>
      <w:marRight w:val="0"/>
      <w:marTop w:val="0"/>
      <w:marBottom w:val="0"/>
      <w:divBdr>
        <w:top w:val="none" w:sz="0" w:space="0" w:color="auto"/>
        <w:left w:val="none" w:sz="0" w:space="0" w:color="auto"/>
        <w:bottom w:val="none" w:sz="0" w:space="0" w:color="auto"/>
        <w:right w:val="none" w:sz="0" w:space="0" w:color="auto"/>
      </w:divBdr>
    </w:div>
    <w:div w:id="870074496">
      <w:bodyDiv w:val="1"/>
      <w:marLeft w:val="0"/>
      <w:marRight w:val="0"/>
      <w:marTop w:val="0"/>
      <w:marBottom w:val="0"/>
      <w:divBdr>
        <w:top w:val="none" w:sz="0" w:space="0" w:color="auto"/>
        <w:left w:val="none" w:sz="0" w:space="0" w:color="auto"/>
        <w:bottom w:val="none" w:sz="0" w:space="0" w:color="auto"/>
        <w:right w:val="none" w:sz="0" w:space="0" w:color="auto"/>
      </w:divBdr>
    </w:div>
    <w:div w:id="889807597">
      <w:bodyDiv w:val="1"/>
      <w:marLeft w:val="0"/>
      <w:marRight w:val="0"/>
      <w:marTop w:val="0"/>
      <w:marBottom w:val="0"/>
      <w:divBdr>
        <w:top w:val="none" w:sz="0" w:space="0" w:color="auto"/>
        <w:left w:val="none" w:sz="0" w:space="0" w:color="auto"/>
        <w:bottom w:val="none" w:sz="0" w:space="0" w:color="auto"/>
        <w:right w:val="none" w:sz="0" w:space="0" w:color="auto"/>
      </w:divBdr>
    </w:div>
    <w:div w:id="916400857">
      <w:bodyDiv w:val="1"/>
      <w:marLeft w:val="0"/>
      <w:marRight w:val="0"/>
      <w:marTop w:val="0"/>
      <w:marBottom w:val="0"/>
      <w:divBdr>
        <w:top w:val="none" w:sz="0" w:space="0" w:color="auto"/>
        <w:left w:val="none" w:sz="0" w:space="0" w:color="auto"/>
        <w:bottom w:val="none" w:sz="0" w:space="0" w:color="auto"/>
        <w:right w:val="none" w:sz="0" w:space="0" w:color="auto"/>
      </w:divBdr>
    </w:div>
    <w:div w:id="920404359">
      <w:bodyDiv w:val="1"/>
      <w:marLeft w:val="0"/>
      <w:marRight w:val="0"/>
      <w:marTop w:val="0"/>
      <w:marBottom w:val="0"/>
      <w:divBdr>
        <w:top w:val="none" w:sz="0" w:space="0" w:color="auto"/>
        <w:left w:val="none" w:sz="0" w:space="0" w:color="auto"/>
        <w:bottom w:val="none" w:sz="0" w:space="0" w:color="auto"/>
        <w:right w:val="none" w:sz="0" w:space="0" w:color="auto"/>
      </w:divBdr>
    </w:div>
    <w:div w:id="923033011">
      <w:bodyDiv w:val="1"/>
      <w:marLeft w:val="0"/>
      <w:marRight w:val="0"/>
      <w:marTop w:val="0"/>
      <w:marBottom w:val="0"/>
      <w:divBdr>
        <w:top w:val="none" w:sz="0" w:space="0" w:color="auto"/>
        <w:left w:val="none" w:sz="0" w:space="0" w:color="auto"/>
        <w:bottom w:val="none" w:sz="0" w:space="0" w:color="auto"/>
        <w:right w:val="none" w:sz="0" w:space="0" w:color="auto"/>
      </w:divBdr>
    </w:div>
    <w:div w:id="945188661">
      <w:bodyDiv w:val="1"/>
      <w:marLeft w:val="0"/>
      <w:marRight w:val="0"/>
      <w:marTop w:val="0"/>
      <w:marBottom w:val="0"/>
      <w:divBdr>
        <w:top w:val="none" w:sz="0" w:space="0" w:color="auto"/>
        <w:left w:val="none" w:sz="0" w:space="0" w:color="auto"/>
        <w:bottom w:val="none" w:sz="0" w:space="0" w:color="auto"/>
        <w:right w:val="none" w:sz="0" w:space="0" w:color="auto"/>
      </w:divBdr>
    </w:div>
    <w:div w:id="953288680">
      <w:bodyDiv w:val="1"/>
      <w:marLeft w:val="0"/>
      <w:marRight w:val="0"/>
      <w:marTop w:val="0"/>
      <w:marBottom w:val="0"/>
      <w:divBdr>
        <w:top w:val="none" w:sz="0" w:space="0" w:color="auto"/>
        <w:left w:val="none" w:sz="0" w:space="0" w:color="auto"/>
        <w:bottom w:val="none" w:sz="0" w:space="0" w:color="auto"/>
        <w:right w:val="none" w:sz="0" w:space="0" w:color="auto"/>
      </w:divBdr>
    </w:div>
    <w:div w:id="980042189">
      <w:bodyDiv w:val="1"/>
      <w:marLeft w:val="0"/>
      <w:marRight w:val="0"/>
      <w:marTop w:val="0"/>
      <w:marBottom w:val="0"/>
      <w:divBdr>
        <w:top w:val="none" w:sz="0" w:space="0" w:color="auto"/>
        <w:left w:val="none" w:sz="0" w:space="0" w:color="auto"/>
        <w:bottom w:val="none" w:sz="0" w:space="0" w:color="auto"/>
        <w:right w:val="none" w:sz="0" w:space="0" w:color="auto"/>
      </w:divBdr>
    </w:div>
    <w:div w:id="999502378">
      <w:bodyDiv w:val="1"/>
      <w:marLeft w:val="0"/>
      <w:marRight w:val="0"/>
      <w:marTop w:val="0"/>
      <w:marBottom w:val="0"/>
      <w:divBdr>
        <w:top w:val="none" w:sz="0" w:space="0" w:color="auto"/>
        <w:left w:val="none" w:sz="0" w:space="0" w:color="auto"/>
        <w:bottom w:val="none" w:sz="0" w:space="0" w:color="auto"/>
        <w:right w:val="none" w:sz="0" w:space="0" w:color="auto"/>
      </w:divBdr>
    </w:div>
    <w:div w:id="1040394689">
      <w:bodyDiv w:val="1"/>
      <w:marLeft w:val="0"/>
      <w:marRight w:val="0"/>
      <w:marTop w:val="0"/>
      <w:marBottom w:val="0"/>
      <w:divBdr>
        <w:top w:val="none" w:sz="0" w:space="0" w:color="auto"/>
        <w:left w:val="none" w:sz="0" w:space="0" w:color="auto"/>
        <w:bottom w:val="none" w:sz="0" w:space="0" w:color="auto"/>
        <w:right w:val="none" w:sz="0" w:space="0" w:color="auto"/>
      </w:divBdr>
    </w:div>
    <w:div w:id="1044209649">
      <w:bodyDiv w:val="1"/>
      <w:marLeft w:val="0"/>
      <w:marRight w:val="0"/>
      <w:marTop w:val="0"/>
      <w:marBottom w:val="0"/>
      <w:divBdr>
        <w:top w:val="none" w:sz="0" w:space="0" w:color="auto"/>
        <w:left w:val="none" w:sz="0" w:space="0" w:color="auto"/>
        <w:bottom w:val="none" w:sz="0" w:space="0" w:color="auto"/>
        <w:right w:val="none" w:sz="0" w:space="0" w:color="auto"/>
      </w:divBdr>
    </w:div>
    <w:div w:id="1058238996">
      <w:bodyDiv w:val="1"/>
      <w:marLeft w:val="0"/>
      <w:marRight w:val="0"/>
      <w:marTop w:val="0"/>
      <w:marBottom w:val="0"/>
      <w:divBdr>
        <w:top w:val="none" w:sz="0" w:space="0" w:color="auto"/>
        <w:left w:val="none" w:sz="0" w:space="0" w:color="auto"/>
        <w:bottom w:val="none" w:sz="0" w:space="0" w:color="auto"/>
        <w:right w:val="none" w:sz="0" w:space="0" w:color="auto"/>
      </w:divBdr>
      <w:divsChild>
        <w:div w:id="660622645">
          <w:marLeft w:val="0"/>
          <w:marRight w:val="0"/>
          <w:marTop w:val="0"/>
          <w:marBottom w:val="0"/>
          <w:divBdr>
            <w:top w:val="none" w:sz="0" w:space="0" w:color="auto"/>
            <w:left w:val="none" w:sz="0" w:space="0" w:color="auto"/>
            <w:bottom w:val="none" w:sz="0" w:space="0" w:color="auto"/>
            <w:right w:val="none" w:sz="0" w:space="0" w:color="auto"/>
          </w:divBdr>
        </w:div>
      </w:divsChild>
    </w:div>
    <w:div w:id="1073163827">
      <w:bodyDiv w:val="1"/>
      <w:marLeft w:val="0"/>
      <w:marRight w:val="0"/>
      <w:marTop w:val="0"/>
      <w:marBottom w:val="0"/>
      <w:divBdr>
        <w:top w:val="none" w:sz="0" w:space="0" w:color="auto"/>
        <w:left w:val="none" w:sz="0" w:space="0" w:color="auto"/>
        <w:bottom w:val="none" w:sz="0" w:space="0" w:color="auto"/>
        <w:right w:val="none" w:sz="0" w:space="0" w:color="auto"/>
      </w:divBdr>
    </w:div>
    <w:div w:id="1075855011">
      <w:bodyDiv w:val="1"/>
      <w:marLeft w:val="0"/>
      <w:marRight w:val="0"/>
      <w:marTop w:val="0"/>
      <w:marBottom w:val="0"/>
      <w:divBdr>
        <w:top w:val="none" w:sz="0" w:space="0" w:color="auto"/>
        <w:left w:val="none" w:sz="0" w:space="0" w:color="auto"/>
        <w:bottom w:val="none" w:sz="0" w:space="0" w:color="auto"/>
        <w:right w:val="none" w:sz="0" w:space="0" w:color="auto"/>
      </w:divBdr>
    </w:div>
    <w:div w:id="1087507596">
      <w:bodyDiv w:val="1"/>
      <w:marLeft w:val="0"/>
      <w:marRight w:val="0"/>
      <w:marTop w:val="0"/>
      <w:marBottom w:val="0"/>
      <w:divBdr>
        <w:top w:val="none" w:sz="0" w:space="0" w:color="auto"/>
        <w:left w:val="none" w:sz="0" w:space="0" w:color="auto"/>
        <w:bottom w:val="none" w:sz="0" w:space="0" w:color="auto"/>
        <w:right w:val="none" w:sz="0" w:space="0" w:color="auto"/>
      </w:divBdr>
    </w:div>
    <w:div w:id="1120951713">
      <w:bodyDiv w:val="1"/>
      <w:marLeft w:val="0"/>
      <w:marRight w:val="0"/>
      <w:marTop w:val="0"/>
      <w:marBottom w:val="0"/>
      <w:divBdr>
        <w:top w:val="none" w:sz="0" w:space="0" w:color="auto"/>
        <w:left w:val="none" w:sz="0" w:space="0" w:color="auto"/>
        <w:bottom w:val="none" w:sz="0" w:space="0" w:color="auto"/>
        <w:right w:val="none" w:sz="0" w:space="0" w:color="auto"/>
      </w:divBdr>
    </w:div>
    <w:div w:id="1132938031">
      <w:bodyDiv w:val="1"/>
      <w:marLeft w:val="0"/>
      <w:marRight w:val="0"/>
      <w:marTop w:val="0"/>
      <w:marBottom w:val="0"/>
      <w:divBdr>
        <w:top w:val="none" w:sz="0" w:space="0" w:color="auto"/>
        <w:left w:val="none" w:sz="0" w:space="0" w:color="auto"/>
        <w:bottom w:val="none" w:sz="0" w:space="0" w:color="auto"/>
        <w:right w:val="none" w:sz="0" w:space="0" w:color="auto"/>
      </w:divBdr>
    </w:div>
    <w:div w:id="1139616178">
      <w:bodyDiv w:val="1"/>
      <w:marLeft w:val="0"/>
      <w:marRight w:val="0"/>
      <w:marTop w:val="0"/>
      <w:marBottom w:val="0"/>
      <w:divBdr>
        <w:top w:val="none" w:sz="0" w:space="0" w:color="auto"/>
        <w:left w:val="none" w:sz="0" w:space="0" w:color="auto"/>
        <w:bottom w:val="none" w:sz="0" w:space="0" w:color="auto"/>
        <w:right w:val="none" w:sz="0" w:space="0" w:color="auto"/>
      </w:divBdr>
    </w:div>
    <w:div w:id="1149588643">
      <w:bodyDiv w:val="1"/>
      <w:marLeft w:val="0"/>
      <w:marRight w:val="0"/>
      <w:marTop w:val="0"/>
      <w:marBottom w:val="0"/>
      <w:divBdr>
        <w:top w:val="none" w:sz="0" w:space="0" w:color="auto"/>
        <w:left w:val="none" w:sz="0" w:space="0" w:color="auto"/>
        <w:bottom w:val="none" w:sz="0" w:space="0" w:color="auto"/>
        <w:right w:val="none" w:sz="0" w:space="0" w:color="auto"/>
      </w:divBdr>
    </w:div>
    <w:div w:id="1182476873">
      <w:bodyDiv w:val="1"/>
      <w:marLeft w:val="0"/>
      <w:marRight w:val="0"/>
      <w:marTop w:val="0"/>
      <w:marBottom w:val="0"/>
      <w:divBdr>
        <w:top w:val="none" w:sz="0" w:space="0" w:color="auto"/>
        <w:left w:val="none" w:sz="0" w:space="0" w:color="auto"/>
        <w:bottom w:val="none" w:sz="0" w:space="0" w:color="auto"/>
        <w:right w:val="none" w:sz="0" w:space="0" w:color="auto"/>
      </w:divBdr>
    </w:div>
    <w:div w:id="1187251973">
      <w:bodyDiv w:val="1"/>
      <w:marLeft w:val="0"/>
      <w:marRight w:val="0"/>
      <w:marTop w:val="0"/>
      <w:marBottom w:val="0"/>
      <w:divBdr>
        <w:top w:val="none" w:sz="0" w:space="0" w:color="auto"/>
        <w:left w:val="none" w:sz="0" w:space="0" w:color="auto"/>
        <w:bottom w:val="none" w:sz="0" w:space="0" w:color="auto"/>
        <w:right w:val="none" w:sz="0" w:space="0" w:color="auto"/>
      </w:divBdr>
    </w:div>
    <w:div w:id="1204365296">
      <w:bodyDiv w:val="1"/>
      <w:marLeft w:val="0"/>
      <w:marRight w:val="0"/>
      <w:marTop w:val="0"/>
      <w:marBottom w:val="0"/>
      <w:divBdr>
        <w:top w:val="none" w:sz="0" w:space="0" w:color="auto"/>
        <w:left w:val="none" w:sz="0" w:space="0" w:color="auto"/>
        <w:bottom w:val="none" w:sz="0" w:space="0" w:color="auto"/>
        <w:right w:val="none" w:sz="0" w:space="0" w:color="auto"/>
      </w:divBdr>
    </w:div>
    <w:div w:id="1211070269">
      <w:bodyDiv w:val="1"/>
      <w:marLeft w:val="0"/>
      <w:marRight w:val="0"/>
      <w:marTop w:val="0"/>
      <w:marBottom w:val="0"/>
      <w:divBdr>
        <w:top w:val="none" w:sz="0" w:space="0" w:color="auto"/>
        <w:left w:val="none" w:sz="0" w:space="0" w:color="auto"/>
        <w:bottom w:val="none" w:sz="0" w:space="0" w:color="auto"/>
        <w:right w:val="none" w:sz="0" w:space="0" w:color="auto"/>
      </w:divBdr>
    </w:div>
    <w:div w:id="1221597297">
      <w:bodyDiv w:val="1"/>
      <w:marLeft w:val="0"/>
      <w:marRight w:val="0"/>
      <w:marTop w:val="0"/>
      <w:marBottom w:val="0"/>
      <w:divBdr>
        <w:top w:val="none" w:sz="0" w:space="0" w:color="auto"/>
        <w:left w:val="none" w:sz="0" w:space="0" w:color="auto"/>
        <w:bottom w:val="none" w:sz="0" w:space="0" w:color="auto"/>
        <w:right w:val="none" w:sz="0" w:space="0" w:color="auto"/>
      </w:divBdr>
    </w:div>
    <w:div w:id="1236010023">
      <w:bodyDiv w:val="1"/>
      <w:marLeft w:val="0"/>
      <w:marRight w:val="0"/>
      <w:marTop w:val="0"/>
      <w:marBottom w:val="0"/>
      <w:divBdr>
        <w:top w:val="none" w:sz="0" w:space="0" w:color="auto"/>
        <w:left w:val="none" w:sz="0" w:space="0" w:color="auto"/>
        <w:bottom w:val="none" w:sz="0" w:space="0" w:color="auto"/>
        <w:right w:val="none" w:sz="0" w:space="0" w:color="auto"/>
      </w:divBdr>
    </w:div>
    <w:div w:id="1275362158">
      <w:bodyDiv w:val="1"/>
      <w:marLeft w:val="0"/>
      <w:marRight w:val="0"/>
      <w:marTop w:val="0"/>
      <w:marBottom w:val="0"/>
      <w:divBdr>
        <w:top w:val="none" w:sz="0" w:space="0" w:color="auto"/>
        <w:left w:val="none" w:sz="0" w:space="0" w:color="auto"/>
        <w:bottom w:val="none" w:sz="0" w:space="0" w:color="auto"/>
        <w:right w:val="none" w:sz="0" w:space="0" w:color="auto"/>
      </w:divBdr>
    </w:div>
    <w:div w:id="1287665698">
      <w:bodyDiv w:val="1"/>
      <w:marLeft w:val="0"/>
      <w:marRight w:val="0"/>
      <w:marTop w:val="0"/>
      <w:marBottom w:val="0"/>
      <w:divBdr>
        <w:top w:val="none" w:sz="0" w:space="0" w:color="auto"/>
        <w:left w:val="none" w:sz="0" w:space="0" w:color="auto"/>
        <w:bottom w:val="none" w:sz="0" w:space="0" w:color="auto"/>
        <w:right w:val="none" w:sz="0" w:space="0" w:color="auto"/>
      </w:divBdr>
    </w:div>
    <w:div w:id="1295329355">
      <w:bodyDiv w:val="1"/>
      <w:marLeft w:val="0"/>
      <w:marRight w:val="0"/>
      <w:marTop w:val="0"/>
      <w:marBottom w:val="0"/>
      <w:divBdr>
        <w:top w:val="none" w:sz="0" w:space="0" w:color="auto"/>
        <w:left w:val="none" w:sz="0" w:space="0" w:color="auto"/>
        <w:bottom w:val="none" w:sz="0" w:space="0" w:color="auto"/>
        <w:right w:val="none" w:sz="0" w:space="0" w:color="auto"/>
      </w:divBdr>
    </w:div>
    <w:div w:id="1352296334">
      <w:bodyDiv w:val="1"/>
      <w:marLeft w:val="0"/>
      <w:marRight w:val="0"/>
      <w:marTop w:val="0"/>
      <w:marBottom w:val="0"/>
      <w:divBdr>
        <w:top w:val="none" w:sz="0" w:space="0" w:color="auto"/>
        <w:left w:val="none" w:sz="0" w:space="0" w:color="auto"/>
        <w:bottom w:val="none" w:sz="0" w:space="0" w:color="auto"/>
        <w:right w:val="none" w:sz="0" w:space="0" w:color="auto"/>
      </w:divBdr>
    </w:div>
    <w:div w:id="1369067301">
      <w:bodyDiv w:val="1"/>
      <w:marLeft w:val="0"/>
      <w:marRight w:val="0"/>
      <w:marTop w:val="0"/>
      <w:marBottom w:val="0"/>
      <w:divBdr>
        <w:top w:val="none" w:sz="0" w:space="0" w:color="auto"/>
        <w:left w:val="none" w:sz="0" w:space="0" w:color="auto"/>
        <w:bottom w:val="none" w:sz="0" w:space="0" w:color="auto"/>
        <w:right w:val="none" w:sz="0" w:space="0" w:color="auto"/>
      </w:divBdr>
    </w:div>
    <w:div w:id="1379163804">
      <w:bodyDiv w:val="1"/>
      <w:marLeft w:val="0"/>
      <w:marRight w:val="0"/>
      <w:marTop w:val="0"/>
      <w:marBottom w:val="0"/>
      <w:divBdr>
        <w:top w:val="none" w:sz="0" w:space="0" w:color="auto"/>
        <w:left w:val="none" w:sz="0" w:space="0" w:color="auto"/>
        <w:bottom w:val="none" w:sz="0" w:space="0" w:color="auto"/>
        <w:right w:val="none" w:sz="0" w:space="0" w:color="auto"/>
      </w:divBdr>
    </w:div>
    <w:div w:id="1419137523">
      <w:bodyDiv w:val="1"/>
      <w:marLeft w:val="0"/>
      <w:marRight w:val="0"/>
      <w:marTop w:val="0"/>
      <w:marBottom w:val="0"/>
      <w:divBdr>
        <w:top w:val="none" w:sz="0" w:space="0" w:color="auto"/>
        <w:left w:val="none" w:sz="0" w:space="0" w:color="auto"/>
        <w:bottom w:val="none" w:sz="0" w:space="0" w:color="auto"/>
        <w:right w:val="none" w:sz="0" w:space="0" w:color="auto"/>
      </w:divBdr>
    </w:div>
    <w:div w:id="1420710659">
      <w:bodyDiv w:val="1"/>
      <w:marLeft w:val="0"/>
      <w:marRight w:val="0"/>
      <w:marTop w:val="0"/>
      <w:marBottom w:val="0"/>
      <w:divBdr>
        <w:top w:val="none" w:sz="0" w:space="0" w:color="auto"/>
        <w:left w:val="none" w:sz="0" w:space="0" w:color="auto"/>
        <w:bottom w:val="none" w:sz="0" w:space="0" w:color="auto"/>
        <w:right w:val="none" w:sz="0" w:space="0" w:color="auto"/>
      </w:divBdr>
    </w:div>
    <w:div w:id="1432434373">
      <w:bodyDiv w:val="1"/>
      <w:marLeft w:val="0"/>
      <w:marRight w:val="0"/>
      <w:marTop w:val="0"/>
      <w:marBottom w:val="0"/>
      <w:divBdr>
        <w:top w:val="none" w:sz="0" w:space="0" w:color="auto"/>
        <w:left w:val="none" w:sz="0" w:space="0" w:color="auto"/>
        <w:bottom w:val="none" w:sz="0" w:space="0" w:color="auto"/>
        <w:right w:val="none" w:sz="0" w:space="0" w:color="auto"/>
      </w:divBdr>
    </w:div>
    <w:div w:id="1454598290">
      <w:bodyDiv w:val="1"/>
      <w:marLeft w:val="0"/>
      <w:marRight w:val="0"/>
      <w:marTop w:val="0"/>
      <w:marBottom w:val="0"/>
      <w:divBdr>
        <w:top w:val="none" w:sz="0" w:space="0" w:color="auto"/>
        <w:left w:val="none" w:sz="0" w:space="0" w:color="auto"/>
        <w:bottom w:val="none" w:sz="0" w:space="0" w:color="auto"/>
        <w:right w:val="none" w:sz="0" w:space="0" w:color="auto"/>
      </w:divBdr>
    </w:div>
    <w:div w:id="1459563558">
      <w:bodyDiv w:val="1"/>
      <w:marLeft w:val="0"/>
      <w:marRight w:val="0"/>
      <w:marTop w:val="0"/>
      <w:marBottom w:val="0"/>
      <w:divBdr>
        <w:top w:val="none" w:sz="0" w:space="0" w:color="auto"/>
        <w:left w:val="none" w:sz="0" w:space="0" w:color="auto"/>
        <w:bottom w:val="none" w:sz="0" w:space="0" w:color="auto"/>
        <w:right w:val="none" w:sz="0" w:space="0" w:color="auto"/>
      </w:divBdr>
    </w:div>
    <w:div w:id="1493597510">
      <w:bodyDiv w:val="1"/>
      <w:marLeft w:val="0"/>
      <w:marRight w:val="0"/>
      <w:marTop w:val="0"/>
      <w:marBottom w:val="0"/>
      <w:divBdr>
        <w:top w:val="none" w:sz="0" w:space="0" w:color="auto"/>
        <w:left w:val="none" w:sz="0" w:space="0" w:color="auto"/>
        <w:bottom w:val="none" w:sz="0" w:space="0" w:color="auto"/>
        <w:right w:val="none" w:sz="0" w:space="0" w:color="auto"/>
      </w:divBdr>
    </w:div>
    <w:div w:id="1494645638">
      <w:bodyDiv w:val="1"/>
      <w:marLeft w:val="0"/>
      <w:marRight w:val="0"/>
      <w:marTop w:val="0"/>
      <w:marBottom w:val="0"/>
      <w:divBdr>
        <w:top w:val="none" w:sz="0" w:space="0" w:color="auto"/>
        <w:left w:val="none" w:sz="0" w:space="0" w:color="auto"/>
        <w:bottom w:val="none" w:sz="0" w:space="0" w:color="auto"/>
        <w:right w:val="none" w:sz="0" w:space="0" w:color="auto"/>
      </w:divBdr>
    </w:div>
    <w:div w:id="1495487820">
      <w:bodyDiv w:val="1"/>
      <w:marLeft w:val="0"/>
      <w:marRight w:val="0"/>
      <w:marTop w:val="0"/>
      <w:marBottom w:val="0"/>
      <w:divBdr>
        <w:top w:val="none" w:sz="0" w:space="0" w:color="auto"/>
        <w:left w:val="none" w:sz="0" w:space="0" w:color="auto"/>
        <w:bottom w:val="none" w:sz="0" w:space="0" w:color="auto"/>
        <w:right w:val="none" w:sz="0" w:space="0" w:color="auto"/>
      </w:divBdr>
    </w:div>
    <w:div w:id="1501434192">
      <w:bodyDiv w:val="1"/>
      <w:marLeft w:val="0"/>
      <w:marRight w:val="0"/>
      <w:marTop w:val="0"/>
      <w:marBottom w:val="0"/>
      <w:divBdr>
        <w:top w:val="none" w:sz="0" w:space="0" w:color="auto"/>
        <w:left w:val="none" w:sz="0" w:space="0" w:color="auto"/>
        <w:bottom w:val="none" w:sz="0" w:space="0" w:color="auto"/>
        <w:right w:val="none" w:sz="0" w:space="0" w:color="auto"/>
      </w:divBdr>
    </w:div>
    <w:div w:id="1540781027">
      <w:bodyDiv w:val="1"/>
      <w:marLeft w:val="0"/>
      <w:marRight w:val="0"/>
      <w:marTop w:val="0"/>
      <w:marBottom w:val="0"/>
      <w:divBdr>
        <w:top w:val="none" w:sz="0" w:space="0" w:color="auto"/>
        <w:left w:val="none" w:sz="0" w:space="0" w:color="auto"/>
        <w:bottom w:val="none" w:sz="0" w:space="0" w:color="auto"/>
        <w:right w:val="none" w:sz="0" w:space="0" w:color="auto"/>
      </w:divBdr>
    </w:div>
    <w:div w:id="1555696679">
      <w:bodyDiv w:val="1"/>
      <w:marLeft w:val="0"/>
      <w:marRight w:val="0"/>
      <w:marTop w:val="0"/>
      <w:marBottom w:val="0"/>
      <w:divBdr>
        <w:top w:val="none" w:sz="0" w:space="0" w:color="auto"/>
        <w:left w:val="none" w:sz="0" w:space="0" w:color="auto"/>
        <w:bottom w:val="none" w:sz="0" w:space="0" w:color="auto"/>
        <w:right w:val="none" w:sz="0" w:space="0" w:color="auto"/>
      </w:divBdr>
    </w:div>
    <w:div w:id="1555777114">
      <w:bodyDiv w:val="1"/>
      <w:marLeft w:val="0"/>
      <w:marRight w:val="0"/>
      <w:marTop w:val="0"/>
      <w:marBottom w:val="0"/>
      <w:divBdr>
        <w:top w:val="none" w:sz="0" w:space="0" w:color="auto"/>
        <w:left w:val="none" w:sz="0" w:space="0" w:color="auto"/>
        <w:bottom w:val="none" w:sz="0" w:space="0" w:color="auto"/>
        <w:right w:val="none" w:sz="0" w:space="0" w:color="auto"/>
      </w:divBdr>
    </w:div>
    <w:div w:id="1625381292">
      <w:bodyDiv w:val="1"/>
      <w:marLeft w:val="0"/>
      <w:marRight w:val="0"/>
      <w:marTop w:val="0"/>
      <w:marBottom w:val="0"/>
      <w:divBdr>
        <w:top w:val="none" w:sz="0" w:space="0" w:color="auto"/>
        <w:left w:val="none" w:sz="0" w:space="0" w:color="auto"/>
        <w:bottom w:val="none" w:sz="0" w:space="0" w:color="auto"/>
        <w:right w:val="none" w:sz="0" w:space="0" w:color="auto"/>
      </w:divBdr>
    </w:div>
    <w:div w:id="1648438253">
      <w:bodyDiv w:val="1"/>
      <w:marLeft w:val="0"/>
      <w:marRight w:val="0"/>
      <w:marTop w:val="0"/>
      <w:marBottom w:val="0"/>
      <w:divBdr>
        <w:top w:val="none" w:sz="0" w:space="0" w:color="auto"/>
        <w:left w:val="none" w:sz="0" w:space="0" w:color="auto"/>
        <w:bottom w:val="none" w:sz="0" w:space="0" w:color="auto"/>
        <w:right w:val="none" w:sz="0" w:space="0" w:color="auto"/>
      </w:divBdr>
    </w:div>
    <w:div w:id="1656228398">
      <w:bodyDiv w:val="1"/>
      <w:marLeft w:val="0"/>
      <w:marRight w:val="0"/>
      <w:marTop w:val="0"/>
      <w:marBottom w:val="0"/>
      <w:divBdr>
        <w:top w:val="none" w:sz="0" w:space="0" w:color="auto"/>
        <w:left w:val="none" w:sz="0" w:space="0" w:color="auto"/>
        <w:bottom w:val="none" w:sz="0" w:space="0" w:color="auto"/>
        <w:right w:val="none" w:sz="0" w:space="0" w:color="auto"/>
      </w:divBdr>
    </w:div>
    <w:div w:id="1664896955">
      <w:bodyDiv w:val="1"/>
      <w:marLeft w:val="0"/>
      <w:marRight w:val="0"/>
      <w:marTop w:val="0"/>
      <w:marBottom w:val="0"/>
      <w:divBdr>
        <w:top w:val="none" w:sz="0" w:space="0" w:color="auto"/>
        <w:left w:val="none" w:sz="0" w:space="0" w:color="auto"/>
        <w:bottom w:val="none" w:sz="0" w:space="0" w:color="auto"/>
        <w:right w:val="none" w:sz="0" w:space="0" w:color="auto"/>
      </w:divBdr>
    </w:div>
    <w:div w:id="1693609629">
      <w:bodyDiv w:val="1"/>
      <w:marLeft w:val="0"/>
      <w:marRight w:val="0"/>
      <w:marTop w:val="0"/>
      <w:marBottom w:val="0"/>
      <w:divBdr>
        <w:top w:val="none" w:sz="0" w:space="0" w:color="auto"/>
        <w:left w:val="none" w:sz="0" w:space="0" w:color="auto"/>
        <w:bottom w:val="none" w:sz="0" w:space="0" w:color="auto"/>
        <w:right w:val="none" w:sz="0" w:space="0" w:color="auto"/>
      </w:divBdr>
    </w:div>
    <w:div w:id="1712654647">
      <w:bodyDiv w:val="1"/>
      <w:marLeft w:val="0"/>
      <w:marRight w:val="0"/>
      <w:marTop w:val="0"/>
      <w:marBottom w:val="0"/>
      <w:divBdr>
        <w:top w:val="none" w:sz="0" w:space="0" w:color="auto"/>
        <w:left w:val="none" w:sz="0" w:space="0" w:color="auto"/>
        <w:bottom w:val="none" w:sz="0" w:space="0" w:color="auto"/>
        <w:right w:val="none" w:sz="0" w:space="0" w:color="auto"/>
      </w:divBdr>
    </w:div>
    <w:div w:id="1724593172">
      <w:bodyDiv w:val="1"/>
      <w:marLeft w:val="0"/>
      <w:marRight w:val="0"/>
      <w:marTop w:val="0"/>
      <w:marBottom w:val="0"/>
      <w:divBdr>
        <w:top w:val="none" w:sz="0" w:space="0" w:color="auto"/>
        <w:left w:val="none" w:sz="0" w:space="0" w:color="auto"/>
        <w:bottom w:val="none" w:sz="0" w:space="0" w:color="auto"/>
        <w:right w:val="none" w:sz="0" w:space="0" w:color="auto"/>
      </w:divBdr>
    </w:div>
    <w:div w:id="1755660854">
      <w:bodyDiv w:val="1"/>
      <w:marLeft w:val="0"/>
      <w:marRight w:val="0"/>
      <w:marTop w:val="0"/>
      <w:marBottom w:val="0"/>
      <w:divBdr>
        <w:top w:val="none" w:sz="0" w:space="0" w:color="auto"/>
        <w:left w:val="none" w:sz="0" w:space="0" w:color="auto"/>
        <w:bottom w:val="none" w:sz="0" w:space="0" w:color="auto"/>
        <w:right w:val="none" w:sz="0" w:space="0" w:color="auto"/>
      </w:divBdr>
    </w:div>
    <w:div w:id="1811749094">
      <w:bodyDiv w:val="1"/>
      <w:marLeft w:val="0"/>
      <w:marRight w:val="0"/>
      <w:marTop w:val="0"/>
      <w:marBottom w:val="0"/>
      <w:divBdr>
        <w:top w:val="none" w:sz="0" w:space="0" w:color="auto"/>
        <w:left w:val="none" w:sz="0" w:space="0" w:color="auto"/>
        <w:bottom w:val="none" w:sz="0" w:space="0" w:color="auto"/>
        <w:right w:val="none" w:sz="0" w:space="0" w:color="auto"/>
      </w:divBdr>
    </w:div>
    <w:div w:id="1866169443">
      <w:bodyDiv w:val="1"/>
      <w:marLeft w:val="0"/>
      <w:marRight w:val="0"/>
      <w:marTop w:val="0"/>
      <w:marBottom w:val="0"/>
      <w:divBdr>
        <w:top w:val="none" w:sz="0" w:space="0" w:color="auto"/>
        <w:left w:val="none" w:sz="0" w:space="0" w:color="auto"/>
        <w:bottom w:val="none" w:sz="0" w:space="0" w:color="auto"/>
        <w:right w:val="none" w:sz="0" w:space="0" w:color="auto"/>
      </w:divBdr>
    </w:div>
    <w:div w:id="1870070442">
      <w:bodyDiv w:val="1"/>
      <w:marLeft w:val="0"/>
      <w:marRight w:val="0"/>
      <w:marTop w:val="0"/>
      <w:marBottom w:val="0"/>
      <w:divBdr>
        <w:top w:val="none" w:sz="0" w:space="0" w:color="auto"/>
        <w:left w:val="none" w:sz="0" w:space="0" w:color="auto"/>
        <w:bottom w:val="none" w:sz="0" w:space="0" w:color="auto"/>
        <w:right w:val="none" w:sz="0" w:space="0" w:color="auto"/>
      </w:divBdr>
    </w:div>
    <w:div w:id="1874463676">
      <w:bodyDiv w:val="1"/>
      <w:marLeft w:val="0"/>
      <w:marRight w:val="0"/>
      <w:marTop w:val="0"/>
      <w:marBottom w:val="0"/>
      <w:divBdr>
        <w:top w:val="none" w:sz="0" w:space="0" w:color="auto"/>
        <w:left w:val="none" w:sz="0" w:space="0" w:color="auto"/>
        <w:bottom w:val="none" w:sz="0" w:space="0" w:color="auto"/>
        <w:right w:val="none" w:sz="0" w:space="0" w:color="auto"/>
      </w:divBdr>
    </w:div>
    <w:div w:id="1891914267">
      <w:bodyDiv w:val="1"/>
      <w:marLeft w:val="0"/>
      <w:marRight w:val="0"/>
      <w:marTop w:val="0"/>
      <w:marBottom w:val="0"/>
      <w:divBdr>
        <w:top w:val="none" w:sz="0" w:space="0" w:color="auto"/>
        <w:left w:val="none" w:sz="0" w:space="0" w:color="auto"/>
        <w:bottom w:val="none" w:sz="0" w:space="0" w:color="auto"/>
        <w:right w:val="none" w:sz="0" w:space="0" w:color="auto"/>
      </w:divBdr>
    </w:div>
    <w:div w:id="1921790502">
      <w:bodyDiv w:val="1"/>
      <w:marLeft w:val="0"/>
      <w:marRight w:val="0"/>
      <w:marTop w:val="0"/>
      <w:marBottom w:val="0"/>
      <w:divBdr>
        <w:top w:val="none" w:sz="0" w:space="0" w:color="auto"/>
        <w:left w:val="none" w:sz="0" w:space="0" w:color="auto"/>
        <w:bottom w:val="none" w:sz="0" w:space="0" w:color="auto"/>
        <w:right w:val="none" w:sz="0" w:space="0" w:color="auto"/>
      </w:divBdr>
    </w:div>
    <w:div w:id="1930918753">
      <w:bodyDiv w:val="1"/>
      <w:marLeft w:val="0"/>
      <w:marRight w:val="0"/>
      <w:marTop w:val="0"/>
      <w:marBottom w:val="0"/>
      <w:divBdr>
        <w:top w:val="none" w:sz="0" w:space="0" w:color="auto"/>
        <w:left w:val="none" w:sz="0" w:space="0" w:color="auto"/>
        <w:bottom w:val="none" w:sz="0" w:space="0" w:color="auto"/>
        <w:right w:val="none" w:sz="0" w:space="0" w:color="auto"/>
      </w:divBdr>
    </w:div>
    <w:div w:id="1974217718">
      <w:bodyDiv w:val="1"/>
      <w:marLeft w:val="0"/>
      <w:marRight w:val="0"/>
      <w:marTop w:val="0"/>
      <w:marBottom w:val="0"/>
      <w:divBdr>
        <w:top w:val="none" w:sz="0" w:space="0" w:color="auto"/>
        <w:left w:val="none" w:sz="0" w:space="0" w:color="auto"/>
        <w:bottom w:val="none" w:sz="0" w:space="0" w:color="auto"/>
        <w:right w:val="none" w:sz="0" w:space="0" w:color="auto"/>
      </w:divBdr>
    </w:div>
    <w:div w:id="1990551375">
      <w:bodyDiv w:val="1"/>
      <w:marLeft w:val="0"/>
      <w:marRight w:val="0"/>
      <w:marTop w:val="0"/>
      <w:marBottom w:val="0"/>
      <w:divBdr>
        <w:top w:val="none" w:sz="0" w:space="0" w:color="auto"/>
        <w:left w:val="none" w:sz="0" w:space="0" w:color="auto"/>
        <w:bottom w:val="none" w:sz="0" w:space="0" w:color="auto"/>
        <w:right w:val="none" w:sz="0" w:space="0" w:color="auto"/>
      </w:divBdr>
    </w:div>
    <w:div w:id="1996446279">
      <w:bodyDiv w:val="1"/>
      <w:marLeft w:val="0"/>
      <w:marRight w:val="0"/>
      <w:marTop w:val="0"/>
      <w:marBottom w:val="0"/>
      <w:divBdr>
        <w:top w:val="none" w:sz="0" w:space="0" w:color="auto"/>
        <w:left w:val="none" w:sz="0" w:space="0" w:color="auto"/>
        <w:bottom w:val="none" w:sz="0" w:space="0" w:color="auto"/>
        <w:right w:val="none" w:sz="0" w:space="0" w:color="auto"/>
      </w:divBdr>
    </w:div>
    <w:div w:id="1996562901">
      <w:bodyDiv w:val="1"/>
      <w:marLeft w:val="0"/>
      <w:marRight w:val="0"/>
      <w:marTop w:val="0"/>
      <w:marBottom w:val="0"/>
      <w:divBdr>
        <w:top w:val="none" w:sz="0" w:space="0" w:color="auto"/>
        <w:left w:val="none" w:sz="0" w:space="0" w:color="auto"/>
        <w:bottom w:val="none" w:sz="0" w:space="0" w:color="auto"/>
        <w:right w:val="none" w:sz="0" w:space="0" w:color="auto"/>
      </w:divBdr>
    </w:div>
    <w:div w:id="1996689511">
      <w:bodyDiv w:val="1"/>
      <w:marLeft w:val="0"/>
      <w:marRight w:val="0"/>
      <w:marTop w:val="0"/>
      <w:marBottom w:val="0"/>
      <w:divBdr>
        <w:top w:val="none" w:sz="0" w:space="0" w:color="auto"/>
        <w:left w:val="none" w:sz="0" w:space="0" w:color="auto"/>
        <w:bottom w:val="none" w:sz="0" w:space="0" w:color="auto"/>
        <w:right w:val="none" w:sz="0" w:space="0" w:color="auto"/>
      </w:divBdr>
    </w:div>
    <w:div w:id="2003239948">
      <w:bodyDiv w:val="1"/>
      <w:marLeft w:val="0"/>
      <w:marRight w:val="0"/>
      <w:marTop w:val="0"/>
      <w:marBottom w:val="0"/>
      <w:divBdr>
        <w:top w:val="none" w:sz="0" w:space="0" w:color="auto"/>
        <w:left w:val="none" w:sz="0" w:space="0" w:color="auto"/>
        <w:bottom w:val="none" w:sz="0" w:space="0" w:color="auto"/>
        <w:right w:val="none" w:sz="0" w:space="0" w:color="auto"/>
      </w:divBdr>
    </w:div>
    <w:div w:id="2017926841">
      <w:bodyDiv w:val="1"/>
      <w:marLeft w:val="0"/>
      <w:marRight w:val="0"/>
      <w:marTop w:val="0"/>
      <w:marBottom w:val="0"/>
      <w:divBdr>
        <w:top w:val="none" w:sz="0" w:space="0" w:color="auto"/>
        <w:left w:val="none" w:sz="0" w:space="0" w:color="auto"/>
        <w:bottom w:val="none" w:sz="0" w:space="0" w:color="auto"/>
        <w:right w:val="none" w:sz="0" w:space="0" w:color="auto"/>
      </w:divBdr>
    </w:div>
    <w:div w:id="2018000460">
      <w:bodyDiv w:val="1"/>
      <w:marLeft w:val="0"/>
      <w:marRight w:val="0"/>
      <w:marTop w:val="0"/>
      <w:marBottom w:val="0"/>
      <w:divBdr>
        <w:top w:val="none" w:sz="0" w:space="0" w:color="auto"/>
        <w:left w:val="none" w:sz="0" w:space="0" w:color="auto"/>
        <w:bottom w:val="none" w:sz="0" w:space="0" w:color="auto"/>
        <w:right w:val="none" w:sz="0" w:space="0" w:color="auto"/>
      </w:divBdr>
    </w:div>
    <w:div w:id="2020541256">
      <w:bodyDiv w:val="1"/>
      <w:marLeft w:val="0"/>
      <w:marRight w:val="0"/>
      <w:marTop w:val="0"/>
      <w:marBottom w:val="0"/>
      <w:divBdr>
        <w:top w:val="none" w:sz="0" w:space="0" w:color="auto"/>
        <w:left w:val="none" w:sz="0" w:space="0" w:color="auto"/>
        <w:bottom w:val="none" w:sz="0" w:space="0" w:color="auto"/>
        <w:right w:val="none" w:sz="0" w:space="0" w:color="auto"/>
      </w:divBdr>
    </w:div>
    <w:div w:id="2023704521">
      <w:bodyDiv w:val="1"/>
      <w:marLeft w:val="0"/>
      <w:marRight w:val="0"/>
      <w:marTop w:val="0"/>
      <w:marBottom w:val="0"/>
      <w:divBdr>
        <w:top w:val="none" w:sz="0" w:space="0" w:color="auto"/>
        <w:left w:val="none" w:sz="0" w:space="0" w:color="auto"/>
        <w:bottom w:val="none" w:sz="0" w:space="0" w:color="auto"/>
        <w:right w:val="none" w:sz="0" w:space="0" w:color="auto"/>
      </w:divBdr>
    </w:div>
    <w:div w:id="2047291691">
      <w:bodyDiv w:val="1"/>
      <w:marLeft w:val="0"/>
      <w:marRight w:val="0"/>
      <w:marTop w:val="0"/>
      <w:marBottom w:val="0"/>
      <w:divBdr>
        <w:top w:val="none" w:sz="0" w:space="0" w:color="auto"/>
        <w:left w:val="none" w:sz="0" w:space="0" w:color="auto"/>
        <w:bottom w:val="none" w:sz="0" w:space="0" w:color="auto"/>
        <w:right w:val="none" w:sz="0" w:space="0" w:color="auto"/>
      </w:divBdr>
    </w:div>
    <w:div w:id="2072121389">
      <w:bodyDiv w:val="1"/>
      <w:marLeft w:val="0"/>
      <w:marRight w:val="0"/>
      <w:marTop w:val="0"/>
      <w:marBottom w:val="0"/>
      <w:divBdr>
        <w:top w:val="none" w:sz="0" w:space="0" w:color="auto"/>
        <w:left w:val="none" w:sz="0" w:space="0" w:color="auto"/>
        <w:bottom w:val="none" w:sz="0" w:space="0" w:color="auto"/>
        <w:right w:val="none" w:sz="0" w:space="0" w:color="auto"/>
      </w:divBdr>
    </w:div>
    <w:div w:id="2099477357">
      <w:bodyDiv w:val="1"/>
      <w:marLeft w:val="0"/>
      <w:marRight w:val="0"/>
      <w:marTop w:val="0"/>
      <w:marBottom w:val="0"/>
      <w:divBdr>
        <w:top w:val="none" w:sz="0" w:space="0" w:color="auto"/>
        <w:left w:val="none" w:sz="0" w:space="0" w:color="auto"/>
        <w:bottom w:val="none" w:sz="0" w:space="0" w:color="auto"/>
        <w:right w:val="none" w:sz="0" w:space="0" w:color="auto"/>
      </w:divBdr>
    </w:div>
    <w:div w:id="214646139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2e66d9c636284088" Type="http://schemas.microsoft.com/office/2019/09/relationships/intelligence" Target="intelligenc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it-s-fixed.vercel.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7564AC-F00A-4DE6-A030-3D59D9A0E4B8}">
  <we:reference id="wa104382008" version="1.1.0.0" store="cs-CZ"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15CDE105285C846B7465811A79811FA" ma:contentTypeVersion="14" ma:contentTypeDescription="Vytvoří nový dokument" ma:contentTypeScope="" ma:versionID="211736783b949b4caa69d3e1482c1acb">
  <xsd:schema xmlns:xsd="http://www.w3.org/2001/XMLSchema" xmlns:xs="http://www.w3.org/2001/XMLSchema" xmlns:p="http://schemas.microsoft.com/office/2006/metadata/properties" xmlns:ns3="a13dbe8f-0bac-4bc0-b170-53bcbb36af22" xmlns:ns4="fb58842d-f6df-4e75-a70c-36d6563c9f8a" targetNamespace="http://schemas.microsoft.com/office/2006/metadata/properties" ma:root="true" ma:fieldsID="9d40f742132c3325c10108eb1f7b4fad" ns3:_="" ns4:_="">
    <xsd:import namespace="a13dbe8f-0bac-4bc0-b170-53bcbb36af22"/>
    <xsd:import namespace="fb58842d-f6df-4e75-a70c-36d6563c9f8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3dbe8f-0bac-4bc0-b170-53bcbb36af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b58842d-f6df-4e75-a70c-36d6563c9f8a" elementFormDefault="qualified">
    <xsd:import namespace="http://schemas.microsoft.com/office/2006/documentManagement/types"/>
    <xsd:import namespace="http://schemas.microsoft.com/office/infopath/2007/PartnerControls"/>
    <xsd:element name="SharedWithUsers" ma:index="13"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dílené s podrobnostmi" ma:internalName="SharedWithDetails" ma:readOnly="true">
      <xsd:simpleType>
        <xsd:restriction base="dms:Note">
          <xsd:maxLength value="255"/>
        </xsd:restriction>
      </xsd:simpleType>
    </xsd:element>
    <xsd:element name="SharingHintHash" ma:index="15"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XSL" StyleName="ISO 690 – číselná reference" Version="1987">
  <b:Source>
    <b:Tag>Rea22</b:Tag>
    <b:SourceType>InternetSite</b:SourceType>
    <b:Guid>{9BF58E07-ED24-476B-A86F-D91B3EEBB7D3}</b:Guid>
    <b:Title>React JS - React Enlightenment</b:Title>
    <b:URL>https://www.reactenlightenment.com/react-jsx/5.1.html</b:URL>
    <b:YearAccessed>2022</b:YearAccessed>
    <b:MonthAccessed>leden</b:MonthAccessed>
    <b:DayAccessed>25</b:DayAccessed>
    <b:Author>
      <b:Author>
        <b:Corporate>React JS - React Enlightenment</b:Corporate>
      </b:Author>
    </b:Author>
    <b:InternetSiteTitle>React JS - React Enlightenment</b:InternetSiteTitle>
    <b:RefOrder>1</b:RefOrder>
  </b:Source>
  <b:Source>
    <b:Tag>Clo22</b:Tag>
    <b:SourceType>InternetSite</b:SourceType>
    <b:Guid>{A1B6ABB1-8EDF-409B-A231-0D3D7C029597}</b:Guid>
    <b:Author>
      <b:Author>
        <b:Corporate>CloudFlare</b:Corporate>
      </b:Author>
    </b:Author>
    <b:Title>CloudFlare learning</b:Title>
    <b:InternetSiteTitle>CloudFlare</b:InternetSiteTitle>
    <b:URL>https://www.cloudflare.com/learning/serverless/glossary/backend-as-a-service-baas/</b:URL>
    <b:YearAccessed>2022</b:YearAccessed>
    <b:MonthAccessed>leden</b:MonthAccessed>
    <b:DayAccessed>25</b:DayAccessed>
    <b:RefOrder>2</b:RefOrder>
  </b:Source>
  <b:Source>
    <b:Tag>Sup22</b:Tag>
    <b:SourceType>InternetSite</b:SourceType>
    <b:Guid>{DC59D8AB-B2D5-4414-9874-5481B441CCF0}</b:Guid>
    <b:Author>
      <b:Author>
        <b:Corporate>Supabase</b:Corporate>
      </b:Author>
    </b:Author>
    <b:Title>Supabase</b:Title>
    <b:URL>https://supabase.com/</b:URL>
    <b:YearAccessed>2022</b:YearAccessed>
    <b:MonthAccessed>leden</b:MonthAccessed>
    <b:DayAccessed>25</b:DayAccessed>
    <b:RefOrder>3</b:RefOrder>
  </b:Source>
  <b:Source>
    <b:Tag>Sup21</b:Tag>
    <b:SourceType>InternetSite</b:SourceType>
    <b:Guid>{67060457-B969-48D5-A0A0-E314A9CA3A54}</b:Guid>
    <b:Author>
      <b:Author>
        <b:Corporate>Supabase</b:Corporate>
      </b:Author>
    </b:Author>
    <b:Title>Github</b:Title>
    <b:Year>2021</b:Year>
    <b:YearAccessed>2022</b:YearAccessed>
    <b:MonthAccessed>únor</b:MonthAccessed>
    <b:DayAccessed>21</b:DayAccessed>
    <b:URL>https://github.com/supabase/supabase/tree/master/examples/nextjs-slack-clone</b:URL>
    <b:InternetSiteTitle>Github</b:InternetSiteTitle>
    <b:RefOrder>4</b:RefOrder>
  </b:Source>
</b:Sources>
</file>

<file path=customXml/itemProps1.xml><?xml version="1.0" encoding="utf-8"?>
<ds:datastoreItem xmlns:ds="http://schemas.openxmlformats.org/officeDocument/2006/customXml" ds:itemID="{972BED4D-72D9-4537-BAEE-0814947BF8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3dbe8f-0bac-4bc0-b170-53bcbb36af22"/>
    <ds:schemaRef ds:uri="fb58842d-f6df-4e75-a70c-36d6563c9f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07EA471-F589-465E-AFEF-84CD6BC9AC4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1501FC-4F92-4F1A-ACD7-8E086DE3BB19}">
  <ds:schemaRefs>
    <ds:schemaRef ds:uri="http://schemas.microsoft.com/sharepoint/v3/contenttype/forms"/>
  </ds:schemaRefs>
</ds:datastoreItem>
</file>

<file path=customXml/itemProps4.xml><?xml version="1.0" encoding="utf-8"?>
<ds:datastoreItem xmlns:ds="http://schemas.openxmlformats.org/officeDocument/2006/customXml" ds:itemID="{4A79C086-F445-4394-8239-A73B82B9B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585</Words>
  <Characters>32958</Characters>
  <Application>Microsoft Office Word</Application>
  <DocSecurity>0</DocSecurity>
  <Lines>274</Lines>
  <Paragraphs>7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8467</CharactersWithSpaces>
  <SharedDoc>false</SharedDoc>
  <HLinks>
    <vt:vector size="336" baseType="variant">
      <vt:variant>
        <vt:i4>1966143</vt:i4>
      </vt:variant>
      <vt:variant>
        <vt:i4>407</vt:i4>
      </vt:variant>
      <vt:variant>
        <vt:i4>0</vt:i4>
      </vt:variant>
      <vt:variant>
        <vt:i4>5</vt:i4>
      </vt:variant>
      <vt:variant>
        <vt:lpwstr/>
      </vt:variant>
      <vt:variant>
        <vt:lpwstr>_Toc99397821</vt:lpwstr>
      </vt:variant>
      <vt:variant>
        <vt:i4>2031679</vt:i4>
      </vt:variant>
      <vt:variant>
        <vt:i4>401</vt:i4>
      </vt:variant>
      <vt:variant>
        <vt:i4>0</vt:i4>
      </vt:variant>
      <vt:variant>
        <vt:i4>5</vt:i4>
      </vt:variant>
      <vt:variant>
        <vt:lpwstr/>
      </vt:variant>
      <vt:variant>
        <vt:lpwstr>_Toc99397820</vt:lpwstr>
      </vt:variant>
      <vt:variant>
        <vt:i4>1441852</vt:i4>
      </vt:variant>
      <vt:variant>
        <vt:i4>395</vt:i4>
      </vt:variant>
      <vt:variant>
        <vt:i4>0</vt:i4>
      </vt:variant>
      <vt:variant>
        <vt:i4>5</vt:i4>
      </vt:variant>
      <vt:variant>
        <vt:lpwstr/>
      </vt:variant>
      <vt:variant>
        <vt:lpwstr>_Toc99397819</vt:lpwstr>
      </vt:variant>
      <vt:variant>
        <vt:i4>1507388</vt:i4>
      </vt:variant>
      <vt:variant>
        <vt:i4>389</vt:i4>
      </vt:variant>
      <vt:variant>
        <vt:i4>0</vt:i4>
      </vt:variant>
      <vt:variant>
        <vt:i4>5</vt:i4>
      </vt:variant>
      <vt:variant>
        <vt:lpwstr/>
      </vt:variant>
      <vt:variant>
        <vt:lpwstr>_Toc99397818</vt:lpwstr>
      </vt:variant>
      <vt:variant>
        <vt:i4>1572924</vt:i4>
      </vt:variant>
      <vt:variant>
        <vt:i4>383</vt:i4>
      </vt:variant>
      <vt:variant>
        <vt:i4>0</vt:i4>
      </vt:variant>
      <vt:variant>
        <vt:i4>5</vt:i4>
      </vt:variant>
      <vt:variant>
        <vt:lpwstr/>
      </vt:variant>
      <vt:variant>
        <vt:lpwstr>_Toc99397817</vt:lpwstr>
      </vt:variant>
      <vt:variant>
        <vt:i4>1638460</vt:i4>
      </vt:variant>
      <vt:variant>
        <vt:i4>377</vt:i4>
      </vt:variant>
      <vt:variant>
        <vt:i4>0</vt:i4>
      </vt:variant>
      <vt:variant>
        <vt:i4>5</vt:i4>
      </vt:variant>
      <vt:variant>
        <vt:lpwstr/>
      </vt:variant>
      <vt:variant>
        <vt:lpwstr>_Toc99397816</vt:lpwstr>
      </vt:variant>
      <vt:variant>
        <vt:i4>1703996</vt:i4>
      </vt:variant>
      <vt:variant>
        <vt:i4>371</vt:i4>
      </vt:variant>
      <vt:variant>
        <vt:i4>0</vt:i4>
      </vt:variant>
      <vt:variant>
        <vt:i4>5</vt:i4>
      </vt:variant>
      <vt:variant>
        <vt:lpwstr/>
      </vt:variant>
      <vt:variant>
        <vt:lpwstr>_Toc99397815</vt:lpwstr>
      </vt:variant>
      <vt:variant>
        <vt:i4>1769532</vt:i4>
      </vt:variant>
      <vt:variant>
        <vt:i4>365</vt:i4>
      </vt:variant>
      <vt:variant>
        <vt:i4>0</vt:i4>
      </vt:variant>
      <vt:variant>
        <vt:i4>5</vt:i4>
      </vt:variant>
      <vt:variant>
        <vt:lpwstr/>
      </vt:variant>
      <vt:variant>
        <vt:lpwstr>_Toc99397814</vt:lpwstr>
      </vt:variant>
      <vt:variant>
        <vt:i4>1835068</vt:i4>
      </vt:variant>
      <vt:variant>
        <vt:i4>359</vt:i4>
      </vt:variant>
      <vt:variant>
        <vt:i4>0</vt:i4>
      </vt:variant>
      <vt:variant>
        <vt:i4>5</vt:i4>
      </vt:variant>
      <vt:variant>
        <vt:lpwstr/>
      </vt:variant>
      <vt:variant>
        <vt:lpwstr>_Toc99397813</vt:lpwstr>
      </vt:variant>
      <vt:variant>
        <vt:i4>1900604</vt:i4>
      </vt:variant>
      <vt:variant>
        <vt:i4>353</vt:i4>
      </vt:variant>
      <vt:variant>
        <vt:i4>0</vt:i4>
      </vt:variant>
      <vt:variant>
        <vt:i4>5</vt:i4>
      </vt:variant>
      <vt:variant>
        <vt:lpwstr/>
      </vt:variant>
      <vt:variant>
        <vt:lpwstr>_Toc99397812</vt:lpwstr>
      </vt:variant>
      <vt:variant>
        <vt:i4>1966140</vt:i4>
      </vt:variant>
      <vt:variant>
        <vt:i4>347</vt:i4>
      </vt:variant>
      <vt:variant>
        <vt:i4>0</vt:i4>
      </vt:variant>
      <vt:variant>
        <vt:i4>5</vt:i4>
      </vt:variant>
      <vt:variant>
        <vt:lpwstr/>
      </vt:variant>
      <vt:variant>
        <vt:lpwstr>_Toc99397811</vt:lpwstr>
      </vt:variant>
      <vt:variant>
        <vt:i4>6488175</vt:i4>
      </vt:variant>
      <vt:variant>
        <vt:i4>339</vt:i4>
      </vt:variant>
      <vt:variant>
        <vt:i4>0</vt:i4>
      </vt:variant>
      <vt:variant>
        <vt:i4>5</vt:i4>
      </vt:variant>
      <vt:variant>
        <vt:lpwstr>https://it-s-fixed.vercel.com/</vt:lpwstr>
      </vt:variant>
      <vt:variant>
        <vt:lpwstr/>
      </vt:variant>
      <vt:variant>
        <vt:i4>2031665</vt:i4>
      </vt:variant>
      <vt:variant>
        <vt:i4>260</vt:i4>
      </vt:variant>
      <vt:variant>
        <vt:i4>0</vt:i4>
      </vt:variant>
      <vt:variant>
        <vt:i4>5</vt:i4>
      </vt:variant>
      <vt:variant>
        <vt:lpwstr/>
      </vt:variant>
      <vt:variant>
        <vt:lpwstr>_Toc99019010</vt:lpwstr>
      </vt:variant>
      <vt:variant>
        <vt:i4>1441840</vt:i4>
      </vt:variant>
      <vt:variant>
        <vt:i4>254</vt:i4>
      </vt:variant>
      <vt:variant>
        <vt:i4>0</vt:i4>
      </vt:variant>
      <vt:variant>
        <vt:i4>5</vt:i4>
      </vt:variant>
      <vt:variant>
        <vt:lpwstr/>
      </vt:variant>
      <vt:variant>
        <vt:lpwstr>_Toc99019009</vt:lpwstr>
      </vt:variant>
      <vt:variant>
        <vt:i4>1507376</vt:i4>
      </vt:variant>
      <vt:variant>
        <vt:i4>248</vt:i4>
      </vt:variant>
      <vt:variant>
        <vt:i4>0</vt:i4>
      </vt:variant>
      <vt:variant>
        <vt:i4>5</vt:i4>
      </vt:variant>
      <vt:variant>
        <vt:lpwstr/>
      </vt:variant>
      <vt:variant>
        <vt:lpwstr>_Toc99019008</vt:lpwstr>
      </vt:variant>
      <vt:variant>
        <vt:i4>1572912</vt:i4>
      </vt:variant>
      <vt:variant>
        <vt:i4>242</vt:i4>
      </vt:variant>
      <vt:variant>
        <vt:i4>0</vt:i4>
      </vt:variant>
      <vt:variant>
        <vt:i4>5</vt:i4>
      </vt:variant>
      <vt:variant>
        <vt:lpwstr/>
      </vt:variant>
      <vt:variant>
        <vt:lpwstr>_Toc99019007</vt:lpwstr>
      </vt:variant>
      <vt:variant>
        <vt:i4>1638448</vt:i4>
      </vt:variant>
      <vt:variant>
        <vt:i4>236</vt:i4>
      </vt:variant>
      <vt:variant>
        <vt:i4>0</vt:i4>
      </vt:variant>
      <vt:variant>
        <vt:i4>5</vt:i4>
      </vt:variant>
      <vt:variant>
        <vt:lpwstr/>
      </vt:variant>
      <vt:variant>
        <vt:lpwstr>_Toc99019006</vt:lpwstr>
      </vt:variant>
      <vt:variant>
        <vt:i4>1703984</vt:i4>
      </vt:variant>
      <vt:variant>
        <vt:i4>230</vt:i4>
      </vt:variant>
      <vt:variant>
        <vt:i4>0</vt:i4>
      </vt:variant>
      <vt:variant>
        <vt:i4>5</vt:i4>
      </vt:variant>
      <vt:variant>
        <vt:lpwstr/>
      </vt:variant>
      <vt:variant>
        <vt:lpwstr>_Toc99019005</vt:lpwstr>
      </vt:variant>
      <vt:variant>
        <vt:i4>1769520</vt:i4>
      </vt:variant>
      <vt:variant>
        <vt:i4>224</vt:i4>
      </vt:variant>
      <vt:variant>
        <vt:i4>0</vt:i4>
      </vt:variant>
      <vt:variant>
        <vt:i4>5</vt:i4>
      </vt:variant>
      <vt:variant>
        <vt:lpwstr/>
      </vt:variant>
      <vt:variant>
        <vt:lpwstr>_Toc99019004</vt:lpwstr>
      </vt:variant>
      <vt:variant>
        <vt:i4>1835056</vt:i4>
      </vt:variant>
      <vt:variant>
        <vt:i4>218</vt:i4>
      </vt:variant>
      <vt:variant>
        <vt:i4>0</vt:i4>
      </vt:variant>
      <vt:variant>
        <vt:i4>5</vt:i4>
      </vt:variant>
      <vt:variant>
        <vt:lpwstr/>
      </vt:variant>
      <vt:variant>
        <vt:lpwstr>_Toc99019003</vt:lpwstr>
      </vt:variant>
      <vt:variant>
        <vt:i4>1900592</vt:i4>
      </vt:variant>
      <vt:variant>
        <vt:i4>212</vt:i4>
      </vt:variant>
      <vt:variant>
        <vt:i4>0</vt:i4>
      </vt:variant>
      <vt:variant>
        <vt:i4>5</vt:i4>
      </vt:variant>
      <vt:variant>
        <vt:lpwstr/>
      </vt:variant>
      <vt:variant>
        <vt:lpwstr>_Toc99019002</vt:lpwstr>
      </vt:variant>
      <vt:variant>
        <vt:i4>1966128</vt:i4>
      </vt:variant>
      <vt:variant>
        <vt:i4>206</vt:i4>
      </vt:variant>
      <vt:variant>
        <vt:i4>0</vt:i4>
      </vt:variant>
      <vt:variant>
        <vt:i4>5</vt:i4>
      </vt:variant>
      <vt:variant>
        <vt:lpwstr/>
      </vt:variant>
      <vt:variant>
        <vt:lpwstr>_Toc99019001</vt:lpwstr>
      </vt:variant>
      <vt:variant>
        <vt:i4>2031664</vt:i4>
      </vt:variant>
      <vt:variant>
        <vt:i4>200</vt:i4>
      </vt:variant>
      <vt:variant>
        <vt:i4>0</vt:i4>
      </vt:variant>
      <vt:variant>
        <vt:i4>5</vt:i4>
      </vt:variant>
      <vt:variant>
        <vt:lpwstr/>
      </vt:variant>
      <vt:variant>
        <vt:lpwstr>_Toc99019000</vt:lpwstr>
      </vt:variant>
      <vt:variant>
        <vt:i4>2031672</vt:i4>
      </vt:variant>
      <vt:variant>
        <vt:i4>194</vt:i4>
      </vt:variant>
      <vt:variant>
        <vt:i4>0</vt:i4>
      </vt:variant>
      <vt:variant>
        <vt:i4>5</vt:i4>
      </vt:variant>
      <vt:variant>
        <vt:lpwstr/>
      </vt:variant>
      <vt:variant>
        <vt:lpwstr>_Toc99018999</vt:lpwstr>
      </vt:variant>
      <vt:variant>
        <vt:i4>1966136</vt:i4>
      </vt:variant>
      <vt:variant>
        <vt:i4>188</vt:i4>
      </vt:variant>
      <vt:variant>
        <vt:i4>0</vt:i4>
      </vt:variant>
      <vt:variant>
        <vt:i4>5</vt:i4>
      </vt:variant>
      <vt:variant>
        <vt:lpwstr/>
      </vt:variant>
      <vt:variant>
        <vt:lpwstr>_Toc99018998</vt:lpwstr>
      </vt:variant>
      <vt:variant>
        <vt:i4>1114168</vt:i4>
      </vt:variant>
      <vt:variant>
        <vt:i4>182</vt:i4>
      </vt:variant>
      <vt:variant>
        <vt:i4>0</vt:i4>
      </vt:variant>
      <vt:variant>
        <vt:i4>5</vt:i4>
      </vt:variant>
      <vt:variant>
        <vt:lpwstr/>
      </vt:variant>
      <vt:variant>
        <vt:lpwstr>_Toc99018997</vt:lpwstr>
      </vt:variant>
      <vt:variant>
        <vt:i4>1048632</vt:i4>
      </vt:variant>
      <vt:variant>
        <vt:i4>176</vt:i4>
      </vt:variant>
      <vt:variant>
        <vt:i4>0</vt:i4>
      </vt:variant>
      <vt:variant>
        <vt:i4>5</vt:i4>
      </vt:variant>
      <vt:variant>
        <vt:lpwstr/>
      </vt:variant>
      <vt:variant>
        <vt:lpwstr>_Toc99018996</vt:lpwstr>
      </vt:variant>
      <vt:variant>
        <vt:i4>1245240</vt:i4>
      </vt:variant>
      <vt:variant>
        <vt:i4>170</vt:i4>
      </vt:variant>
      <vt:variant>
        <vt:i4>0</vt:i4>
      </vt:variant>
      <vt:variant>
        <vt:i4>5</vt:i4>
      </vt:variant>
      <vt:variant>
        <vt:lpwstr/>
      </vt:variant>
      <vt:variant>
        <vt:lpwstr>_Toc99018995</vt:lpwstr>
      </vt:variant>
      <vt:variant>
        <vt:i4>1179704</vt:i4>
      </vt:variant>
      <vt:variant>
        <vt:i4>164</vt:i4>
      </vt:variant>
      <vt:variant>
        <vt:i4>0</vt:i4>
      </vt:variant>
      <vt:variant>
        <vt:i4>5</vt:i4>
      </vt:variant>
      <vt:variant>
        <vt:lpwstr/>
      </vt:variant>
      <vt:variant>
        <vt:lpwstr>_Toc99018994</vt:lpwstr>
      </vt:variant>
      <vt:variant>
        <vt:i4>1376312</vt:i4>
      </vt:variant>
      <vt:variant>
        <vt:i4>158</vt:i4>
      </vt:variant>
      <vt:variant>
        <vt:i4>0</vt:i4>
      </vt:variant>
      <vt:variant>
        <vt:i4>5</vt:i4>
      </vt:variant>
      <vt:variant>
        <vt:lpwstr/>
      </vt:variant>
      <vt:variant>
        <vt:lpwstr>_Toc99018993</vt:lpwstr>
      </vt:variant>
      <vt:variant>
        <vt:i4>1310776</vt:i4>
      </vt:variant>
      <vt:variant>
        <vt:i4>152</vt:i4>
      </vt:variant>
      <vt:variant>
        <vt:i4>0</vt:i4>
      </vt:variant>
      <vt:variant>
        <vt:i4>5</vt:i4>
      </vt:variant>
      <vt:variant>
        <vt:lpwstr/>
      </vt:variant>
      <vt:variant>
        <vt:lpwstr>_Toc99018992</vt:lpwstr>
      </vt:variant>
      <vt:variant>
        <vt:i4>1507384</vt:i4>
      </vt:variant>
      <vt:variant>
        <vt:i4>146</vt:i4>
      </vt:variant>
      <vt:variant>
        <vt:i4>0</vt:i4>
      </vt:variant>
      <vt:variant>
        <vt:i4>5</vt:i4>
      </vt:variant>
      <vt:variant>
        <vt:lpwstr/>
      </vt:variant>
      <vt:variant>
        <vt:lpwstr>_Toc99018991</vt:lpwstr>
      </vt:variant>
      <vt:variant>
        <vt:i4>1441848</vt:i4>
      </vt:variant>
      <vt:variant>
        <vt:i4>140</vt:i4>
      </vt:variant>
      <vt:variant>
        <vt:i4>0</vt:i4>
      </vt:variant>
      <vt:variant>
        <vt:i4>5</vt:i4>
      </vt:variant>
      <vt:variant>
        <vt:lpwstr/>
      </vt:variant>
      <vt:variant>
        <vt:lpwstr>_Toc99018990</vt:lpwstr>
      </vt:variant>
      <vt:variant>
        <vt:i4>2031673</vt:i4>
      </vt:variant>
      <vt:variant>
        <vt:i4>134</vt:i4>
      </vt:variant>
      <vt:variant>
        <vt:i4>0</vt:i4>
      </vt:variant>
      <vt:variant>
        <vt:i4>5</vt:i4>
      </vt:variant>
      <vt:variant>
        <vt:lpwstr/>
      </vt:variant>
      <vt:variant>
        <vt:lpwstr>_Toc99018989</vt:lpwstr>
      </vt:variant>
      <vt:variant>
        <vt:i4>1966137</vt:i4>
      </vt:variant>
      <vt:variant>
        <vt:i4>128</vt:i4>
      </vt:variant>
      <vt:variant>
        <vt:i4>0</vt:i4>
      </vt:variant>
      <vt:variant>
        <vt:i4>5</vt:i4>
      </vt:variant>
      <vt:variant>
        <vt:lpwstr/>
      </vt:variant>
      <vt:variant>
        <vt:lpwstr>_Toc99018988</vt:lpwstr>
      </vt:variant>
      <vt:variant>
        <vt:i4>1114169</vt:i4>
      </vt:variant>
      <vt:variant>
        <vt:i4>122</vt:i4>
      </vt:variant>
      <vt:variant>
        <vt:i4>0</vt:i4>
      </vt:variant>
      <vt:variant>
        <vt:i4>5</vt:i4>
      </vt:variant>
      <vt:variant>
        <vt:lpwstr/>
      </vt:variant>
      <vt:variant>
        <vt:lpwstr>_Toc99018987</vt:lpwstr>
      </vt:variant>
      <vt:variant>
        <vt:i4>1048633</vt:i4>
      </vt:variant>
      <vt:variant>
        <vt:i4>116</vt:i4>
      </vt:variant>
      <vt:variant>
        <vt:i4>0</vt:i4>
      </vt:variant>
      <vt:variant>
        <vt:i4>5</vt:i4>
      </vt:variant>
      <vt:variant>
        <vt:lpwstr/>
      </vt:variant>
      <vt:variant>
        <vt:lpwstr>_Toc99018986</vt:lpwstr>
      </vt:variant>
      <vt:variant>
        <vt:i4>1245241</vt:i4>
      </vt:variant>
      <vt:variant>
        <vt:i4>110</vt:i4>
      </vt:variant>
      <vt:variant>
        <vt:i4>0</vt:i4>
      </vt:variant>
      <vt:variant>
        <vt:i4>5</vt:i4>
      </vt:variant>
      <vt:variant>
        <vt:lpwstr/>
      </vt:variant>
      <vt:variant>
        <vt:lpwstr>_Toc99018985</vt:lpwstr>
      </vt:variant>
      <vt:variant>
        <vt:i4>1179705</vt:i4>
      </vt:variant>
      <vt:variant>
        <vt:i4>104</vt:i4>
      </vt:variant>
      <vt:variant>
        <vt:i4>0</vt:i4>
      </vt:variant>
      <vt:variant>
        <vt:i4>5</vt:i4>
      </vt:variant>
      <vt:variant>
        <vt:lpwstr/>
      </vt:variant>
      <vt:variant>
        <vt:lpwstr>_Toc99018984</vt:lpwstr>
      </vt:variant>
      <vt:variant>
        <vt:i4>1376313</vt:i4>
      </vt:variant>
      <vt:variant>
        <vt:i4>98</vt:i4>
      </vt:variant>
      <vt:variant>
        <vt:i4>0</vt:i4>
      </vt:variant>
      <vt:variant>
        <vt:i4>5</vt:i4>
      </vt:variant>
      <vt:variant>
        <vt:lpwstr/>
      </vt:variant>
      <vt:variant>
        <vt:lpwstr>_Toc99018983</vt:lpwstr>
      </vt:variant>
      <vt:variant>
        <vt:i4>1310777</vt:i4>
      </vt:variant>
      <vt:variant>
        <vt:i4>92</vt:i4>
      </vt:variant>
      <vt:variant>
        <vt:i4>0</vt:i4>
      </vt:variant>
      <vt:variant>
        <vt:i4>5</vt:i4>
      </vt:variant>
      <vt:variant>
        <vt:lpwstr/>
      </vt:variant>
      <vt:variant>
        <vt:lpwstr>_Toc99018982</vt:lpwstr>
      </vt:variant>
      <vt:variant>
        <vt:i4>1507385</vt:i4>
      </vt:variant>
      <vt:variant>
        <vt:i4>86</vt:i4>
      </vt:variant>
      <vt:variant>
        <vt:i4>0</vt:i4>
      </vt:variant>
      <vt:variant>
        <vt:i4>5</vt:i4>
      </vt:variant>
      <vt:variant>
        <vt:lpwstr/>
      </vt:variant>
      <vt:variant>
        <vt:lpwstr>_Toc99018981</vt:lpwstr>
      </vt:variant>
      <vt:variant>
        <vt:i4>1441849</vt:i4>
      </vt:variant>
      <vt:variant>
        <vt:i4>80</vt:i4>
      </vt:variant>
      <vt:variant>
        <vt:i4>0</vt:i4>
      </vt:variant>
      <vt:variant>
        <vt:i4>5</vt:i4>
      </vt:variant>
      <vt:variant>
        <vt:lpwstr/>
      </vt:variant>
      <vt:variant>
        <vt:lpwstr>_Toc99018980</vt:lpwstr>
      </vt:variant>
      <vt:variant>
        <vt:i4>2031670</vt:i4>
      </vt:variant>
      <vt:variant>
        <vt:i4>74</vt:i4>
      </vt:variant>
      <vt:variant>
        <vt:i4>0</vt:i4>
      </vt:variant>
      <vt:variant>
        <vt:i4>5</vt:i4>
      </vt:variant>
      <vt:variant>
        <vt:lpwstr/>
      </vt:variant>
      <vt:variant>
        <vt:lpwstr>_Toc99018979</vt:lpwstr>
      </vt:variant>
      <vt:variant>
        <vt:i4>1966134</vt:i4>
      </vt:variant>
      <vt:variant>
        <vt:i4>68</vt:i4>
      </vt:variant>
      <vt:variant>
        <vt:i4>0</vt:i4>
      </vt:variant>
      <vt:variant>
        <vt:i4>5</vt:i4>
      </vt:variant>
      <vt:variant>
        <vt:lpwstr/>
      </vt:variant>
      <vt:variant>
        <vt:lpwstr>_Toc99018978</vt:lpwstr>
      </vt:variant>
      <vt:variant>
        <vt:i4>1114166</vt:i4>
      </vt:variant>
      <vt:variant>
        <vt:i4>62</vt:i4>
      </vt:variant>
      <vt:variant>
        <vt:i4>0</vt:i4>
      </vt:variant>
      <vt:variant>
        <vt:i4>5</vt:i4>
      </vt:variant>
      <vt:variant>
        <vt:lpwstr/>
      </vt:variant>
      <vt:variant>
        <vt:lpwstr>_Toc99018977</vt:lpwstr>
      </vt:variant>
      <vt:variant>
        <vt:i4>1048630</vt:i4>
      </vt:variant>
      <vt:variant>
        <vt:i4>56</vt:i4>
      </vt:variant>
      <vt:variant>
        <vt:i4>0</vt:i4>
      </vt:variant>
      <vt:variant>
        <vt:i4>5</vt:i4>
      </vt:variant>
      <vt:variant>
        <vt:lpwstr/>
      </vt:variant>
      <vt:variant>
        <vt:lpwstr>_Toc99018976</vt:lpwstr>
      </vt:variant>
      <vt:variant>
        <vt:i4>1245238</vt:i4>
      </vt:variant>
      <vt:variant>
        <vt:i4>50</vt:i4>
      </vt:variant>
      <vt:variant>
        <vt:i4>0</vt:i4>
      </vt:variant>
      <vt:variant>
        <vt:i4>5</vt:i4>
      </vt:variant>
      <vt:variant>
        <vt:lpwstr/>
      </vt:variant>
      <vt:variant>
        <vt:lpwstr>_Toc99018975</vt:lpwstr>
      </vt:variant>
      <vt:variant>
        <vt:i4>1179702</vt:i4>
      </vt:variant>
      <vt:variant>
        <vt:i4>44</vt:i4>
      </vt:variant>
      <vt:variant>
        <vt:i4>0</vt:i4>
      </vt:variant>
      <vt:variant>
        <vt:i4>5</vt:i4>
      </vt:variant>
      <vt:variant>
        <vt:lpwstr/>
      </vt:variant>
      <vt:variant>
        <vt:lpwstr>_Toc99018974</vt:lpwstr>
      </vt:variant>
      <vt:variant>
        <vt:i4>1376310</vt:i4>
      </vt:variant>
      <vt:variant>
        <vt:i4>38</vt:i4>
      </vt:variant>
      <vt:variant>
        <vt:i4>0</vt:i4>
      </vt:variant>
      <vt:variant>
        <vt:i4>5</vt:i4>
      </vt:variant>
      <vt:variant>
        <vt:lpwstr/>
      </vt:variant>
      <vt:variant>
        <vt:lpwstr>_Toc99018973</vt:lpwstr>
      </vt:variant>
      <vt:variant>
        <vt:i4>1310774</vt:i4>
      </vt:variant>
      <vt:variant>
        <vt:i4>32</vt:i4>
      </vt:variant>
      <vt:variant>
        <vt:i4>0</vt:i4>
      </vt:variant>
      <vt:variant>
        <vt:i4>5</vt:i4>
      </vt:variant>
      <vt:variant>
        <vt:lpwstr/>
      </vt:variant>
      <vt:variant>
        <vt:lpwstr>_Toc99018972</vt:lpwstr>
      </vt:variant>
      <vt:variant>
        <vt:i4>1507382</vt:i4>
      </vt:variant>
      <vt:variant>
        <vt:i4>26</vt:i4>
      </vt:variant>
      <vt:variant>
        <vt:i4>0</vt:i4>
      </vt:variant>
      <vt:variant>
        <vt:i4>5</vt:i4>
      </vt:variant>
      <vt:variant>
        <vt:lpwstr/>
      </vt:variant>
      <vt:variant>
        <vt:lpwstr>_Toc99018971</vt:lpwstr>
      </vt:variant>
      <vt:variant>
        <vt:i4>1441846</vt:i4>
      </vt:variant>
      <vt:variant>
        <vt:i4>20</vt:i4>
      </vt:variant>
      <vt:variant>
        <vt:i4>0</vt:i4>
      </vt:variant>
      <vt:variant>
        <vt:i4>5</vt:i4>
      </vt:variant>
      <vt:variant>
        <vt:lpwstr/>
      </vt:variant>
      <vt:variant>
        <vt:lpwstr>_Toc99018970</vt:lpwstr>
      </vt:variant>
      <vt:variant>
        <vt:i4>2031671</vt:i4>
      </vt:variant>
      <vt:variant>
        <vt:i4>14</vt:i4>
      </vt:variant>
      <vt:variant>
        <vt:i4>0</vt:i4>
      </vt:variant>
      <vt:variant>
        <vt:i4>5</vt:i4>
      </vt:variant>
      <vt:variant>
        <vt:lpwstr/>
      </vt:variant>
      <vt:variant>
        <vt:lpwstr>_Toc99018969</vt:lpwstr>
      </vt:variant>
      <vt:variant>
        <vt:i4>1966135</vt:i4>
      </vt:variant>
      <vt:variant>
        <vt:i4>8</vt:i4>
      </vt:variant>
      <vt:variant>
        <vt:i4>0</vt:i4>
      </vt:variant>
      <vt:variant>
        <vt:i4>5</vt:i4>
      </vt:variant>
      <vt:variant>
        <vt:lpwstr/>
      </vt:variant>
      <vt:variant>
        <vt:lpwstr>_Toc99018968</vt:lpwstr>
      </vt:variant>
      <vt:variant>
        <vt:i4>1114167</vt:i4>
      </vt:variant>
      <vt:variant>
        <vt:i4>2</vt:i4>
      </vt:variant>
      <vt:variant>
        <vt:i4>0</vt:i4>
      </vt:variant>
      <vt:variant>
        <vt:i4>5</vt:i4>
      </vt:variant>
      <vt:variant>
        <vt:lpwstr/>
      </vt:variant>
      <vt:variant>
        <vt:lpwstr>_Toc990189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tor Skořepa</dc:creator>
  <cp:keywords/>
  <dc:description/>
  <cp:lastModifiedBy>Viktor Skořepa</cp:lastModifiedBy>
  <cp:revision>4</cp:revision>
  <cp:lastPrinted>2022-03-28T20:55:00Z</cp:lastPrinted>
  <dcterms:created xsi:type="dcterms:W3CDTF">2022-03-28T20:54:00Z</dcterms:created>
  <dcterms:modified xsi:type="dcterms:W3CDTF">2022-03-2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5CDE105285C846B7465811A79811FA</vt:lpwstr>
  </property>
  <property fmtid="{D5CDD505-2E9C-101B-9397-08002B2CF9AE}" pid="3" name="ZOTERO_PREF_1">
    <vt:lpwstr>&lt;data data-version="3" zotero-version="5.0.96.3"&gt;&lt;session id="ojMM99hd"/&gt;&lt;style id="http://www.zotero.org/styles/iso690-numeric-brackets-cs"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